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EEB82E5" w14:textId="2D8AC0C7" w:rsidR="00332667" w:rsidRDefault="00645DAF" w:rsidP="003C3E53">
      <w:pPr>
        <w:outlineLvl w:val="0"/>
        <w:rPr>
          <w:rFonts w:ascii="Arial" w:hAnsi="Arial"/>
          <w:b/>
          <w:color w:val="000000" w:themeColor="text1"/>
        </w:rPr>
      </w:pPr>
      <w:r>
        <w:rPr>
          <w:rFonts w:ascii="Arial" w:hAnsi="Arial"/>
          <w:b/>
          <w:color w:val="000000" w:themeColor="text1"/>
        </w:rPr>
        <w:t xml:space="preserve">Supplementary </w:t>
      </w:r>
      <w:r w:rsidR="00332667">
        <w:rPr>
          <w:rFonts w:ascii="Arial" w:hAnsi="Arial"/>
          <w:b/>
          <w:color w:val="000000" w:themeColor="text1"/>
        </w:rPr>
        <w:t>File</w:t>
      </w:r>
      <w:r>
        <w:rPr>
          <w:rFonts w:ascii="Arial" w:hAnsi="Arial"/>
          <w:b/>
          <w:color w:val="000000" w:themeColor="text1"/>
        </w:rPr>
        <w:t xml:space="preserve"> 2</w:t>
      </w:r>
    </w:p>
    <w:p w14:paraId="05BC8D70" w14:textId="77777777" w:rsidR="00332667" w:rsidRDefault="00332667" w:rsidP="003C3E53">
      <w:pPr>
        <w:outlineLvl w:val="0"/>
        <w:rPr>
          <w:rFonts w:ascii="Arial" w:hAnsi="Arial"/>
          <w:b/>
          <w:color w:val="000000" w:themeColor="text1"/>
        </w:rPr>
      </w:pPr>
    </w:p>
    <w:p w14:paraId="38613819" w14:textId="2C098EEB" w:rsidR="003C3E53" w:rsidRPr="007A5227" w:rsidRDefault="003C3E53" w:rsidP="003C3E53">
      <w:pPr>
        <w:outlineLvl w:val="0"/>
        <w:rPr>
          <w:rFonts w:ascii="Arial" w:hAnsi="Arial"/>
          <w:b/>
          <w:color w:val="000000" w:themeColor="text1"/>
        </w:rPr>
      </w:pPr>
      <w:r w:rsidRPr="007A5227">
        <w:rPr>
          <w:rFonts w:ascii="Arial" w:hAnsi="Arial"/>
          <w:b/>
          <w:color w:val="000000" w:themeColor="text1"/>
        </w:rPr>
        <w:t>Yeast strains used in this study.</w:t>
      </w:r>
    </w:p>
    <w:p w14:paraId="04B1F545" w14:textId="77777777" w:rsidR="003C3E53" w:rsidRPr="007A5227" w:rsidRDefault="003C3E53" w:rsidP="003C3E53">
      <w:pPr>
        <w:rPr>
          <w:rFonts w:ascii="Arial" w:hAnsi="Arial"/>
          <w:b/>
          <w:color w:val="000000" w:themeColor="text1"/>
        </w:rPr>
      </w:pPr>
    </w:p>
    <w:tbl>
      <w:tblPr>
        <w:tblStyle w:val="Tabellenraster"/>
        <w:tblW w:w="4946" w:type="pct"/>
        <w:tblInd w:w="108" w:type="dxa"/>
        <w:tblLook w:val="04A0" w:firstRow="1" w:lastRow="0" w:firstColumn="1" w:lastColumn="0" w:noHBand="0" w:noVBand="1"/>
      </w:tblPr>
      <w:tblGrid>
        <w:gridCol w:w="2278"/>
        <w:gridCol w:w="2626"/>
        <w:gridCol w:w="7001"/>
        <w:gridCol w:w="2442"/>
      </w:tblGrid>
      <w:tr w:rsidR="003C3E53" w:rsidRPr="007A5227" w14:paraId="7698780F" w14:textId="77777777" w:rsidTr="00E947D8">
        <w:tc>
          <w:tcPr>
            <w:tcW w:w="794" w:type="pct"/>
          </w:tcPr>
          <w:p w14:paraId="3A1B17E8" w14:textId="77777777" w:rsidR="003C3E53" w:rsidRPr="007A5227" w:rsidRDefault="003C3E53" w:rsidP="00C25E00">
            <w:pPr>
              <w:spacing w:line="480" w:lineRule="auto"/>
              <w:ind w:right="-307"/>
              <w:rPr>
                <w:rFonts w:ascii="Arial" w:hAnsi="Arial"/>
                <w:b/>
                <w:color w:val="000000" w:themeColor="text1"/>
              </w:rPr>
            </w:pPr>
            <w:r w:rsidRPr="007A5227">
              <w:rPr>
                <w:rFonts w:ascii="Arial" w:hAnsi="Arial"/>
                <w:b/>
                <w:color w:val="000000" w:themeColor="text1"/>
              </w:rPr>
              <w:t>Strain</w:t>
            </w:r>
          </w:p>
        </w:tc>
        <w:tc>
          <w:tcPr>
            <w:tcW w:w="915" w:type="pct"/>
          </w:tcPr>
          <w:p w14:paraId="3C70EFD4" w14:textId="77777777" w:rsidR="003C3E53" w:rsidRPr="007A5227" w:rsidRDefault="003C3E53" w:rsidP="00C25E00">
            <w:pPr>
              <w:spacing w:line="480" w:lineRule="auto"/>
              <w:ind w:right="-307"/>
              <w:rPr>
                <w:rFonts w:ascii="Arial" w:hAnsi="Arial"/>
                <w:b/>
                <w:color w:val="000000" w:themeColor="text1"/>
              </w:rPr>
            </w:pPr>
            <w:r w:rsidRPr="007A5227">
              <w:rPr>
                <w:rFonts w:ascii="Arial" w:hAnsi="Arial"/>
                <w:b/>
                <w:color w:val="000000" w:themeColor="text1"/>
              </w:rPr>
              <w:t>Name in text and figures</w:t>
            </w:r>
          </w:p>
        </w:tc>
        <w:tc>
          <w:tcPr>
            <w:tcW w:w="2440" w:type="pct"/>
          </w:tcPr>
          <w:p w14:paraId="53AD7BF8" w14:textId="77777777" w:rsidR="003C3E53" w:rsidRPr="007A5227" w:rsidRDefault="003C3E53" w:rsidP="00C25E00">
            <w:pPr>
              <w:spacing w:line="480" w:lineRule="auto"/>
              <w:rPr>
                <w:rFonts w:ascii="Arial" w:hAnsi="Arial"/>
                <w:b/>
                <w:color w:val="000000" w:themeColor="text1"/>
              </w:rPr>
            </w:pPr>
            <w:r w:rsidRPr="007A5227">
              <w:rPr>
                <w:rFonts w:ascii="Arial" w:hAnsi="Arial"/>
                <w:b/>
                <w:color w:val="000000" w:themeColor="text1"/>
              </w:rPr>
              <w:t>Relevant genotype</w:t>
            </w:r>
          </w:p>
        </w:tc>
        <w:tc>
          <w:tcPr>
            <w:tcW w:w="852" w:type="pct"/>
          </w:tcPr>
          <w:p w14:paraId="4179BEC6" w14:textId="77777777" w:rsidR="003C3E53" w:rsidRPr="007A5227" w:rsidRDefault="003C3E53" w:rsidP="00C25E00">
            <w:pPr>
              <w:spacing w:line="480" w:lineRule="auto"/>
              <w:rPr>
                <w:rFonts w:ascii="Arial" w:hAnsi="Arial"/>
                <w:b/>
                <w:color w:val="000000" w:themeColor="text1"/>
              </w:rPr>
            </w:pPr>
            <w:r w:rsidRPr="007A5227">
              <w:rPr>
                <w:rFonts w:ascii="Arial" w:hAnsi="Arial"/>
                <w:b/>
                <w:color w:val="000000" w:themeColor="text1"/>
              </w:rPr>
              <w:t>Reference or source</w:t>
            </w:r>
          </w:p>
        </w:tc>
      </w:tr>
      <w:tr w:rsidR="003C3E53" w:rsidRPr="007A5227" w14:paraId="707512D1" w14:textId="77777777" w:rsidTr="00E947D8">
        <w:trPr>
          <w:cantSplit/>
        </w:trPr>
        <w:tc>
          <w:tcPr>
            <w:tcW w:w="794" w:type="pct"/>
          </w:tcPr>
          <w:p w14:paraId="5FF12D3B" w14:textId="77777777" w:rsidR="003C3E53" w:rsidRPr="007A5227" w:rsidRDefault="003C3E53" w:rsidP="00C25E00">
            <w:pPr>
              <w:spacing w:line="480" w:lineRule="auto"/>
              <w:rPr>
                <w:rFonts w:ascii="Arial" w:hAnsi="Arial"/>
                <w:color w:val="000000" w:themeColor="text1"/>
              </w:rPr>
            </w:pPr>
            <w:r w:rsidRPr="007A5227">
              <w:rPr>
                <w:rFonts w:ascii="Arial" w:hAnsi="Arial"/>
                <w:color w:val="000000" w:themeColor="text1"/>
              </w:rPr>
              <w:t>RH2662</w:t>
            </w:r>
          </w:p>
        </w:tc>
        <w:tc>
          <w:tcPr>
            <w:tcW w:w="915" w:type="pct"/>
          </w:tcPr>
          <w:p w14:paraId="42610BB2" w14:textId="77777777" w:rsidR="003C3E53" w:rsidRPr="007A5227" w:rsidRDefault="003C3E53" w:rsidP="00C25E00">
            <w:pPr>
              <w:spacing w:line="480" w:lineRule="auto"/>
              <w:rPr>
                <w:rFonts w:ascii="Arial" w:hAnsi="Arial"/>
                <w:color w:val="000000" w:themeColor="text1"/>
              </w:rPr>
            </w:pPr>
            <w:r w:rsidRPr="007A5227">
              <w:rPr>
                <w:rFonts w:ascii="Arial" w:hAnsi="Arial"/>
                <w:color w:val="000000" w:themeColor="text1"/>
              </w:rPr>
              <w:t>-</w:t>
            </w:r>
          </w:p>
        </w:tc>
        <w:tc>
          <w:tcPr>
            <w:tcW w:w="2440" w:type="pct"/>
          </w:tcPr>
          <w:p w14:paraId="200A8EA6" w14:textId="01AE3C2F" w:rsidR="003C3E53" w:rsidRPr="007A5227" w:rsidRDefault="003C3E53" w:rsidP="00C25E00">
            <w:pPr>
              <w:spacing w:line="480" w:lineRule="auto"/>
              <w:rPr>
                <w:rFonts w:ascii="Arial" w:hAnsi="Arial"/>
                <w:i/>
                <w:color w:val="000000" w:themeColor="text1"/>
              </w:rPr>
            </w:pPr>
            <w:r w:rsidRPr="007A5227">
              <w:rPr>
                <w:rFonts w:ascii="Symbol" w:hAnsi="Symbol" w:cs="Arial"/>
                <w:color w:val="000000" w:themeColor="text1"/>
              </w:rPr>
              <w:t></w:t>
            </w:r>
            <w:r w:rsidRPr="007A5227">
              <w:rPr>
                <w:rFonts w:ascii="Arial" w:hAnsi="Arial" w:cs="Arial"/>
                <w:color w:val="000000" w:themeColor="text1"/>
              </w:rPr>
              <w:t xml:space="preserve">1278b </w:t>
            </w:r>
            <w:proofErr w:type="spellStart"/>
            <w:r w:rsidRPr="007A5227">
              <w:rPr>
                <w:rFonts w:ascii="Arial" w:hAnsi="Arial" w:cs="Arial"/>
                <w:i/>
                <w:iCs/>
                <w:color w:val="000000" w:themeColor="text1"/>
              </w:rPr>
              <w:t>MAT</w:t>
            </w:r>
            <w:r w:rsidRPr="007A5227">
              <w:rPr>
                <w:rFonts w:ascii="Arial" w:hAnsi="Arial" w:cs="Arial"/>
                <w:b/>
                <w:bCs/>
                <w:i/>
                <w:iCs/>
                <w:color w:val="000000" w:themeColor="text1"/>
              </w:rPr>
              <w:t>a</w:t>
            </w:r>
            <w:proofErr w:type="spellEnd"/>
            <w:r w:rsidRPr="007A5227">
              <w:rPr>
                <w:rFonts w:ascii="Arial" w:hAnsi="Arial" w:cs="Arial"/>
                <w:i/>
                <w:iCs/>
                <w:color w:val="000000" w:themeColor="text1"/>
              </w:rPr>
              <w:t xml:space="preserve">  flo11∆::</w:t>
            </w:r>
            <w:proofErr w:type="spellStart"/>
            <w:r w:rsidRPr="007A5227">
              <w:rPr>
                <w:rFonts w:ascii="Arial" w:hAnsi="Arial" w:cs="Arial"/>
                <w:i/>
                <w:iCs/>
                <w:color w:val="000000" w:themeColor="text1"/>
              </w:rPr>
              <w:t>kanR</w:t>
            </w:r>
            <w:proofErr w:type="spellEnd"/>
            <w:r w:rsidRPr="007A5227">
              <w:rPr>
                <w:rFonts w:ascii="Arial" w:hAnsi="Arial" w:cs="Arial"/>
                <w:i/>
                <w:iCs/>
                <w:color w:val="000000" w:themeColor="text1"/>
              </w:rPr>
              <w:t xml:space="preserve">  ura3-52</w:t>
            </w:r>
          </w:p>
        </w:tc>
        <w:tc>
          <w:tcPr>
            <w:tcW w:w="852" w:type="pct"/>
          </w:tcPr>
          <w:p w14:paraId="500F27C2" w14:textId="6AFB4026" w:rsidR="003C3E53" w:rsidRPr="007A5227" w:rsidRDefault="00645DAF" w:rsidP="00C25E00">
            <w:pPr>
              <w:spacing w:line="480" w:lineRule="auto"/>
              <w:rPr>
                <w:rFonts w:ascii="Arial" w:hAnsi="Arial"/>
                <w:color w:val="000000" w:themeColor="text1"/>
              </w:rPr>
            </w:pPr>
            <w:r>
              <w:rPr>
                <w:rFonts w:ascii="Arial" w:hAnsi="Arial"/>
                <w:noProof/>
                <w:color w:val="000000" w:themeColor="text1"/>
              </w:rPr>
              <w:fldChar w:fldCharType="begin">
                <w:fldData xml:space="preserve">PEVuZE5vdGU+PENpdGU+PEF1dGhvcj5CcmF1czwvQXV0aG9yPjxZZWFyPjIwMDM8L1llYXI+PFJl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</w:fldData>
              </w:fldChar>
            </w:r>
            <w:r>
              <w:rPr>
                <w:rFonts w:ascii="Arial" w:hAnsi="Arial"/>
                <w:noProof/>
                <w:color w:val="000000" w:themeColor="text1"/>
              </w:rPr>
              <w:instrText xml:space="preserve"> ADDIN EN.CITE </w:instrText>
            </w:r>
            <w:r>
              <w:rPr>
                <w:rFonts w:ascii="Arial" w:hAnsi="Arial"/>
                <w:noProof/>
                <w:color w:val="000000" w:themeColor="text1"/>
              </w:rPr>
              <w:fldChar w:fldCharType="begin">
                <w:fldData xml:space="preserve">PEVuZE5vdGU+PENpdGU+PEF1dGhvcj5CcmF1czwvQXV0aG9yPjxZZWFyPjIwMDM8L1llYXI+PFJl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</w:fldData>
              </w:fldChar>
            </w:r>
            <w:r>
              <w:rPr>
                <w:rFonts w:ascii="Arial" w:hAnsi="Arial"/>
                <w:noProof/>
                <w:color w:val="000000" w:themeColor="text1"/>
              </w:rPr>
              <w:instrText xml:space="preserve"> ADDIN EN.CITE.DATA </w:instrText>
            </w:r>
            <w:r>
              <w:rPr>
                <w:rFonts w:ascii="Arial" w:hAnsi="Arial"/>
                <w:noProof/>
                <w:color w:val="000000" w:themeColor="text1"/>
              </w:rPr>
            </w:r>
            <w:r>
              <w:rPr>
                <w:rFonts w:ascii="Arial" w:hAnsi="Arial"/>
                <w:noProof/>
                <w:color w:val="000000" w:themeColor="text1"/>
              </w:rPr>
              <w:fldChar w:fldCharType="end"/>
            </w:r>
            <w:r>
              <w:rPr>
                <w:rFonts w:ascii="Arial" w:hAnsi="Arial"/>
                <w:noProof/>
                <w:color w:val="000000" w:themeColor="text1"/>
              </w:rPr>
            </w:r>
            <w:r>
              <w:rPr>
                <w:rFonts w:ascii="Arial" w:hAnsi="Arial"/>
                <w:noProof/>
                <w:color w:val="000000" w:themeColor="text1"/>
              </w:rPr>
              <w:fldChar w:fldCharType="separate"/>
            </w:r>
            <w:r>
              <w:rPr>
                <w:rFonts w:ascii="Arial" w:hAnsi="Arial"/>
                <w:noProof/>
                <w:color w:val="000000" w:themeColor="text1"/>
              </w:rPr>
              <w:t>(Braus et al., 2003)</w:t>
            </w:r>
            <w:r>
              <w:rPr>
                <w:rFonts w:ascii="Arial" w:hAnsi="Arial"/>
                <w:noProof/>
                <w:color w:val="000000" w:themeColor="text1"/>
              </w:rPr>
              <w:fldChar w:fldCharType="end"/>
            </w:r>
          </w:p>
        </w:tc>
      </w:tr>
      <w:tr w:rsidR="003C3E53" w:rsidRPr="007A5227" w14:paraId="6F90F902" w14:textId="77777777" w:rsidTr="00E947D8">
        <w:trPr>
          <w:cantSplit/>
        </w:trPr>
        <w:tc>
          <w:tcPr>
            <w:tcW w:w="794" w:type="pct"/>
          </w:tcPr>
          <w:p w14:paraId="565FD7DB" w14:textId="77777777" w:rsidR="003C3E53" w:rsidRPr="007A5227" w:rsidRDefault="003C3E53" w:rsidP="00C25E00">
            <w:pPr>
              <w:spacing w:line="480" w:lineRule="auto"/>
              <w:rPr>
                <w:rFonts w:ascii="Arial" w:hAnsi="Arial" w:cs="Arial"/>
                <w:color w:val="000000" w:themeColor="text1"/>
              </w:rPr>
            </w:pPr>
            <w:r w:rsidRPr="007A5227">
              <w:rPr>
                <w:rFonts w:ascii="Arial" w:hAnsi="Arial" w:cs="Arial"/>
                <w:color w:val="000000" w:themeColor="text1"/>
              </w:rPr>
              <w:t>RH2681</w:t>
            </w:r>
          </w:p>
        </w:tc>
        <w:tc>
          <w:tcPr>
            <w:tcW w:w="915" w:type="pct"/>
          </w:tcPr>
          <w:p w14:paraId="35E8D72F" w14:textId="77777777" w:rsidR="003C3E53" w:rsidRPr="007A5227" w:rsidRDefault="003C3E53" w:rsidP="00C25E00">
            <w:pPr>
              <w:spacing w:line="480" w:lineRule="auto"/>
              <w:rPr>
                <w:rFonts w:ascii="Arial" w:hAnsi="Arial" w:cs="Arial"/>
                <w:color w:val="000000" w:themeColor="text1"/>
              </w:rPr>
            </w:pPr>
            <w:r w:rsidRPr="007A5227">
              <w:rPr>
                <w:rFonts w:ascii="Arial" w:hAnsi="Arial" w:cs="Arial"/>
                <w:color w:val="000000" w:themeColor="text1"/>
              </w:rPr>
              <w:t>-</w:t>
            </w:r>
          </w:p>
        </w:tc>
        <w:tc>
          <w:tcPr>
            <w:tcW w:w="2440" w:type="pct"/>
          </w:tcPr>
          <w:p w14:paraId="4093EBC2" w14:textId="16702259" w:rsidR="003C3E53" w:rsidRPr="007A5227" w:rsidRDefault="00382E74" w:rsidP="00C25E00">
            <w:pPr>
              <w:spacing w:line="480" w:lineRule="auto"/>
              <w:rPr>
                <w:rFonts w:ascii="Arial" w:hAnsi="Arial" w:cs="Arial"/>
                <w:i/>
                <w:iCs/>
                <w:color w:val="000000" w:themeColor="text1"/>
              </w:rPr>
            </w:pPr>
            <w:r w:rsidRPr="007A5227">
              <w:rPr>
                <w:rFonts w:ascii="Symbol" w:hAnsi="Symbol" w:cs="Arial"/>
                <w:color w:val="000000" w:themeColor="text1"/>
              </w:rPr>
              <w:t></w:t>
            </w:r>
            <w:r w:rsidRPr="007A5227">
              <w:rPr>
                <w:rFonts w:ascii="Arial" w:hAnsi="Arial" w:cs="Arial"/>
                <w:color w:val="000000" w:themeColor="text1"/>
              </w:rPr>
              <w:t xml:space="preserve">1278b </w:t>
            </w:r>
            <w:proofErr w:type="spellStart"/>
            <w:r w:rsidR="003C3E53" w:rsidRPr="007A5227">
              <w:rPr>
                <w:rFonts w:ascii="Arial" w:hAnsi="Arial" w:cs="Arial"/>
                <w:i/>
                <w:iCs/>
                <w:color w:val="000000" w:themeColor="text1"/>
              </w:rPr>
              <w:t>MAT</w:t>
            </w:r>
            <w:r w:rsidR="003C3E53" w:rsidRPr="007A5227">
              <w:rPr>
                <w:rFonts w:ascii="Arial" w:hAnsi="Arial" w:cs="Arial"/>
                <w:b/>
                <w:bCs/>
                <w:i/>
                <w:iCs/>
                <w:color w:val="000000" w:themeColor="text1"/>
              </w:rPr>
              <w:t>a</w:t>
            </w:r>
            <w:proofErr w:type="spellEnd"/>
            <w:r w:rsidR="003C3E53" w:rsidRPr="007A5227">
              <w:rPr>
                <w:rFonts w:ascii="Arial" w:hAnsi="Arial" w:cs="Arial"/>
                <w:i/>
                <w:iCs/>
                <w:color w:val="000000" w:themeColor="text1"/>
              </w:rPr>
              <w:t xml:space="preserve">  flo11∆::</w:t>
            </w:r>
            <w:proofErr w:type="spellStart"/>
            <w:r w:rsidR="003C3E53" w:rsidRPr="007A5227">
              <w:rPr>
                <w:rFonts w:ascii="Arial" w:hAnsi="Arial" w:cs="Arial"/>
                <w:i/>
                <w:iCs/>
                <w:color w:val="000000" w:themeColor="text1"/>
              </w:rPr>
              <w:t>kanR</w:t>
            </w:r>
            <w:proofErr w:type="spellEnd"/>
            <w:r w:rsidR="003C3E53" w:rsidRPr="007A5227">
              <w:rPr>
                <w:rFonts w:ascii="Arial" w:hAnsi="Arial" w:cs="Arial"/>
                <w:i/>
                <w:iCs/>
                <w:color w:val="000000" w:themeColor="text1"/>
              </w:rPr>
              <w:t xml:space="preserve">  ura3-52  trp1::</w:t>
            </w:r>
            <w:proofErr w:type="spellStart"/>
            <w:r w:rsidR="003C3E53" w:rsidRPr="007A5227">
              <w:rPr>
                <w:rFonts w:ascii="Arial" w:hAnsi="Arial" w:cs="Arial"/>
                <w:i/>
                <w:iCs/>
                <w:color w:val="000000" w:themeColor="text1"/>
              </w:rPr>
              <w:t>hisG</w:t>
            </w:r>
            <w:proofErr w:type="spellEnd"/>
          </w:p>
        </w:tc>
        <w:tc>
          <w:tcPr>
            <w:tcW w:w="852" w:type="pct"/>
          </w:tcPr>
          <w:p w14:paraId="05C84879" w14:textId="1239C143" w:rsidR="003C3E53" w:rsidRPr="007A5227" w:rsidRDefault="00645DAF" w:rsidP="00C25E00">
            <w:pPr>
              <w:spacing w:line="480" w:lineRule="auto"/>
              <w:rPr>
                <w:rFonts w:ascii="Arial" w:hAnsi="Arial" w:cs="Arial"/>
                <w:color w:val="000000" w:themeColor="text1"/>
              </w:rPr>
            </w:pPr>
            <w:r>
              <w:rPr>
                <w:rFonts w:ascii="Arial" w:hAnsi="Arial" w:cs="Arial"/>
                <w:color w:val="000000" w:themeColor="text1"/>
              </w:rPr>
              <w:fldChar w:fldCharType="begin">
                <w:fldData xml:space="preserve">PEVuZE5vdGU+PENpdGU+PEF1dGhvcj5IZXJ6b2c8L0F1dGhvcj48WWVhcj4yMDEzPC9ZZWFyPjxS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==
</w:fldData>
              </w:fldChar>
            </w:r>
            <w:r>
              <w:rPr>
                <w:rFonts w:ascii="Arial" w:hAnsi="Arial" w:cs="Arial"/>
                <w:color w:val="000000" w:themeColor="text1"/>
              </w:rPr>
              <w:instrText xml:space="preserve"> ADDIN EN.CITE </w:instrText>
            </w:r>
            <w:r>
              <w:rPr>
                <w:rFonts w:ascii="Arial" w:hAnsi="Arial" w:cs="Arial"/>
                <w:color w:val="000000" w:themeColor="text1"/>
              </w:rPr>
              <w:fldChar w:fldCharType="begin">
                <w:fldData xml:space="preserve">PEVuZE5vdGU+PENpdGU+PEF1dGhvcj5IZXJ6b2c8L0F1dGhvcj48WWVhcj4yMDEzPC9ZZWFyPjxS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==
</w:fldData>
              </w:fldChar>
            </w:r>
            <w:r>
              <w:rPr>
                <w:rFonts w:ascii="Arial" w:hAnsi="Arial" w:cs="Arial"/>
                <w:color w:val="000000" w:themeColor="text1"/>
              </w:rPr>
              <w:instrText xml:space="preserve"> ADDIN EN.CITE.DATA </w:instrText>
            </w:r>
            <w:r>
              <w:rPr>
                <w:rFonts w:ascii="Arial" w:hAnsi="Arial" w:cs="Arial"/>
                <w:color w:val="000000" w:themeColor="text1"/>
              </w:rPr>
            </w:r>
            <w:r>
              <w:rPr>
                <w:rFonts w:ascii="Arial" w:hAnsi="Arial" w:cs="Arial"/>
                <w:color w:val="000000" w:themeColor="text1"/>
              </w:rPr>
              <w:fldChar w:fldCharType="end"/>
            </w:r>
            <w:r>
              <w:rPr>
                <w:rFonts w:ascii="Arial" w:hAnsi="Arial" w:cs="Arial"/>
                <w:color w:val="000000" w:themeColor="text1"/>
              </w:rPr>
            </w:r>
            <w:r>
              <w:rPr>
                <w:rFonts w:ascii="Arial" w:hAnsi="Arial" w:cs="Arial"/>
                <w:color w:val="000000" w:themeColor="text1"/>
              </w:rPr>
              <w:fldChar w:fldCharType="separate"/>
            </w:r>
            <w:r>
              <w:rPr>
                <w:rFonts w:ascii="Arial" w:hAnsi="Arial" w:cs="Arial"/>
                <w:noProof/>
                <w:color w:val="000000" w:themeColor="text1"/>
              </w:rPr>
              <w:t>(Herzog et al., 2013)</w:t>
            </w:r>
            <w:r>
              <w:rPr>
                <w:rFonts w:ascii="Arial" w:hAnsi="Arial" w:cs="Arial"/>
                <w:color w:val="000000" w:themeColor="text1"/>
              </w:rPr>
              <w:fldChar w:fldCharType="end"/>
            </w:r>
          </w:p>
        </w:tc>
      </w:tr>
      <w:tr w:rsidR="003C3E53" w:rsidRPr="007A5227" w14:paraId="64E0FD7D" w14:textId="77777777" w:rsidTr="00E947D8">
        <w:trPr>
          <w:cantSplit/>
        </w:trPr>
        <w:tc>
          <w:tcPr>
            <w:tcW w:w="794" w:type="pct"/>
          </w:tcPr>
          <w:p w14:paraId="27ADC4A1" w14:textId="77777777" w:rsidR="003C3E53" w:rsidRPr="007A5227" w:rsidRDefault="003C3E53" w:rsidP="00C25E00">
            <w:pPr>
              <w:spacing w:line="480" w:lineRule="auto"/>
              <w:rPr>
                <w:rFonts w:ascii="Arial" w:hAnsi="Arial" w:cs="Arial"/>
                <w:color w:val="000000" w:themeColor="text1"/>
              </w:rPr>
            </w:pPr>
            <w:r w:rsidRPr="007A5227">
              <w:rPr>
                <w:rFonts w:ascii="Arial" w:hAnsi="Arial" w:cs="Arial"/>
                <w:color w:val="000000" w:themeColor="text1"/>
              </w:rPr>
              <w:t>YHUM3007</w:t>
            </w:r>
          </w:p>
        </w:tc>
        <w:tc>
          <w:tcPr>
            <w:tcW w:w="915" w:type="pct"/>
          </w:tcPr>
          <w:p w14:paraId="505D148D" w14:textId="77777777" w:rsidR="003C3E53" w:rsidRPr="007A5227" w:rsidRDefault="003C3E53" w:rsidP="00C25E00">
            <w:pPr>
              <w:spacing w:line="480" w:lineRule="auto"/>
              <w:rPr>
                <w:rFonts w:ascii="Arial" w:hAnsi="Arial" w:cs="Arial"/>
                <w:color w:val="000000" w:themeColor="text1"/>
              </w:rPr>
            </w:pPr>
            <w:r w:rsidRPr="007A5227">
              <w:rPr>
                <w:rFonts w:ascii="Arial" w:hAnsi="Arial" w:cs="Arial"/>
                <w:color w:val="000000" w:themeColor="text1"/>
              </w:rPr>
              <w:t>-</w:t>
            </w:r>
          </w:p>
        </w:tc>
        <w:tc>
          <w:tcPr>
            <w:tcW w:w="2440" w:type="pct"/>
          </w:tcPr>
          <w:p w14:paraId="1DEA4AAE" w14:textId="77777777" w:rsidR="003C3E53" w:rsidRPr="007A5227" w:rsidRDefault="003C3E53" w:rsidP="00C25E00">
            <w:pPr>
              <w:spacing w:line="480" w:lineRule="auto"/>
              <w:rPr>
                <w:rFonts w:ascii="Arial" w:hAnsi="Arial" w:cs="Arial"/>
                <w:i/>
                <w:color w:val="000000" w:themeColor="text1"/>
              </w:rPr>
            </w:pPr>
            <w:r w:rsidRPr="007A5227">
              <w:rPr>
                <w:rFonts w:ascii="Arial" w:hAnsi="Arial" w:cs="Arial"/>
                <w:i/>
                <w:iCs/>
                <w:color w:val="000000" w:themeColor="text1"/>
              </w:rPr>
              <w:t>P</w:t>
            </w:r>
            <w:r w:rsidRPr="007A5227">
              <w:rPr>
                <w:rFonts w:ascii="Arial" w:hAnsi="Arial" w:cs="Arial"/>
                <w:i/>
                <w:iCs/>
                <w:color w:val="000000" w:themeColor="text1"/>
                <w:vertAlign w:val="subscript"/>
              </w:rPr>
              <w:t>TDH3</w:t>
            </w:r>
            <w:r w:rsidRPr="007A5227">
              <w:rPr>
                <w:rFonts w:ascii="Arial" w:hAnsi="Arial" w:cs="Arial"/>
                <w:i/>
                <w:iCs/>
                <w:color w:val="000000" w:themeColor="text1"/>
              </w:rPr>
              <w:t>-RFP-T</w:t>
            </w:r>
            <w:r w:rsidRPr="007A5227">
              <w:rPr>
                <w:rFonts w:ascii="Arial" w:hAnsi="Arial" w:cs="Arial"/>
                <w:i/>
                <w:iCs/>
                <w:color w:val="000000" w:themeColor="text1"/>
                <w:vertAlign w:val="subscript"/>
              </w:rPr>
              <w:t>CYC1</w:t>
            </w:r>
            <w:r w:rsidRPr="007A5227">
              <w:rPr>
                <w:rFonts w:ascii="Arial" w:hAnsi="Arial" w:cs="Arial"/>
                <w:i/>
                <w:iCs/>
                <w:color w:val="000000" w:themeColor="text1"/>
              </w:rPr>
              <w:t xml:space="preserve">  ura3-52</w:t>
            </w:r>
            <w:r w:rsidRPr="007A5227">
              <w:rPr>
                <w:rFonts w:ascii="Arial" w:hAnsi="Arial" w:cs="Arial"/>
                <w:color w:val="000000" w:themeColor="text1"/>
              </w:rPr>
              <w:t xml:space="preserve"> in RH2681</w:t>
            </w:r>
          </w:p>
        </w:tc>
        <w:tc>
          <w:tcPr>
            <w:tcW w:w="852" w:type="pct"/>
          </w:tcPr>
          <w:p w14:paraId="403FA670" w14:textId="77777777" w:rsidR="003C3E53" w:rsidRPr="007A5227" w:rsidRDefault="003C3E53" w:rsidP="00C25E00">
            <w:pPr>
              <w:spacing w:line="480" w:lineRule="auto"/>
              <w:rPr>
                <w:rFonts w:ascii="Arial" w:hAnsi="Arial" w:cs="Arial"/>
                <w:color w:val="000000" w:themeColor="text1"/>
              </w:rPr>
            </w:pPr>
            <w:r w:rsidRPr="007A5227">
              <w:rPr>
                <w:rFonts w:ascii="Arial" w:hAnsi="Arial" w:cs="Arial"/>
                <w:color w:val="000000" w:themeColor="text1"/>
              </w:rPr>
              <w:t>This study</w:t>
            </w:r>
          </w:p>
        </w:tc>
      </w:tr>
      <w:tr w:rsidR="003C3E53" w:rsidRPr="007A5227" w14:paraId="221AFCCD" w14:textId="77777777" w:rsidTr="00E947D8">
        <w:trPr>
          <w:cantSplit/>
        </w:trPr>
        <w:tc>
          <w:tcPr>
            <w:tcW w:w="794" w:type="pct"/>
          </w:tcPr>
          <w:p w14:paraId="26698658" w14:textId="77777777" w:rsidR="003C3E53" w:rsidRPr="007A5227" w:rsidRDefault="003C3E53" w:rsidP="00C25E00">
            <w:pPr>
              <w:spacing w:line="480" w:lineRule="auto"/>
              <w:rPr>
                <w:rFonts w:ascii="Arial" w:hAnsi="Arial" w:cs="Arial"/>
                <w:color w:val="000000" w:themeColor="text1"/>
              </w:rPr>
            </w:pPr>
            <w:r w:rsidRPr="007A5227">
              <w:rPr>
                <w:rFonts w:ascii="Arial" w:hAnsi="Arial" w:cs="Arial"/>
                <w:color w:val="000000" w:themeColor="text1"/>
              </w:rPr>
              <w:t>YHUM3008</w:t>
            </w:r>
          </w:p>
        </w:tc>
        <w:tc>
          <w:tcPr>
            <w:tcW w:w="915" w:type="pct"/>
          </w:tcPr>
          <w:p w14:paraId="3953A0F5" w14:textId="77777777" w:rsidR="003C3E53" w:rsidRPr="007A5227" w:rsidRDefault="003C3E53" w:rsidP="00C25E00">
            <w:pPr>
              <w:spacing w:line="480" w:lineRule="auto"/>
              <w:rPr>
                <w:rFonts w:ascii="Arial" w:hAnsi="Arial" w:cs="Arial"/>
                <w:color w:val="000000" w:themeColor="text1"/>
              </w:rPr>
            </w:pPr>
            <w:r w:rsidRPr="007A5227">
              <w:rPr>
                <w:rFonts w:ascii="Arial" w:hAnsi="Arial" w:cs="Arial"/>
                <w:color w:val="000000" w:themeColor="text1"/>
              </w:rPr>
              <w:t>-</w:t>
            </w:r>
          </w:p>
        </w:tc>
        <w:tc>
          <w:tcPr>
            <w:tcW w:w="2440" w:type="pct"/>
          </w:tcPr>
          <w:p w14:paraId="58529950" w14:textId="77777777" w:rsidR="003C3E53" w:rsidRPr="007A5227" w:rsidRDefault="003C3E53" w:rsidP="00C25E00">
            <w:pPr>
              <w:spacing w:line="480" w:lineRule="auto"/>
              <w:rPr>
                <w:rFonts w:ascii="Arial" w:hAnsi="Arial" w:cs="Arial"/>
                <w:i/>
                <w:color w:val="000000" w:themeColor="text1"/>
              </w:rPr>
            </w:pPr>
            <w:r w:rsidRPr="007A5227">
              <w:rPr>
                <w:rFonts w:ascii="Arial" w:hAnsi="Arial" w:cs="Arial"/>
                <w:i/>
                <w:iCs/>
                <w:color w:val="000000" w:themeColor="text1"/>
              </w:rPr>
              <w:t>P</w:t>
            </w:r>
            <w:r w:rsidRPr="007A5227">
              <w:rPr>
                <w:rFonts w:ascii="Arial" w:hAnsi="Arial" w:cs="Arial"/>
                <w:i/>
                <w:iCs/>
                <w:color w:val="000000" w:themeColor="text1"/>
                <w:vertAlign w:val="subscript"/>
              </w:rPr>
              <w:t>TDH3</w:t>
            </w:r>
            <w:r w:rsidRPr="007A5227">
              <w:rPr>
                <w:rFonts w:ascii="Arial" w:hAnsi="Arial" w:cs="Arial"/>
                <w:i/>
                <w:iCs/>
                <w:color w:val="000000" w:themeColor="text1"/>
              </w:rPr>
              <w:t>-GFP-T</w:t>
            </w:r>
            <w:r w:rsidRPr="007A5227">
              <w:rPr>
                <w:rFonts w:ascii="Arial" w:hAnsi="Arial" w:cs="Arial"/>
                <w:i/>
                <w:iCs/>
                <w:color w:val="000000" w:themeColor="text1"/>
                <w:vertAlign w:val="subscript"/>
              </w:rPr>
              <w:t xml:space="preserve">CYC1 </w:t>
            </w:r>
            <w:r w:rsidRPr="007A5227">
              <w:rPr>
                <w:rFonts w:ascii="Arial" w:hAnsi="Arial" w:cs="Arial"/>
                <w:i/>
                <w:iCs/>
                <w:color w:val="000000" w:themeColor="text1"/>
              </w:rPr>
              <w:t xml:space="preserve"> ura3-52</w:t>
            </w:r>
            <w:r w:rsidRPr="007A5227">
              <w:rPr>
                <w:rFonts w:ascii="Arial" w:hAnsi="Arial" w:cs="Arial"/>
                <w:color w:val="000000" w:themeColor="text1"/>
              </w:rPr>
              <w:t xml:space="preserve"> in RH2681</w:t>
            </w:r>
          </w:p>
        </w:tc>
        <w:tc>
          <w:tcPr>
            <w:tcW w:w="852" w:type="pct"/>
          </w:tcPr>
          <w:p w14:paraId="73D088BF" w14:textId="77777777" w:rsidR="003C3E53" w:rsidRPr="007A5227" w:rsidRDefault="003C3E53" w:rsidP="00C25E00">
            <w:pPr>
              <w:spacing w:line="480" w:lineRule="auto"/>
              <w:rPr>
                <w:rFonts w:ascii="Arial" w:hAnsi="Arial" w:cs="Arial"/>
                <w:color w:val="000000" w:themeColor="text1"/>
              </w:rPr>
            </w:pPr>
            <w:r w:rsidRPr="007A5227">
              <w:rPr>
                <w:rFonts w:ascii="Arial" w:hAnsi="Arial" w:cs="Arial"/>
                <w:color w:val="000000" w:themeColor="text1"/>
              </w:rPr>
              <w:t>This study</w:t>
            </w:r>
          </w:p>
        </w:tc>
      </w:tr>
      <w:tr w:rsidR="003C3E53" w:rsidRPr="007A5227" w14:paraId="18D9FBD0" w14:textId="77777777" w:rsidTr="00E947D8">
        <w:trPr>
          <w:cantSplit/>
        </w:trPr>
        <w:tc>
          <w:tcPr>
            <w:tcW w:w="794" w:type="pct"/>
          </w:tcPr>
          <w:p w14:paraId="0061103B" w14:textId="77777777" w:rsidR="003C3E53" w:rsidRPr="007A5227" w:rsidRDefault="003C3E53" w:rsidP="00C25E00">
            <w:pPr>
              <w:spacing w:line="480" w:lineRule="auto"/>
              <w:rPr>
                <w:rFonts w:ascii="Arial" w:hAnsi="Arial"/>
                <w:color w:val="000000" w:themeColor="text1"/>
              </w:rPr>
            </w:pPr>
            <w:r w:rsidRPr="007A5227">
              <w:rPr>
                <w:rFonts w:ascii="Arial" w:hAnsi="Arial"/>
                <w:color w:val="000000" w:themeColor="text1"/>
              </w:rPr>
              <w:t>YHUM3014</w:t>
            </w:r>
          </w:p>
        </w:tc>
        <w:tc>
          <w:tcPr>
            <w:tcW w:w="915" w:type="pct"/>
          </w:tcPr>
          <w:p w14:paraId="26B84D0D" w14:textId="77777777" w:rsidR="003C3E53" w:rsidRPr="007A5227" w:rsidRDefault="003C3E53" w:rsidP="00C25E00">
            <w:pPr>
              <w:spacing w:line="480" w:lineRule="auto"/>
              <w:rPr>
                <w:rFonts w:ascii="Arial" w:hAnsi="Arial"/>
                <w:color w:val="000000" w:themeColor="text1"/>
              </w:rPr>
            </w:pPr>
            <w:r w:rsidRPr="007A5227">
              <w:rPr>
                <w:rFonts w:ascii="Arial" w:hAnsi="Arial"/>
                <w:color w:val="000000" w:themeColor="text1"/>
              </w:rPr>
              <w:t>ScFlo11A</w:t>
            </w:r>
          </w:p>
        </w:tc>
        <w:tc>
          <w:tcPr>
            <w:tcW w:w="2440" w:type="pct"/>
          </w:tcPr>
          <w:p w14:paraId="0770A63F" w14:textId="77777777" w:rsidR="003C3E53" w:rsidRPr="007A5227" w:rsidRDefault="003C3E53" w:rsidP="00C25E00">
            <w:pPr>
              <w:spacing w:line="480" w:lineRule="auto"/>
              <w:rPr>
                <w:rFonts w:ascii="Arial" w:hAnsi="Arial"/>
                <w:i/>
                <w:color w:val="000000" w:themeColor="text1"/>
              </w:rPr>
            </w:pPr>
            <w:r w:rsidRPr="007A5227">
              <w:rPr>
                <w:rFonts w:ascii="Arial" w:hAnsi="Arial"/>
                <w:i/>
                <w:iCs/>
                <w:color w:val="000000" w:themeColor="text1"/>
              </w:rPr>
              <w:t>P</w:t>
            </w:r>
            <w:r w:rsidRPr="007A5227">
              <w:rPr>
                <w:rFonts w:ascii="Arial" w:hAnsi="Arial"/>
                <w:i/>
                <w:iCs/>
                <w:color w:val="000000" w:themeColor="text1"/>
                <w:vertAlign w:val="subscript"/>
              </w:rPr>
              <w:t>FLO11_</w:t>
            </w:r>
            <w:r w:rsidRPr="007A5227">
              <w:rPr>
                <w:rFonts w:ascii="Arial" w:hAnsi="Arial"/>
                <w:i/>
                <w:color w:val="000000" w:themeColor="text1"/>
                <w:vertAlign w:val="subscript"/>
              </w:rPr>
              <w:t>Σ1278b</w:t>
            </w:r>
            <w:r w:rsidRPr="007A5227">
              <w:rPr>
                <w:rFonts w:ascii="Arial" w:hAnsi="Arial"/>
                <w:i/>
                <w:iCs/>
                <w:color w:val="000000" w:themeColor="text1"/>
              </w:rPr>
              <w:t>-</w:t>
            </w:r>
            <w:r w:rsidRPr="007A5227">
              <w:rPr>
                <w:rFonts w:ascii="Arial" w:hAnsi="Arial"/>
                <w:i/>
                <w:color w:val="000000" w:themeColor="text1"/>
              </w:rPr>
              <w:t xml:space="preserve"> </w:t>
            </w:r>
            <w:r w:rsidRPr="007A5227">
              <w:rPr>
                <w:rFonts w:ascii="Arial" w:hAnsi="Arial"/>
                <w:i/>
                <w:iCs/>
                <w:color w:val="000000" w:themeColor="text1"/>
              </w:rPr>
              <w:t>FLO11</w:t>
            </w:r>
            <w:r w:rsidRPr="007A5227">
              <w:rPr>
                <w:rFonts w:ascii="Arial" w:hAnsi="Arial"/>
                <w:i/>
                <w:iCs/>
                <w:color w:val="000000" w:themeColor="text1"/>
                <w:vertAlign w:val="subscript"/>
              </w:rPr>
              <w:t>S288c</w:t>
            </w:r>
            <w:r w:rsidRPr="007A5227">
              <w:rPr>
                <w:rFonts w:ascii="Arial" w:hAnsi="Arial"/>
                <w:i/>
                <w:color w:val="000000" w:themeColor="text1"/>
                <w:vertAlign w:val="subscript"/>
              </w:rPr>
              <w:t>(P08640)</w:t>
            </w:r>
            <w:r w:rsidRPr="007A5227">
              <w:rPr>
                <w:rFonts w:ascii="Arial" w:hAnsi="Arial"/>
                <w:i/>
                <w:color w:val="000000" w:themeColor="text1"/>
              </w:rPr>
              <w:t>-</w:t>
            </w:r>
            <w:r w:rsidRPr="007A5227">
              <w:rPr>
                <w:rFonts w:ascii="Arial" w:hAnsi="Arial"/>
                <w:i/>
                <w:iCs/>
                <w:color w:val="000000" w:themeColor="text1"/>
              </w:rPr>
              <w:t xml:space="preserve"> T</w:t>
            </w:r>
            <w:r w:rsidRPr="007A5227">
              <w:rPr>
                <w:rFonts w:ascii="Arial" w:hAnsi="Arial"/>
                <w:i/>
                <w:iCs/>
                <w:color w:val="000000" w:themeColor="text1"/>
                <w:vertAlign w:val="subscript"/>
              </w:rPr>
              <w:t>FLO11_S288c</w:t>
            </w:r>
            <w:r w:rsidRPr="007A5227">
              <w:rPr>
                <w:rFonts w:ascii="Arial" w:hAnsi="Arial"/>
                <w:i/>
                <w:color w:val="000000" w:themeColor="text1"/>
                <w:vertAlign w:val="subscript"/>
              </w:rPr>
              <w:t>(P08640)</w:t>
            </w:r>
            <w:r w:rsidRPr="007A5227">
              <w:rPr>
                <w:rFonts w:ascii="Arial" w:hAnsi="Arial"/>
                <w:i/>
                <w:iCs/>
                <w:color w:val="000000" w:themeColor="text1"/>
              </w:rPr>
              <w:t xml:space="preserve"> </w:t>
            </w:r>
            <w:r w:rsidRPr="007A5227">
              <w:rPr>
                <w:rFonts w:ascii="Arial" w:hAnsi="Arial"/>
                <w:color w:val="000000" w:themeColor="text1"/>
              </w:rPr>
              <w:t>in YHUM3007</w:t>
            </w:r>
          </w:p>
        </w:tc>
        <w:tc>
          <w:tcPr>
            <w:tcW w:w="852" w:type="pct"/>
          </w:tcPr>
          <w:p w14:paraId="07A67B6F" w14:textId="77777777" w:rsidR="003C3E53" w:rsidRPr="007A5227" w:rsidRDefault="003C3E53" w:rsidP="00C25E00">
            <w:pPr>
              <w:spacing w:line="480" w:lineRule="auto"/>
              <w:rPr>
                <w:rFonts w:ascii="Arial" w:hAnsi="Arial"/>
                <w:color w:val="000000" w:themeColor="text1"/>
              </w:rPr>
            </w:pPr>
            <w:r w:rsidRPr="007A5227">
              <w:rPr>
                <w:rFonts w:ascii="Arial" w:hAnsi="Arial"/>
                <w:color w:val="000000" w:themeColor="text1"/>
              </w:rPr>
              <w:t>This study</w:t>
            </w:r>
          </w:p>
        </w:tc>
      </w:tr>
      <w:tr w:rsidR="003C3E53" w:rsidRPr="007A5227" w14:paraId="4965FFE8" w14:textId="77777777" w:rsidTr="00E947D8">
        <w:trPr>
          <w:cantSplit/>
        </w:trPr>
        <w:tc>
          <w:tcPr>
            <w:tcW w:w="794" w:type="pct"/>
          </w:tcPr>
          <w:p w14:paraId="7D9E0DA9" w14:textId="77777777" w:rsidR="003C3E53" w:rsidRPr="007A5227" w:rsidRDefault="003C3E53" w:rsidP="00C25E00">
            <w:pPr>
              <w:spacing w:line="480" w:lineRule="auto"/>
              <w:rPr>
                <w:rFonts w:ascii="Arial" w:hAnsi="Arial"/>
                <w:color w:val="000000" w:themeColor="text1"/>
              </w:rPr>
            </w:pPr>
            <w:r w:rsidRPr="007A5227">
              <w:rPr>
                <w:rFonts w:ascii="Arial" w:hAnsi="Arial"/>
                <w:color w:val="000000" w:themeColor="text1"/>
              </w:rPr>
              <w:t>YHUM3015</w:t>
            </w:r>
          </w:p>
        </w:tc>
        <w:tc>
          <w:tcPr>
            <w:tcW w:w="915" w:type="pct"/>
          </w:tcPr>
          <w:p w14:paraId="337F07F4" w14:textId="77777777" w:rsidR="003C3E53" w:rsidRPr="007A5227" w:rsidRDefault="003C3E53" w:rsidP="00C25E00">
            <w:pPr>
              <w:spacing w:line="480" w:lineRule="auto"/>
              <w:rPr>
                <w:rFonts w:ascii="Arial" w:hAnsi="Arial"/>
                <w:color w:val="000000" w:themeColor="text1"/>
              </w:rPr>
            </w:pPr>
            <w:r w:rsidRPr="007A5227">
              <w:rPr>
                <w:rFonts w:ascii="Symbol" w:hAnsi="Symbol"/>
                <w:color w:val="000000" w:themeColor="text1"/>
              </w:rPr>
              <w:t></w:t>
            </w:r>
            <w:r w:rsidRPr="007A5227">
              <w:rPr>
                <w:rFonts w:ascii="Arial" w:hAnsi="Arial"/>
                <w:color w:val="000000" w:themeColor="text1"/>
              </w:rPr>
              <w:t>A</w:t>
            </w:r>
          </w:p>
        </w:tc>
        <w:tc>
          <w:tcPr>
            <w:tcW w:w="2440" w:type="pct"/>
          </w:tcPr>
          <w:p w14:paraId="2B60E359" w14:textId="77777777" w:rsidR="003C3E53" w:rsidRPr="007A5227" w:rsidRDefault="003C3E53" w:rsidP="00C25E00">
            <w:pPr>
              <w:spacing w:line="480" w:lineRule="auto"/>
              <w:rPr>
                <w:rFonts w:ascii="Arial" w:hAnsi="Arial"/>
                <w:i/>
                <w:color w:val="000000" w:themeColor="text1"/>
              </w:rPr>
            </w:pPr>
            <w:r w:rsidRPr="007A5227">
              <w:rPr>
                <w:rFonts w:ascii="Arial" w:hAnsi="Arial"/>
                <w:i/>
                <w:iCs/>
                <w:color w:val="000000" w:themeColor="text1"/>
              </w:rPr>
              <w:t>P</w:t>
            </w:r>
            <w:r w:rsidRPr="007A5227">
              <w:rPr>
                <w:rFonts w:ascii="Arial" w:hAnsi="Arial"/>
                <w:i/>
                <w:iCs/>
                <w:color w:val="000000" w:themeColor="text1"/>
                <w:vertAlign w:val="subscript"/>
              </w:rPr>
              <w:t>FLO11_</w:t>
            </w:r>
            <w:r w:rsidRPr="007A5227">
              <w:rPr>
                <w:rFonts w:ascii="Arial" w:hAnsi="Arial"/>
                <w:i/>
                <w:color w:val="000000" w:themeColor="text1"/>
                <w:vertAlign w:val="subscript"/>
              </w:rPr>
              <w:t>Σ1278b</w:t>
            </w:r>
            <w:r w:rsidRPr="007A5227">
              <w:rPr>
                <w:rFonts w:ascii="Arial" w:hAnsi="Arial"/>
                <w:i/>
                <w:iCs/>
                <w:color w:val="000000" w:themeColor="text1"/>
              </w:rPr>
              <w:t>-</w:t>
            </w:r>
            <w:r w:rsidRPr="007A5227">
              <w:rPr>
                <w:rFonts w:ascii="Arial" w:hAnsi="Arial"/>
                <w:i/>
                <w:color w:val="000000" w:themeColor="text1"/>
              </w:rPr>
              <w:t xml:space="preserve"> </w:t>
            </w:r>
            <w:r w:rsidRPr="007A5227">
              <w:rPr>
                <w:rFonts w:ascii="Arial" w:hAnsi="Arial"/>
                <w:i/>
                <w:iCs/>
                <w:color w:val="000000" w:themeColor="text1"/>
              </w:rPr>
              <w:t>FLO11</w:t>
            </w:r>
            <w:r w:rsidRPr="007A5227">
              <w:rPr>
                <w:rFonts w:ascii="Arial" w:hAnsi="Arial"/>
                <w:i/>
                <w:iCs/>
                <w:color w:val="000000" w:themeColor="text1"/>
                <w:vertAlign w:val="subscript"/>
              </w:rPr>
              <w:t>S288c</w:t>
            </w:r>
            <w:r w:rsidRPr="007A5227">
              <w:rPr>
                <w:rFonts w:ascii="Arial" w:hAnsi="Arial"/>
                <w:i/>
                <w:color w:val="000000" w:themeColor="text1"/>
                <w:vertAlign w:val="subscript"/>
              </w:rPr>
              <w:t>(P08640)</w:t>
            </w:r>
            <w:r w:rsidRPr="007A5227">
              <w:rPr>
                <w:rFonts w:ascii="Arial" w:hAnsi="Arial"/>
                <w:i/>
                <w:color w:val="000000" w:themeColor="text1"/>
                <w:vertAlign w:val="superscript"/>
              </w:rPr>
              <w:t>M</w:t>
            </w:r>
            <w:r w:rsidRPr="007A5227">
              <w:rPr>
                <w:rFonts w:ascii="Arial" w:hAnsi="Arial"/>
                <w:i/>
                <w:iCs/>
                <w:color w:val="000000" w:themeColor="text1"/>
                <w:vertAlign w:val="superscript"/>
              </w:rPr>
              <w:t>1-G30</w:t>
            </w:r>
            <w:r w:rsidRPr="007A5227">
              <w:rPr>
                <w:rFonts w:ascii="Arial" w:hAnsi="Arial"/>
                <w:i/>
                <w:iCs/>
                <w:color w:val="000000" w:themeColor="text1"/>
              </w:rPr>
              <w:t>-FLO11</w:t>
            </w:r>
            <w:r w:rsidRPr="007A5227">
              <w:rPr>
                <w:rFonts w:ascii="Arial" w:hAnsi="Arial"/>
                <w:i/>
                <w:iCs/>
                <w:color w:val="000000" w:themeColor="text1"/>
                <w:vertAlign w:val="subscript"/>
              </w:rPr>
              <w:t>S288c</w:t>
            </w:r>
            <w:r w:rsidRPr="007A5227">
              <w:rPr>
                <w:rFonts w:ascii="Arial" w:hAnsi="Arial"/>
                <w:i/>
                <w:color w:val="000000" w:themeColor="text1"/>
                <w:vertAlign w:val="subscript"/>
              </w:rPr>
              <w:t>(P08640)</w:t>
            </w:r>
            <w:r w:rsidRPr="007A5227">
              <w:rPr>
                <w:rFonts w:ascii="Arial" w:hAnsi="Arial"/>
                <w:i/>
                <w:color w:val="000000" w:themeColor="text1"/>
                <w:vertAlign w:val="superscript"/>
              </w:rPr>
              <w:t>T</w:t>
            </w:r>
            <w:r w:rsidRPr="007A5227">
              <w:rPr>
                <w:rFonts w:ascii="Arial" w:hAnsi="Arial"/>
                <w:i/>
                <w:iCs/>
                <w:color w:val="000000" w:themeColor="text1"/>
                <w:vertAlign w:val="superscript"/>
              </w:rPr>
              <w:t>208-L1360</w:t>
            </w:r>
            <w:r w:rsidRPr="007A5227">
              <w:rPr>
                <w:rFonts w:ascii="Arial" w:hAnsi="Arial"/>
                <w:i/>
                <w:color w:val="000000" w:themeColor="text1"/>
              </w:rPr>
              <w:t>-</w:t>
            </w:r>
            <w:r w:rsidRPr="007A5227">
              <w:rPr>
                <w:rFonts w:ascii="Arial" w:hAnsi="Arial"/>
                <w:i/>
                <w:iCs/>
                <w:color w:val="000000" w:themeColor="text1"/>
              </w:rPr>
              <w:t xml:space="preserve"> T</w:t>
            </w:r>
            <w:r w:rsidRPr="007A5227">
              <w:rPr>
                <w:rFonts w:ascii="Arial" w:hAnsi="Arial"/>
                <w:i/>
                <w:iCs/>
                <w:color w:val="000000" w:themeColor="text1"/>
                <w:vertAlign w:val="subscript"/>
              </w:rPr>
              <w:t>FLO11_S288c</w:t>
            </w:r>
            <w:r w:rsidRPr="007A5227">
              <w:rPr>
                <w:rFonts w:ascii="Arial" w:hAnsi="Arial"/>
                <w:i/>
                <w:color w:val="000000" w:themeColor="text1"/>
                <w:vertAlign w:val="subscript"/>
              </w:rPr>
              <w:t>(P08640)</w:t>
            </w:r>
            <w:r w:rsidRPr="007A5227">
              <w:rPr>
                <w:rFonts w:ascii="Arial" w:hAnsi="Arial"/>
                <w:i/>
                <w:iCs/>
                <w:color w:val="000000" w:themeColor="text1"/>
              </w:rPr>
              <w:t xml:space="preserve"> </w:t>
            </w:r>
            <w:r w:rsidRPr="007A5227">
              <w:rPr>
                <w:rFonts w:ascii="Arial" w:hAnsi="Arial"/>
                <w:color w:val="000000" w:themeColor="text1"/>
              </w:rPr>
              <w:t>in YHUM3007</w:t>
            </w:r>
          </w:p>
        </w:tc>
        <w:tc>
          <w:tcPr>
            <w:tcW w:w="852" w:type="pct"/>
          </w:tcPr>
          <w:p w14:paraId="3EFEA0A7" w14:textId="77777777" w:rsidR="003C3E53" w:rsidRPr="007A5227" w:rsidRDefault="003C3E53" w:rsidP="00C25E00">
            <w:pPr>
              <w:spacing w:line="480" w:lineRule="auto"/>
              <w:rPr>
                <w:rFonts w:ascii="Arial" w:hAnsi="Arial"/>
                <w:color w:val="000000" w:themeColor="text1"/>
              </w:rPr>
            </w:pPr>
            <w:r w:rsidRPr="007A5227">
              <w:rPr>
                <w:rFonts w:ascii="Arial" w:hAnsi="Arial"/>
                <w:color w:val="000000" w:themeColor="text1"/>
              </w:rPr>
              <w:t>This study</w:t>
            </w:r>
          </w:p>
        </w:tc>
      </w:tr>
      <w:tr w:rsidR="003C3E53" w:rsidRPr="007A5227" w14:paraId="5053CE1B" w14:textId="77777777" w:rsidTr="00E947D8">
        <w:trPr>
          <w:cantSplit/>
        </w:trPr>
        <w:tc>
          <w:tcPr>
            <w:tcW w:w="794" w:type="pct"/>
          </w:tcPr>
          <w:p w14:paraId="69174DEE" w14:textId="77777777" w:rsidR="003C3E53" w:rsidRPr="007A5227" w:rsidRDefault="003C3E53" w:rsidP="00C25E00">
            <w:pPr>
              <w:spacing w:line="480" w:lineRule="auto"/>
              <w:rPr>
                <w:rFonts w:ascii="Arial" w:hAnsi="Arial"/>
                <w:color w:val="000000" w:themeColor="text1"/>
              </w:rPr>
            </w:pPr>
            <w:r w:rsidRPr="007A5227">
              <w:rPr>
                <w:rFonts w:ascii="Arial" w:hAnsi="Arial"/>
                <w:color w:val="000000" w:themeColor="text1"/>
              </w:rPr>
              <w:t>YHUM3016</w:t>
            </w:r>
          </w:p>
        </w:tc>
        <w:tc>
          <w:tcPr>
            <w:tcW w:w="915" w:type="pct"/>
          </w:tcPr>
          <w:p w14:paraId="3E159DD2" w14:textId="77777777" w:rsidR="003C3E53" w:rsidRPr="007A5227" w:rsidRDefault="003C3E53" w:rsidP="00C25E00">
            <w:pPr>
              <w:spacing w:line="480" w:lineRule="auto"/>
              <w:rPr>
                <w:rFonts w:ascii="Arial" w:hAnsi="Arial"/>
                <w:color w:val="000000" w:themeColor="text1"/>
              </w:rPr>
            </w:pPr>
            <w:r w:rsidRPr="007A5227">
              <w:rPr>
                <w:rFonts w:ascii="Arial" w:hAnsi="Arial"/>
                <w:color w:val="000000" w:themeColor="text1"/>
              </w:rPr>
              <w:t>Sc</w:t>
            </w:r>
            <w:r w:rsidRPr="007A5227">
              <w:rPr>
                <w:rFonts w:ascii="Symbol" w:hAnsi="Symbol"/>
                <w:color w:val="000000" w:themeColor="text1"/>
                <w:vertAlign w:val="superscript"/>
              </w:rPr>
              <w:t></w:t>
            </w:r>
            <w:r w:rsidRPr="007A5227">
              <w:rPr>
                <w:rFonts w:ascii="Arial" w:hAnsi="Arial"/>
                <w:color w:val="000000" w:themeColor="text1"/>
              </w:rPr>
              <w:t>Flo11A</w:t>
            </w:r>
          </w:p>
        </w:tc>
        <w:tc>
          <w:tcPr>
            <w:tcW w:w="2440" w:type="pct"/>
          </w:tcPr>
          <w:p w14:paraId="5E544C84" w14:textId="77777777" w:rsidR="003C3E53" w:rsidRPr="007A5227" w:rsidRDefault="003C3E53" w:rsidP="00C25E00">
            <w:pPr>
              <w:spacing w:line="480" w:lineRule="auto"/>
              <w:rPr>
                <w:rFonts w:ascii="Arial" w:hAnsi="Arial"/>
                <w:i/>
                <w:iCs/>
                <w:color w:val="000000" w:themeColor="text1"/>
              </w:rPr>
            </w:pPr>
            <w:r w:rsidRPr="007A5227">
              <w:rPr>
                <w:rFonts w:ascii="Arial" w:hAnsi="Arial"/>
                <w:i/>
                <w:iCs/>
                <w:color w:val="000000" w:themeColor="text1"/>
              </w:rPr>
              <w:t>P</w:t>
            </w:r>
            <w:r w:rsidRPr="007A5227">
              <w:rPr>
                <w:rFonts w:ascii="Arial" w:hAnsi="Arial"/>
                <w:i/>
                <w:iCs/>
                <w:color w:val="000000" w:themeColor="text1"/>
                <w:vertAlign w:val="subscript"/>
              </w:rPr>
              <w:t>FLO11_</w:t>
            </w:r>
            <w:r w:rsidRPr="007A5227">
              <w:rPr>
                <w:rFonts w:ascii="Arial" w:hAnsi="Arial"/>
                <w:i/>
                <w:color w:val="000000" w:themeColor="text1"/>
                <w:vertAlign w:val="subscript"/>
              </w:rPr>
              <w:t>Σ1278b</w:t>
            </w:r>
            <w:r w:rsidRPr="007A5227">
              <w:rPr>
                <w:rFonts w:ascii="Arial" w:hAnsi="Arial"/>
                <w:i/>
                <w:iCs/>
                <w:color w:val="000000" w:themeColor="text1"/>
              </w:rPr>
              <w:t>-</w:t>
            </w:r>
            <w:r w:rsidRPr="007A5227">
              <w:rPr>
                <w:rFonts w:ascii="Arial" w:hAnsi="Arial"/>
                <w:i/>
                <w:color w:val="000000" w:themeColor="text1"/>
              </w:rPr>
              <w:t xml:space="preserve"> </w:t>
            </w:r>
            <w:r w:rsidRPr="007A5227">
              <w:rPr>
                <w:rFonts w:ascii="Arial" w:hAnsi="Arial"/>
                <w:i/>
                <w:iCs/>
                <w:color w:val="000000" w:themeColor="text1"/>
              </w:rPr>
              <w:t>FLO11</w:t>
            </w:r>
            <w:r w:rsidRPr="007A5227">
              <w:rPr>
                <w:rFonts w:ascii="Arial" w:hAnsi="Arial"/>
                <w:i/>
                <w:iCs/>
                <w:color w:val="000000" w:themeColor="text1"/>
                <w:vertAlign w:val="subscript"/>
              </w:rPr>
              <w:t>S288c</w:t>
            </w:r>
            <w:r w:rsidRPr="007A5227">
              <w:rPr>
                <w:rFonts w:ascii="Arial" w:hAnsi="Arial"/>
                <w:i/>
                <w:color w:val="000000" w:themeColor="text1"/>
                <w:vertAlign w:val="subscript"/>
              </w:rPr>
              <w:t>(P08640)</w:t>
            </w:r>
            <w:r w:rsidRPr="007A5227">
              <w:rPr>
                <w:rFonts w:ascii="Arial" w:hAnsi="Arial"/>
                <w:i/>
                <w:color w:val="000000" w:themeColor="text1"/>
                <w:vertAlign w:val="superscript"/>
              </w:rPr>
              <w:t>M</w:t>
            </w:r>
            <w:r w:rsidRPr="007A5227">
              <w:rPr>
                <w:rFonts w:ascii="Arial" w:hAnsi="Arial"/>
                <w:i/>
                <w:iCs/>
                <w:color w:val="000000" w:themeColor="text1"/>
                <w:vertAlign w:val="superscript"/>
              </w:rPr>
              <w:t>1-G30</w:t>
            </w:r>
            <w:r w:rsidRPr="007A5227">
              <w:rPr>
                <w:rFonts w:ascii="Arial" w:hAnsi="Arial"/>
                <w:i/>
                <w:iCs/>
                <w:color w:val="000000" w:themeColor="text1"/>
              </w:rPr>
              <w:t>-</w:t>
            </w:r>
            <w:r w:rsidRPr="007A5227">
              <w:rPr>
                <w:rFonts w:ascii="Arial" w:hAnsi="Arial"/>
                <w:i/>
                <w:color w:val="000000" w:themeColor="text1"/>
              </w:rPr>
              <w:t xml:space="preserve"> FLO11A</w:t>
            </w:r>
            <w:r w:rsidRPr="007A5227">
              <w:rPr>
                <w:rFonts w:ascii="Arial" w:hAnsi="Arial"/>
                <w:i/>
                <w:color w:val="000000" w:themeColor="text1"/>
                <w:vertAlign w:val="subscript"/>
              </w:rPr>
              <w:t>Σ1278b(E9P9G2)</w:t>
            </w:r>
            <w:r w:rsidRPr="007A5227">
              <w:rPr>
                <w:rFonts w:ascii="Arial" w:hAnsi="Arial"/>
                <w:i/>
                <w:color w:val="000000" w:themeColor="text1"/>
                <w:vertAlign w:val="superscript"/>
              </w:rPr>
              <w:t>S31-C220</w:t>
            </w:r>
            <w:r w:rsidRPr="007A5227">
              <w:rPr>
                <w:rFonts w:ascii="Arial" w:hAnsi="Arial"/>
                <w:i/>
                <w:color w:val="000000" w:themeColor="text1"/>
              </w:rPr>
              <w:t>-</w:t>
            </w:r>
            <w:r w:rsidRPr="007A5227">
              <w:rPr>
                <w:rFonts w:ascii="Arial" w:hAnsi="Arial"/>
                <w:i/>
                <w:iCs/>
                <w:color w:val="000000" w:themeColor="text1"/>
              </w:rPr>
              <w:t>FLO11</w:t>
            </w:r>
            <w:r w:rsidRPr="007A5227">
              <w:rPr>
                <w:rFonts w:ascii="Arial" w:hAnsi="Arial"/>
                <w:i/>
                <w:iCs/>
                <w:color w:val="000000" w:themeColor="text1"/>
                <w:vertAlign w:val="subscript"/>
              </w:rPr>
              <w:t>S288c</w:t>
            </w:r>
            <w:r w:rsidRPr="007A5227">
              <w:rPr>
                <w:rFonts w:ascii="Arial" w:hAnsi="Arial"/>
                <w:i/>
                <w:color w:val="000000" w:themeColor="text1"/>
                <w:vertAlign w:val="subscript"/>
              </w:rPr>
              <w:t>(P08640)</w:t>
            </w:r>
            <w:r w:rsidRPr="007A5227">
              <w:rPr>
                <w:rFonts w:ascii="Arial" w:hAnsi="Arial"/>
                <w:i/>
                <w:color w:val="000000" w:themeColor="text1"/>
                <w:vertAlign w:val="superscript"/>
              </w:rPr>
              <w:t>T</w:t>
            </w:r>
            <w:r w:rsidRPr="007A5227">
              <w:rPr>
                <w:rFonts w:ascii="Arial" w:hAnsi="Arial"/>
                <w:i/>
                <w:iCs/>
                <w:color w:val="000000" w:themeColor="text1"/>
                <w:vertAlign w:val="superscript"/>
              </w:rPr>
              <w:t>208-L1360</w:t>
            </w:r>
            <w:r w:rsidRPr="007A5227">
              <w:rPr>
                <w:rFonts w:ascii="Arial" w:hAnsi="Arial"/>
                <w:i/>
                <w:color w:val="000000" w:themeColor="text1"/>
              </w:rPr>
              <w:t>-</w:t>
            </w:r>
            <w:r w:rsidRPr="007A5227">
              <w:rPr>
                <w:rFonts w:ascii="Arial" w:hAnsi="Arial"/>
                <w:i/>
                <w:iCs/>
                <w:color w:val="000000" w:themeColor="text1"/>
              </w:rPr>
              <w:t xml:space="preserve"> T</w:t>
            </w:r>
            <w:r w:rsidRPr="007A5227">
              <w:rPr>
                <w:rFonts w:ascii="Arial" w:hAnsi="Arial"/>
                <w:i/>
                <w:iCs/>
                <w:color w:val="000000" w:themeColor="text1"/>
                <w:vertAlign w:val="subscript"/>
              </w:rPr>
              <w:t>FLO11_S288c</w:t>
            </w:r>
            <w:r w:rsidRPr="007A5227">
              <w:rPr>
                <w:rFonts w:ascii="Arial" w:hAnsi="Arial"/>
                <w:i/>
                <w:color w:val="000000" w:themeColor="text1"/>
                <w:vertAlign w:val="subscript"/>
              </w:rPr>
              <w:t>(P08640)</w:t>
            </w:r>
            <w:r w:rsidRPr="007A5227">
              <w:rPr>
                <w:rFonts w:ascii="Arial" w:hAnsi="Arial"/>
                <w:i/>
                <w:iCs/>
                <w:color w:val="000000" w:themeColor="text1"/>
              </w:rPr>
              <w:t xml:space="preserve"> </w:t>
            </w:r>
            <w:r w:rsidRPr="007A5227">
              <w:rPr>
                <w:rFonts w:ascii="Arial" w:hAnsi="Arial"/>
                <w:color w:val="000000" w:themeColor="text1"/>
              </w:rPr>
              <w:t>in YHUM3007</w:t>
            </w:r>
          </w:p>
        </w:tc>
        <w:tc>
          <w:tcPr>
            <w:tcW w:w="852" w:type="pct"/>
          </w:tcPr>
          <w:p w14:paraId="63084BE0" w14:textId="77777777" w:rsidR="003C3E53" w:rsidRPr="007A5227" w:rsidRDefault="003C3E53" w:rsidP="00C25E00">
            <w:pPr>
              <w:spacing w:line="480" w:lineRule="auto"/>
              <w:rPr>
                <w:rFonts w:ascii="Arial" w:hAnsi="Arial"/>
                <w:color w:val="000000" w:themeColor="text1"/>
              </w:rPr>
            </w:pPr>
            <w:r w:rsidRPr="007A5227">
              <w:rPr>
                <w:rFonts w:ascii="Arial" w:hAnsi="Arial"/>
                <w:color w:val="000000" w:themeColor="text1"/>
              </w:rPr>
              <w:t>This study</w:t>
            </w:r>
          </w:p>
        </w:tc>
      </w:tr>
      <w:tr w:rsidR="003C3E53" w:rsidRPr="007A5227" w14:paraId="4B8A1E1B" w14:textId="77777777" w:rsidTr="00E947D8">
        <w:trPr>
          <w:cantSplit/>
        </w:trPr>
        <w:tc>
          <w:tcPr>
            <w:tcW w:w="794" w:type="pct"/>
          </w:tcPr>
          <w:p w14:paraId="3A16B3B5" w14:textId="77777777" w:rsidR="003C3E53" w:rsidRPr="007A5227" w:rsidRDefault="003C3E53" w:rsidP="00C25E00">
            <w:pPr>
              <w:spacing w:line="480" w:lineRule="auto"/>
              <w:rPr>
                <w:rFonts w:ascii="Arial" w:hAnsi="Arial"/>
                <w:color w:val="000000" w:themeColor="text1"/>
              </w:rPr>
            </w:pPr>
            <w:r w:rsidRPr="007A5227">
              <w:rPr>
                <w:rFonts w:ascii="Arial" w:hAnsi="Arial"/>
                <w:color w:val="000000" w:themeColor="text1"/>
              </w:rPr>
              <w:lastRenderedPageBreak/>
              <w:t>YHUM3017</w:t>
            </w:r>
          </w:p>
        </w:tc>
        <w:tc>
          <w:tcPr>
            <w:tcW w:w="915" w:type="pct"/>
          </w:tcPr>
          <w:p w14:paraId="13F8EEB0" w14:textId="77777777" w:rsidR="003C3E53" w:rsidRPr="007A5227" w:rsidRDefault="003C3E53" w:rsidP="00C25E00">
            <w:pPr>
              <w:spacing w:line="480" w:lineRule="auto"/>
              <w:rPr>
                <w:rFonts w:ascii="Arial" w:hAnsi="Arial"/>
                <w:color w:val="000000" w:themeColor="text1"/>
              </w:rPr>
            </w:pPr>
            <w:r w:rsidRPr="007A5227">
              <w:rPr>
                <w:rFonts w:ascii="Arial" w:hAnsi="Arial"/>
                <w:color w:val="000000" w:themeColor="text1"/>
              </w:rPr>
              <w:t>KpFlo11A</w:t>
            </w:r>
          </w:p>
        </w:tc>
        <w:tc>
          <w:tcPr>
            <w:tcW w:w="2440" w:type="pct"/>
          </w:tcPr>
          <w:p w14:paraId="4FE997CC" w14:textId="77777777" w:rsidR="003C3E53" w:rsidRPr="007A5227" w:rsidRDefault="003C3E53" w:rsidP="00C25E00">
            <w:pPr>
              <w:spacing w:line="480" w:lineRule="auto"/>
              <w:rPr>
                <w:rFonts w:ascii="Arial" w:hAnsi="Arial"/>
                <w:i/>
                <w:color w:val="000000" w:themeColor="text1"/>
              </w:rPr>
            </w:pPr>
            <w:r w:rsidRPr="007A5227">
              <w:rPr>
                <w:rFonts w:ascii="Arial" w:hAnsi="Arial"/>
                <w:i/>
                <w:iCs/>
                <w:color w:val="000000" w:themeColor="text1"/>
              </w:rPr>
              <w:t>P</w:t>
            </w:r>
            <w:r w:rsidRPr="007A5227">
              <w:rPr>
                <w:rFonts w:ascii="Arial" w:hAnsi="Arial"/>
                <w:i/>
                <w:iCs/>
                <w:color w:val="000000" w:themeColor="text1"/>
                <w:vertAlign w:val="subscript"/>
              </w:rPr>
              <w:t>FLO11_</w:t>
            </w:r>
            <w:r w:rsidRPr="007A5227">
              <w:rPr>
                <w:rFonts w:ascii="Arial" w:hAnsi="Arial"/>
                <w:i/>
                <w:color w:val="000000" w:themeColor="text1"/>
                <w:vertAlign w:val="subscript"/>
              </w:rPr>
              <w:t>Σ1278b</w:t>
            </w:r>
            <w:r w:rsidRPr="007A5227">
              <w:rPr>
                <w:rFonts w:ascii="Arial" w:hAnsi="Arial"/>
                <w:i/>
                <w:iCs/>
                <w:color w:val="000000" w:themeColor="text1"/>
              </w:rPr>
              <w:t>-</w:t>
            </w:r>
            <w:r w:rsidRPr="007A5227">
              <w:rPr>
                <w:rFonts w:ascii="Arial" w:hAnsi="Arial"/>
                <w:i/>
                <w:color w:val="000000" w:themeColor="text1"/>
              </w:rPr>
              <w:t xml:space="preserve"> </w:t>
            </w:r>
            <w:r w:rsidRPr="007A5227">
              <w:rPr>
                <w:rFonts w:ascii="Arial" w:hAnsi="Arial"/>
                <w:i/>
                <w:iCs/>
                <w:color w:val="000000" w:themeColor="text1"/>
              </w:rPr>
              <w:t>FLO11</w:t>
            </w:r>
            <w:r w:rsidRPr="007A5227">
              <w:rPr>
                <w:rFonts w:ascii="Arial" w:hAnsi="Arial"/>
                <w:i/>
                <w:iCs/>
                <w:color w:val="000000" w:themeColor="text1"/>
                <w:vertAlign w:val="subscript"/>
              </w:rPr>
              <w:t>S288c</w:t>
            </w:r>
            <w:r w:rsidRPr="007A5227">
              <w:rPr>
                <w:rFonts w:ascii="Arial" w:hAnsi="Arial"/>
                <w:i/>
                <w:color w:val="000000" w:themeColor="text1"/>
                <w:vertAlign w:val="subscript"/>
              </w:rPr>
              <w:t>(P08640)</w:t>
            </w:r>
            <w:r w:rsidRPr="007A5227">
              <w:rPr>
                <w:rFonts w:ascii="Arial" w:hAnsi="Arial"/>
                <w:i/>
                <w:color w:val="000000" w:themeColor="text1"/>
                <w:vertAlign w:val="superscript"/>
              </w:rPr>
              <w:t>M</w:t>
            </w:r>
            <w:r w:rsidRPr="007A5227">
              <w:rPr>
                <w:rFonts w:ascii="Arial" w:hAnsi="Arial"/>
                <w:i/>
                <w:iCs/>
                <w:color w:val="000000" w:themeColor="text1"/>
                <w:vertAlign w:val="superscript"/>
              </w:rPr>
              <w:t>1-G30</w:t>
            </w:r>
            <w:r w:rsidRPr="007A5227">
              <w:rPr>
                <w:rFonts w:ascii="Arial" w:hAnsi="Arial"/>
                <w:i/>
                <w:iCs/>
                <w:color w:val="000000" w:themeColor="text1"/>
              </w:rPr>
              <w:t>-</w:t>
            </w:r>
            <w:r w:rsidRPr="007A5227">
              <w:rPr>
                <w:rFonts w:ascii="Arial" w:hAnsi="Arial"/>
                <w:i/>
                <w:color w:val="000000" w:themeColor="text1"/>
              </w:rPr>
              <w:t>FLO11A</w:t>
            </w:r>
            <w:r w:rsidRPr="007A5227">
              <w:rPr>
                <w:rFonts w:ascii="Arial" w:hAnsi="Arial"/>
                <w:i/>
                <w:color w:val="000000" w:themeColor="text1"/>
                <w:vertAlign w:val="subscript"/>
              </w:rPr>
              <w:t xml:space="preserve"> K. pastoris(C4R2D7_A)</w:t>
            </w:r>
            <w:r w:rsidRPr="007A5227">
              <w:rPr>
                <w:rFonts w:ascii="Arial" w:hAnsi="Arial"/>
                <w:i/>
                <w:color w:val="000000" w:themeColor="text1"/>
                <w:vertAlign w:val="superscript"/>
              </w:rPr>
              <w:t>P29-W184</w:t>
            </w:r>
            <w:r w:rsidRPr="007A5227">
              <w:rPr>
                <w:rFonts w:ascii="Arial" w:hAnsi="Arial"/>
                <w:i/>
                <w:color w:val="000000" w:themeColor="text1"/>
              </w:rPr>
              <w:t>-</w:t>
            </w:r>
            <w:r w:rsidRPr="007A5227">
              <w:rPr>
                <w:rFonts w:ascii="Arial" w:hAnsi="Arial"/>
                <w:i/>
                <w:iCs/>
                <w:color w:val="000000" w:themeColor="text1"/>
              </w:rPr>
              <w:t>FLO11</w:t>
            </w:r>
            <w:r w:rsidRPr="007A5227">
              <w:rPr>
                <w:rFonts w:ascii="Arial" w:hAnsi="Arial"/>
                <w:i/>
                <w:iCs/>
                <w:color w:val="000000" w:themeColor="text1"/>
                <w:vertAlign w:val="subscript"/>
              </w:rPr>
              <w:t>S288c</w:t>
            </w:r>
            <w:r w:rsidRPr="007A5227">
              <w:rPr>
                <w:rFonts w:ascii="Arial" w:hAnsi="Arial"/>
                <w:i/>
                <w:color w:val="000000" w:themeColor="text1"/>
                <w:vertAlign w:val="subscript"/>
              </w:rPr>
              <w:t>(P08640)</w:t>
            </w:r>
            <w:r w:rsidRPr="007A5227">
              <w:rPr>
                <w:rFonts w:ascii="Arial" w:hAnsi="Arial"/>
                <w:i/>
                <w:color w:val="000000" w:themeColor="text1"/>
                <w:vertAlign w:val="superscript"/>
              </w:rPr>
              <w:t>T</w:t>
            </w:r>
            <w:r w:rsidRPr="007A5227">
              <w:rPr>
                <w:rFonts w:ascii="Arial" w:hAnsi="Arial"/>
                <w:i/>
                <w:iCs/>
                <w:color w:val="000000" w:themeColor="text1"/>
                <w:vertAlign w:val="superscript"/>
              </w:rPr>
              <w:t>208-L1360</w:t>
            </w:r>
            <w:r w:rsidRPr="007A5227">
              <w:rPr>
                <w:rFonts w:ascii="Arial" w:hAnsi="Arial"/>
                <w:i/>
                <w:color w:val="000000" w:themeColor="text1"/>
              </w:rPr>
              <w:t>-</w:t>
            </w:r>
            <w:r w:rsidRPr="007A5227">
              <w:rPr>
                <w:rFonts w:ascii="Arial" w:hAnsi="Arial"/>
                <w:i/>
                <w:iCs/>
                <w:color w:val="000000" w:themeColor="text1"/>
              </w:rPr>
              <w:t>T</w:t>
            </w:r>
            <w:r w:rsidRPr="007A5227">
              <w:rPr>
                <w:rFonts w:ascii="Arial" w:hAnsi="Arial"/>
                <w:i/>
                <w:iCs/>
                <w:color w:val="000000" w:themeColor="text1"/>
                <w:vertAlign w:val="subscript"/>
              </w:rPr>
              <w:t>FLO11_S288c</w:t>
            </w:r>
            <w:r w:rsidRPr="007A5227">
              <w:rPr>
                <w:rFonts w:ascii="Arial" w:hAnsi="Arial"/>
                <w:i/>
                <w:color w:val="000000" w:themeColor="text1"/>
                <w:vertAlign w:val="subscript"/>
              </w:rPr>
              <w:t>(P08640)</w:t>
            </w:r>
            <w:r w:rsidRPr="007A5227">
              <w:rPr>
                <w:rFonts w:ascii="Arial" w:hAnsi="Arial"/>
                <w:i/>
                <w:iCs/>
                <w:color w:val="000000" w:themeColor="text1"/>
              </w:rPr>
              <w:t xml:space="preserve"> </w:t>
            </w:r>
            <w:r w:rsidRPr="007A5227">
              <w:rPr>
                <w:rFonts w:ascii="Arial" w:hAnsi="Arial"/>
                <w:color w:val="000000" w:themeColor="text1"/>
              </w:rPr>
              <w:t>in YHUM3007</w:t>
            </w:r>
          </w:p>
        </w:tc>
        <w:tc>
          <w:tcPr>
            <w:tcW w:w="852" w:type="pct"/>
          </w:tcPr>
          <w:p w14:paraId="4F716059" w14:textId="77777777" w:rsidR="003C3E53" w:rsidRPr="007A5227" w:rsidRDefault="003C3E53" w:rsidP="00C25E00">
            <w:pPr>
              <w:spacing w:line="480" w:lineRule="auto"/>
              <w:rPr>
                <w:rFonts w:ascii="Arial" w:hAnsi="Arial"/>
                <w:color w:val="000000" w:themeColor="text1"/>
              </w:rPr>
            </w:pPr>
            <w:r w:rsidRPr="007A5227">
              <w:rPr>
                <w:rFonts w:ascii="Arial" w:hAnsi="Arial"/>
                <w:color w:val="000000" w:themeColor="text1"/>
              </w:rPr>
              <w:t>This study</w:t>
            </w:r>
          </w:p>
        </w:tc>
      </w:tr>
      <w:tr w:rsidR="003C3E53" w:rsidRPr="007A5227" w14:paraId="7441DA69" w14:textId="77777777" w:rsidTr="00E947D8">
        <w:trPr>
          <w:cantSplit/>
        </w:trPr>
        <w:tc>
          <w:tcPr>
            <w:tcW w:w="794" w:type="pct"/>
          </w:tcPr>
          <w:p w14:paraId="0CB1E19B" w14:textId="77777777" w:rsidR="003C3E53" w:rsidRPr="007A5227" w:rsidRDefault="003C3E53" w:rsidP="00C25E00">
            <w:pPr>
              <w:spacing w:line="480" w:lineRule="auto"/>
              <w:rPr>
                <w:rFonts w:ascii="Arial" w:hAnsi="Arial"/>
                <w:color w:val="000000" w:themeColor="text1"/>
              </w:rPr>
            </w:pPr>
            <w:r w:rsidRPr="007A5227">
              <w:rPr>
                <w:rFonts w:ascii="Arial" w:hAnsi="Arial"/>
                <w:color w:val="000000" w:themeColor="text1"/>
              </w:rPr>
              <w:t>YHUM3018</w:t>
            </w:r>
          </w:p>
        </w:tc>
        <w:tc>
          <w:tcPr>
            <w:tcW w:w="915" w:type="pct"/>
          </w:tcPr>
          <w:p w14:paraId="1F28AB16" w14:textId="77777777" w:rsidR="003C3E53" w:rsidRPr="007A5227" w:rsidRDefault="003C3E53" w:rsidP="00C25E00">
            <w:pPr>
              <w:spacing w:line="480" w:lineRule="auto"/>
              <w:rPr>
                <w:rFonts w:ascii="Arial" w:hAnsi="Arial"/>
                <w:color w:val="000000" w:themeColor="text1"/>
              </w:rPr>
            </w:pPr>
            <w:r w:rsidRPr="007A5227">
              <w:rPr>
                <w:rFonts w:ascii="Arial" w:hAnsi="Arial"/>
                <w:color w:val="000000" w:themeColor="text1"/>
              </w:rPr>
              <w:t>ClFlo11A</w:t>
            </w:r>
          </w:p>
        </w:tc>
        <w:tc>
          <w:tcPr>
            <w:tcW w:w="2440" w:type="pct"/>
          </w:tcPr>
          <w:p w14:paraId="7638322C" w14:textId="77777777" w:rsidR="003C3E53" w:rsidRPr="007A5227" w:rsidRDefault="003C3E53" w:rsidP="00C25E00">
            <w:pPr>
              <w:spacing w:line="480" w:lineRule="auto"/>
              <w:rPr>
                <w:rFonts w:ascii="Arial" w:hAnsi="Arial"/>
                <w:i/>
                <w:color w:val="000000" w:themeColor="text1"/>
              </w:rPr>
            </w:pPr>
            <w:r w:rsidRPr="007A5227">
              <w:rPr>
                <w:rFonts w:ascii="Arial" w:hAnsi="Arial"/>
                <w:i/>
                <w:iCs/>
                <w:color w:val="000000" w:themeColor="text1"/>
              </w:rPr>
              <w:t>P</w:t>
            </w:r>
            <w:r w:rsidRPr="007A5227">
              <w:rPr>
                <w:rFonts w:ascii="Arial" w:hAnsi="Arial"/>
                <w:i/>
                <w:iCs/>
                <w:color w:val="000000" w:themeColor="text1"/>
                <w:vertAlign w:val="subscript"/>
              </w:rPr>
              <w:t>FLO11_</w:t>
            </w:r>
            <w:r w:rsidRPr="007A5227">
              <w:rPr>
                <w:rFonts w:ascii="Arial" w:hAnsi="Arial"/>
                <w:i/>
                <w:color w:val="000000" w:themeColor="text1"/>
                <w:vertAlign w:val="subscript"/>
              </w:rPr>
              <w:t>Σ1278b</w:t>
            </w:r>
            <w:r w:rsidRPr="007A5227">
              <w:rPr>
                <w:rFonts w:ascii="Arial" w:hAnsi="Arial"/>
                <w:i/>
                <w:iCs/>
                <w:color w:val="000000" w:themeColor="text1"/>
              </w:rPr>
              <w:t>-</w:t>
            </w:r>
            <w:r w:rsidRPr="007A5227">
              <w:rPr>
                <w:rFonts w:ascii="Arial" w:hAnsi="Arial"/>
                <w:i/>
                <w:color w:val="000000" w:themeColor="text1"/>
              </w:rPr>
              <w:t xml:space="preserve"> </w:t>
            </w:r>
            <w:r w:rsidRPr="007A5227">
              <w:rPr>
                <w:rFonts w:ascii="Arial" w:hAnsi="Arial"/>
                <w:i/>
                <w:iCs/>
                <w:color w:val="000000" w:themeColor="text1"/>
              </w:rPr>
              <w:t>FLO11</w:t>
            </w:r>
            <w:r w:rsidRPr="007A5227">
              <w:rPr>
                <w:rFonts w:ascii="Arial" w:hAnsi="Arial"/>
                <w:i/>
                <w:iCs/>
                <w:color w:val="000000" w:themeColor="text1"/>
                <w:vertAlign w:val="subscript"/>
              </w:rPr>
              <w:t>S288c</w:t>
            </w:r>
            <w:r w:rsidRPr="007A5227">
              <w:rPr>
                <w:rFonts w:ascii="Arial" w:hAnsi="Arial"/>
                <w:i/>
                <w:color w:val="000000" w:themeColor="text1"/>
                <w:vertAlign w:val="subscript"/>
              </w:rPr>
              <w:t>(P08640)</w:t>
            </w:r>
            <w:r w:rsidRPr="007A5227">
              <w:rPr>
                <w:rFonts w:ascii="Arial" w:hAnsi="Arial"/>
                <w:i/>
                <w:color w:val="000000" w:themeColor="text1"/>
                <w:vertAlign w:val="superscript"/>
              </w:rPr>
              <w:t>M</w:t>
            </w:r>
            <w:r w:rsidRPr="007A5227">
              <w:rPr>
                <w:rFonts w:ascii="Arial" w:hAnsi="Arial"/>
                <w:i/>
                <w:iCs/>
                <w:color w:val="000000" w:themeColor="text1"/>
                <w:vertAlign w:val="superscript"/>
              </w:rPr>
              <w:t>1-G30</w:t>
            </w:r>
            <w:r w:rsidRPr="007A5227">
              <w:rPr>
                <w:rFonts w:ascii="Arial" w:hAnsi="Arial"/>
                <w:i/>
                <w:iCs/>
                <w:color w:val="000000" w:themeColor="text1"/>
              </w:rPr>
              <w:t>-</w:t>
            </w:r>
            <w:r w:rsidRPr="007A5227">
              <w:rPr>
                <w:rFonts w:ascii="Arial" w:hAnsi="Arial"/>
                <w:i/>
                <w:color w:val="000000" w:themeColor="text1"/>
              </w:rPr>
              <w:t>FLO11A</w:t>
            </w:r>
            <w:r w:rsidRPr="007A5227">
              <w:rPr>
                <w:rFonts w:ascii="Arial" w:hAnsi="Arial"/>
                <w:i/>
                <w:color w:val="000000" w:themeColor="text1"/>
                <w:vertAlign w:val="subscript"/>
              </w:rPr>
              <w:t>C. lusitaniae(C4XZ24_A)</w:t>
            </w:r>
            <w:r w:rsidRPr="007A5227">
              <w:rPr>
                <w:rFonts w:ascii="Arial" w:hAnsi="Arial"/>
                <w:i/>
                <w:color w:val="000000" w:themeColor="text1"/>
                <w:vertAlign w:val="superscript"/>
              </w:rPr>
              <w:t>V20-W175</w:t>
            </w:r>
            <w:r w:rsidRPr="007A5227">
              <w:rPr>
                <w:rFonts w:ascii="Arial" w:hAnsi="Arial"/>
                <w:i/>
                <w:color w:val="000000" w:themeColor="text1"/>
              </w:rPr>
              <w:t>-</w:t>
            </w:r>
            <w:r w:rsidRPr="007A5227">
              <w:rPr>
                <w:rFonts w:ascii="Arial" w:hAnsi="Arial"/>
                <w:i/>
                <w:iCs/>
                <w:color w:val="000000" w:themeColor="text1"/>
              </w:rPr>
              <w:t>FLO11</w:t>
            </w:r>
            <w:r w:rsidRPr="007A5227">
              <w:rPr>
                <w:rFonts w:ascii="Arial" w:hAnsi="Arial"/>
                <w:i/>
                <w:iCs/>
                <w:color w:val="000000" w:themeColor="text1"/>
                <w:vertAlign w:val="subscript"/>
              </w:rPr>
              <w:t>S288c</w:t>
            </w:r>
            <w:r w:rsidRPr="007A5227">
              <w:rPr>
                <w:rFonts w:ascii="Arial" w:hAnsi="Arial"/>
                <w:i/>
                <w:color w:val="000000" w:themeColor="text1"/>
                <w:vertAlign w:val="subscript"/>
              </w:rPr>
              <w:t>(P08640)</w:t>
            </w:r>
            <w:r w:rsidRPr="007A5227">
              <w:rPr>
                <w:rFonts w:ascii="Arial" w:hAnsi="Arial"/>
                <w:i/>
                <w:color w:val="000000" w:themeColor="text1"/>
                <w:vertAlign w:val="superscript"/>
              </w:rPr>
              <w:t>T</w:t>
            </w:r>
            <w:r w:rsidRPr="007A5227">
              <w:rPr>
                <w:rFonts w:ascii="Arial" w:hAnsi="Arial"/>
                <w:i/>
                <w:iCs/>
                <w:color w:val="000000" w:themeColor="text1"/>
                <w:vertAlign w:val="superscript"/>
              </w:rPr>
              <w:t>208-L1360</w:t>
            </w:r>
            <w:r w:rsidRPr="007A5227">
              <w:rPr>
                <w:rFonts w:ascii="Arial" w:hAnsi="Arial"/>
                <w:i/>
                <w:color w:val="000000" w:themeColor="text1"/>
              </w:rPr>
              <w:t>-</w:t>
            </w:r>
            <w:r w:rsidRPr="007A5227">
              <w:rPr>
                <w:rFonts w:ascii="Arial" w:hAnsi="Arial"/>
                <w:i/>
                <w:iCs/>
                <w:color w:val="000000" w:themeColor="text1"/>
              </w:rPr>
              <w:t>T</w:t>
            </w:r>
            <w:r w:rsidRPr="007A5227">
              <w:rPr>
                <w:rFonts w:ascii="Arial" w:hAnsi="Arial"/>
                <w:i/>
                <w:iCs/>
                <w:color w:val="000000" w:themeColor="text1"/>
                <w:vertAlign w:val="subscript"/>
              </w:rPr>
              <w:t>FLO11_S288c</w:t>
            </w:r>
            <w:r w:rsidRPr="007A5227">
              <w:rPr>
                <w:rFonts w:ascii="Arial" w:hAnsi="Arial"/>
                <w:i/>
                <w:color w:val="000000" w:themeColor="text1"/>
                <w:vertAlign w:val="subscript"/>
              </w:rPr>
              <w:t>(P08640)</w:t>
            </w:r>
            <w:r w:rsidRPr="007A5227">
              <w:rPr>
                <w:rFonts w:ascii="Arial" w:hAnsi="Arial"/>
                <w:i/>
                <w:iCs/>
                <w:color w:val="000000" w:themeColor="text1"/>
              </w:rPr>
              <w:t xml:space="preserve"> </w:t>
            </w:r>
            <w:r w:rsidRPr="007A5227">
              <w:rPr>
                <w:rFonts w:ascii="Arial" w:hAnsi="Arial"/>
                <w:color w:val="000000" w:themeColor="text1"/>
              </w:rPr>
              <w:t>in YHUM3007</w:t>
            </w:r>
          </w:p>
        </w:tc>
        <w:tc>
          <w:tcPr>
            <w:tcW w:w="852" w:type="pct"/>
          </w:tcPr>
          <w:p w14:paraId="64E9B140" w14:textId="77777777" w:rsidR="003C3E53" w:rsidRPr="007A5227" w:rsidRDefault="003C3E53" w:rsidP="00C25E00">
            <w:pPr>
              <w:spacing w:line="480" w:lineRule="auto"/>
              <w:rPr>
                <w:rFonts w:ascii="Arial" w:hAnsi="Arial"/>
                <w:color w:val="000000" w:themeColor="text1"/>
              </w:rPr>
            </w:pPr>
            <w:r w:rsidRPr="007A5227">
              <w:rPr>
                <w:rFonts w:ascii="Arial" w:hAnsi="Arial"/>
                <w:color w:val="000000" w:themeColor="text1"/>
              </w:rPr>
              <w:t>This study</w:t>
            </w:r>
          </w:p>
        </w:tc>
      </w:tr>
      <w:tr w:rsidR="003C3E53" w:rsidRPr="007A5227" w14:paraId="37729EEF" w14:textId="77777777" w:rsidTr="00E947D8">
        <w:trPr>
          <w:cantSplit/>
        </w:trPr>
        <w:tc>
          <w:tcPr>
            <w:tcW w:w="794" w:type="pct"/>
          </w:tcPr>
          <w:p w14:paraId="1D64D925" w14:textId="77777777" w:rsidR="003C3E53" w:rsidRPr="007A5227" w:rsidRDefault="003C3E53" w:rsidP="00C25E00">
            <w:pPr>
              <w:spacing w:line="480" w:lineRule="auto"/>
              <w:rPr>
                <w:rFonts w:ascii="Arial" w:hAnsi="Arial"/>
                <w:color w:val="000000" w:themeColor="text1"/>
              </w:rPr>
            </w:pPr>
            <w:r w:rsidRPr="007A5227">
              <w:rPr>
                <w:rFonts w:ascii="Arial" w:hAnsi="Arial"/>
                <w:color w:val="000000" w:themeColor="text1"/>
              </w:rPr>
              <w:t>YHUM3019</w:t>
            </w:r>
          </w:p>
        </w:tc>
        <w:tc>
          <w:tcPr>
            <w:tcW w:w="915" w:type="pct"/>
          </w:tcPr>
          <w:p w14:paraId="40EB229A" w14:textId="77777777" w:rsidR="003C3E53" w:rsidRPr="007A5227" w:rsidRDefault="003C3E53" w:rsidP="00C25E00">
            <w:pPr>
              <w:spacing w:line="480" w:lineRule="auto"/>
              <w:rPr>
                <w:rFonts w:ascii="Arial" w:hAnsi="Arial"/>
                <w:color w:val="000000" w:themeColor="text1"/>
              </w:rPr>
            </w:pPr>
            <w:r w:rsidRPr="007A5227">
              <w:rPr>
                <w:rFonts w:ascii="Arial" w:hAnsi="Arial"/>
                <w:color w:val="000000" w:themeColor="text1"/>
              </w:rPr>
              <w:t>ScFlo11A</w:t>
            </w:r>
          </w:p>
        </w:tc>
        <w:tc>
          <w:tcPr>
            <w:tcW w:w="2440" w:type="pct"/>
          </w:tcPr>
          <w:p w14:paraId="179B56B3" w14:textId="77777777" w:rsidR="003C3E53" w:rsidRPr="007A5227" w:rsidRDefault="003C3E53" w:rsidP="00C25E00">
            <w:pPr>
              <w:spacing w:line="480" w:lineRule="auto"/>
              <w:rPr>
                <w:rFonts w:ascii="Arial" w:hAnsi="Arial"/>
                <w:i/>
                <w:iCs/>
                <w:color w:val="000000" w:themeColor="text1"/>
              </w:rPr>
            </w:pPr>
            <w:r w:rsidRPr="007A5227">
              <w:rPr>
                <w:rFonts w:ascii="Arial" w:hAnsi="Arial"/>
                <w:i/>
                <w:iCs/>
                <w:color w:val="000000" w:themeColor="text1"/>
              </w:rPr>
              <w:t>P</w:t>
            </w:r>
            <w:r w:rsidRPr="007A5227">
              <w:rPr>
                <w:rFonts w:ascii="Arial" w:hAnsi="Arial"/>
                <w:i/>
                <w:iCs/>
                <w:color w:val="000000" w:themeColor="text1"/>
                <w:vertAlign w:val="subscript"/>
              </w:rPr>
              <w:t>FLO11_</w:t>
            </w:r>
            <w:r w:rsidRPr="007A5227">
              <w:rPr>
                <w:rFonts w:ascii="Arial" w:hAnsi="Arial"/>
                <w:i/>
                <w:color w:val="000000" w:themeColor="text1"/>
                <w:vertAlign w:val="subscript"/>
              </w:rPr>
              <w:t>Σ1278b</w:t>
            </w:r>
            <w:r w:rsidRPr="007A5227">
              <w:rPr>
                <w:rFonts w:ascii="Arial" w:hAnsi="Arial"/>
                <w:i/>
                <w:iCs/>
                <w:color w:val="000000" w:themeColor="text1"/>
              </w:rPr>
              <w:t>-</w:t>
            </w:r>
            <w:r w:rsidRPr="007A5227">
              <w:rPr>
                <w:rFonts w:ascii="Arial" w:hAnsi="Arial"/>
                <w:i/>
                <w:color w:val="000000" w:themeColor="text1"/>
              </w:rPr>
              <w:t xml:space="preserve"> </w:t>
            </w:r>
            <w:r w:rsidRPr="007A5227">
              <w:rPr>
                <w:rFonts w:ascii="Arial" w:hAnsi="Arial"/>
                <w:i/>
                <w:iCs/>
                <w:color w:val="000000" w:themeColor="text1"/>
              </w:rPr>
              <w:t>FLO11</w:t>
            </w:r>
            <w:r w:rsidRPr="007A5227">
              <w:rPr>
                <w:rFonts w:ascii="Arial" w:hAnsi="Arial"/>
                <w:i/>
                <w:iCs/>
                <w:color w:val="000000" w:themeColor="text1"/>
                <w:vertAlign w:val="subscript"/>
              </w:rPr>
              <w:t>S288c</w:t>
            </w:r>
            <w:r w:rsidRPr="007A5227">
              <w:rPr>
                <w:rFonts w:ascii="Arial" w:hAnsi="Arial"/>
                <w:i/>
                <w:color w:val="000000" w:themeColor="text1"/>
                <w:vertAlign w:val="subscript"/>
              </w:rPr>
              <w:t>(P08640)</w:t>
            </w:r>
            <w:r w:rsidRPr="007A5227">
              <w:rPr>
                <w:rFonts w:ascii="Arial" w:hAnsi="Arial"/>
                <w:i/>
                <w:color w:val="000000" w:themeColor="text1"/>
              </w:rPr>
              <w:t>-</w:t>
            </w:r>
            <w:r w:rsidRPr="007A5227">
              <w:rPr>
                <w:rFonts w:ascii="Arial" w:hAnsi="Arial"/>
                <w:i/>
                <w:iCs/>
                <w:color w:val="000000" w:themeColor="text1"/>
              </w:rPr>
              <w:t xml:space="preserve"> T</w:t>
            </w:r>
            <w:r w:rsidRPr="007A5227">
              <w:rPr>
                <w:rFonts w:ascii="Arial" w:hAnsi="Arial"/>
                <w:i/>
                <w:iCs/>
                <w:color w:val="000000" w:themeColor="text1"/>
                <w:vertAlign w:val="subscript"/>
              </w:rPr>
              <w:t>FLO11_S288c</w:t>
            </w:r>
            <w:r w:rsidRPr="007A5227">
              <w:rPr>
                <w:rFonts w:ascii="Arial" w:hAnsi="Arial"/>
                <w:i/>
                <w:color w:val="000000" w:themeColor="text1"/>
                <w:vertAlign w:val="subscript"/>
              </w:rPr>
              <w:t>(P08640</w:t>
            </w:r>
            <w:r w:rsidRPr="007A5227">
              <w:rPr>
                <w:rFonts w:ascii="Arial" w:hAnsi="Arial"/>
                <w:i/>
                <w:iCs/>
                <w:color w:val="000000" w:themeColor="text1"/>
              </w:rPr>
              <w:t xml:space="preserve">  </w:t>
            </w:r>
            <w:r w:rsidRPr="007A5227">
              <w:rPr>
                <w:rFonts w:ascii="Arial" w:hAnsi="Arial"/>
                <w:color w:val="000000" w:themeColor="text1"/>
              </w:rPr>
              <w:t>in YHUM3008</w:t>
            </w:r>
          </w:p>
        </w:tc>
        <w:tc>
          <w:tcPr>
            <w:tcW w:w="852" w:type="pct"/>
          </w:tcPr>
          <w:p w14:paraId="3D59C1F5" w14:textId="77777777" w:rsidR="003C3E53" w:rsidRPr="007A5227" w:rsidRDefault="003C3E53" w:rsidP="00C25E00">
            <w:pPr>
              <w:spacing w:line="480" w:lineRule="auto"/>
              <w:rPr>
                <w:rFonts w:ascii="Arial" w:hAnsi="Arial"/>
                <w:color w:val="000000" w:themeColor="text1"/>
              </w:rPr>
            </w:pPr>
            <w:r w:rsidRPr="007A5227">
              <w:rPr>
                <w:rFonts w:ascii="Arial" w:hAnsi="Arial"/>
                <w:color w:val="000000" w:themeColor="text1"/>
              </w:rPr>
              <w:t>This study</w:t>
            </w:r>
          </w:p>
        </w:tc>
      </w:tr>
      <w:tr w:rsidR="003C3E53" w:rsidRPr="007A5227" w14:paraId="23838398" w14:textId="77777777" w:rsidTr="00E947D8">
        <w:trPr>
          <w:cantSplit/>
        </w:trPr>
        <w:tc>
          <w:tcPr>
            <w:tcW w:w="794" w:type="pct"/>
          </w:tcPr>
          <w:p w14:paraId="434802E0" w14:textId="77777777" w:rsidR="003C3E53" w:rsidRPr="007A5227" w:rsidRDefault="003C3E53" w:rsidP="00C25E00">
            <w:pPr>
              <w:spacing w:line="480" w:lineRule="auto"/>
              <w:rPr>
                <w:rFonts w:ascii="Arial" w:hAnsi="Arial"/>
                <w:color w:val="000000" w:themeColor="text1"/>
              </w:rPr>
            </w:pPr>
            <w:r w:rsidRPr="007A5227">
              <w:rPr>
                <w:rFonts w:ascii="Arial" w:hAnsi="Arial"/>
                <w:color w:val="000000" w:themeColor="text1"/>
              </w:rPr>
              <w:t>YHUM3020</w:t>
            </w:r>
          </w:p>
        </w:tc>
        <w:tc>
          <w:tcPr>
            <w:tcW w:w="915" w:type="pct"/>
          </w:tcPr>
          <w:p w14:paraId="3CA3333A" w14:textId="77777777" w:rsidR="003C3E53" w:rsidRPr="007A5227" w:rsidRDefault="003C3E53" w:rsidP="00C25E00">
            <w:pPr>
              <w:spacing w:line="480" w:lineRule="auto"/>
              <w:rPr>
                <w:rFonts w:ascii="Arial" w:hAnsi="Arial"/>
                <w:color w:val="000000" w:themeColor="text1"/>
              </w:rPr>
            </w:pPr>
            <w:r w:rsidRPr="007A5227">
              <w:rPr>
                <w:rFonts w:ascii="Symbol" w:hAnsi="Symbol"/>
                <w:color w:val="000000" w:themeColor="text1"/>
              </w:rPr>
              <w:t></w:t>
            </w:r>
            <w:r w:rsidRPr="007A5227">
              <w:rPr>
                <w:rFonts w:ascii="Arial" w:hAnsi="Arial"/>
                <w:color w:val="000000" w:themeColor="text1"/>
              </w:rPr>
              <w:t>A</w:t>
            </w:r>
          </w:p>
        </w:tc>
        <w:tc>
          <w:tcPr>
            <w:tcW w:w="2440" w:type="pct"/>
          </w:tcPr>
          <w:p w14:paraId="5BF10878" w14:textId="77777777" w:rsidR="003C3E53" w:rsidRPr="007A5227" w:rsidRDefault="003C3E53" w:rsidP="00C25E00">
            <w:pPr>
              <w:spacing w:line="480" w:lineRule="auto"/>
              <w:rPr>
                <w:rFonts w:ascii="Arial" w:hAnsi="Arial"/>
                <w:i/>
                <w:color w:val="000000" w:themeColor="text1"/>
              </w:rPr>
            </w:pPr>
            <w:r w:rsidRPr="007A5227">
              <w:rPr>
                <w:rFonts w:ascii="Arial" w:hAnsi="Arial"/>
                <w:i/>
                <w:iCs/>
                <w:color w:val="000000" w:themeColor="text1"/>
              </w:rPr>
              <w:t>P</w:t>
            </w:r>
            <w:r w:rsidRPr="007A5227">
              <w:rPr>
                <w:rFonts w:ascii="Arial" w:hAnsi="Arial"/>
                <w:i/>
                <w:iCs/>
                <w:color w:val="000000" w:themeColor="text1"/>
                <w:vertAlign w:val="subscript"/>
              </w:rPr>
              <w:t>FLO11_</w:t>
            </w:r>
            <w:r w:rsidRPr="007A5227">
              <w:rPr>
                <w:rFonts w:ascii="Arial" w:hAnsi="Arial"/>
                <w:i/>
                <w:color w:val="000000" w:themeColor="text1"/>
                <w:vertAlign w:val="subscript"/>
              </w:rPr>
              <w:t>Σ1278b</w:t>
            </w:r>
            <w:r w:rsidRPr="007A5227">
              <w:rPr>
                <w:rFonts w:ascii="Arial" w:hAnsi="Arial"/>
                <w:i/>
                <w:iCs/>
                <w:color w:val="000000" w:themeColor="text1"/>
              </w:rPr>
              <w:t>-</w:t>
            </w:r>
            <w:r w:rsidRPr="007A5227">
              <w:rPr>
                <w:rFonts w:ascii="Arial" w:hAnsi="Arial"/>
                <w:i/>
                <w:color w:val="000000" w:themeColor="text1"/>
              </w:rPr>
              <w:t xml:space="preserve"> </w:t>
            </w:r>
            <w:r w:rsidRPr="007A5227">
              <w:rPr>
                <w:rFonts w:ascii="Arial" w:hAnsi="Arial"/>
                <w:i/>
                <w:iCs/>
                <w:color w:val="000000" w:themeColor="text1"/>
              </w:rPr>
              <w:t>FLO11</w:t>
            </w:r>
            <w:r w:rsidRPr="007A5227">
              <w:rPr>
                <w:rFonts w:ascii="Arial" w:hAnsi="Arial"/>
                <w:i/>
                <w:iCs/>
                <w:color w:val="000000" w:themeColor="text1"/>
                <w:vertAlign w:val="subscript"/>
              </w:rPr>
              <w:t>S288c</w:t>
            </w:r>
            <w:r w:rsidRPr="007A5227">
              <w:rPr>
                <w:rFonts w:ascii="Arial" w:hAnsi="Arial"/>
                <w:i/>
                <w:color w:val="000000" w:themeColor="text1"/>
                <w:vertAlign w:val="subscript"/>
              </w:rPr>
              <w:t>(P08640)</w:t>
            </w:r>
            <w:r w:rsidRPr="007A5227">
              <w:rPr>
                <w:rFonts w:ascii="Arial" w:hAnsi="Arial"/>
                <w:i/>
                <w:color w:val="000000" w:themeColor="text1"/>
                <w:vertAlign w:val="superscript"/>
              </w:rPr>
              <w:t>M</w:t>
            </w:r>
            <w:r w:rsidRPr="007A5227">
              <w:rPr>
                <w:rFonts w:ascii="Arial" w:hAnsi="Arial"/>
                <w:i/>
                <w:iCs/>
                <w:color w:val="000000" w:themeColor="text1"/>
                <w:vertAlign w:val="superscript"/>
              </w:rPr>
              <w:t>1-G30</w:t>
            </w:r>
            <w:r w:rsidRPr="007A5227">
              <w:rPr>
                <w:rFonts w:ascii="Arial" w:hAnsi="Arial"/>
                <w:i/>
                <w:iCs/>
                <w:color w:val="000000" w:themeColor="text1"/>
              </w:rPr>
              <w:t>-FLO11</w:t>
            </w:r>
            <w:r w:rsidRPr="007A5227">
              <w:rPr>
                <w:rFonts w:ascii="Arial" w:hAnsi="Arial"/>
                <w:i/>
                <w:iCs/>
                <w:color w:val="000000" w:themeColor="text1"/>
                <w:vertAlign w:val="subscript"/>
              </w:rPr>
              <w:t>S288c</w:t>
            </w:r>
            <w:r w:rsidRPr="007A5227">
              <w:rPr>
                <w:rFonts w:ascii="Arial" w:hAnsi="Arial"/>
                <w:i/>
                <w:color w:val="000000" w:themeColor="text1"/>
                <w:vertAlign w:val="subscript"/>
              </w:rPr>
              <w:t>(P08640)</w:t>
            </w:r>
            <w:r w:rsidRPr="007A5227">
              <w:rPr>
                <w:rFonts w:ascii="Arial" w:hAnsi="Arial"/>
                <w:i/>
                <w:color w:val="000000" w:themeColor="text1"/>
                <w:vertAlign w:val="superscript"/>
              </w:rPr>
              <w:t>T</w:t>
            </w:r>
            <w:r w:rsidRPr="007A5227">
              <w:rPr>
                <w:rFonts w:ascii="Arial" w:hAnsi="Arial"/>
                <w:i/>
                <w:iCs/>
                <w:color w:val="000000" w:themeColor="text1"/>
                <w:vertAlign w:val="superscript"/>
              </w:rPr>
              <w:t>208-L1360</w:t>
            </w:r>
            <w:r w:rsidRPr="007A5227">
              <w:rPr>
                <w:rFonts w:ascii="Arial" w:hAnsi="Arial"/>
                <w:i/>
                <w:color w:val="000000" w:themeColor="text1"/>
              </w:rPr>
              <w:t>-</w:t>
            </w:r>
            <w:r w:rsidRPr="007A5227">
              <w:rPr>
                <w:rFonts w:ascii="Arial" w:hAnsi="Arial"/>
                <w:i/>
                <w:iCs/>
                <w:color w:val="000000" w:themeColor="text1"/>
              </w:rPr>
              <w:t xml:space="preserve"> T</w:t>
            </w:r>
            <w:r w:rsidRPr="007A5227">
              <w:rPr>
                <w:rFonts w:ascii="Arial" w:hAnsi="Arial"/>
                <w:i/>
                <w:iCs/>
                <w:color w:val="000000" w:themeColor="text1"/>
                <w:vertAlign w:val="subscript"/>
              </w:rPr>
              <w:t>FLO11_S288c</w:t>
            </w:r>
            <w:r w:rsidRPr="007A5227">
              <w:rPr>
                <w:rFonts w:ascii="Arial" w:hAnsi="Arial"/>
                <w:i/>
                <w:color w:val="000000" w:themeColor="text1"/>
                <w:vertAlign w:val="subscript"/>
              </w:rPr>
              <w:t>(P08640)</w:t>
            </w:r>
            <w:r w:rsidRPr="007A5227">
              <w:rPr>
                <w:rFonts w:ascii="Arial" w:hAnsi="Arial"/>
                <w:i/>
                <w:iCs/>
                <w:color w:val="000000" w:themeColor="text1"/>
              </w:rPr>
              <w:t xml:space="preserve"> </w:t>
            </w:r>
            <w:r w:rsidRPr="007A5227">
              <w:rPr>
                <w:rFonts w:ascii="Arial" w:hAnsi="Arial"/>
                <w:color w:val="000000" w:themeColor="text1"/>
              </w:rPr>
              <w:t>in YHUM3008</w:t>
            </w:r>
          </w:p>
        </w:tc>
        <w:tc>
          <w:tcPr>
            <w:tcW w:w="852" w:type="pct"/>
          </w:tcPr>
          <w:p w14:paraId="48DEB99C" w14:textId="77777777" w:rsidR="003C3E53" w:rsidRPr="007A5227" w:rsidRDefault="003C3E53" w:rsidP="00C25E00">
            <w:pPr>
              <w:spacing w:line="480" w:lineRule="auto"/>
              <w:rPr>
                <w:rFonts w:ascii="Arial" w:hAnsi="Arial"/>
                <w:color w:val="000000" w:themeColor="text1"/>
              </w:rPr>
            </w:pPr>
            <w:r w:rsidRPr="007A5227">
              <w:rPr>
                <w:rFonts w:ascii="Arial" w:hAnsi="Arial"/>
                <w:color w:val="000000" w:themeColor="text1"/>
              </w:rPr>
              <w:t>This study</w:t>
            </w:r>
          </w:p>
        </w:tc>
      </w:tr>
      <w:tr w:rsidR="003C3E53" w:rsidRPr="007A5227" w14:paraId="1D067036" w14:textId="77777777" w:rsidTr="00E947D8">
        <w:trPr>
          <w:cantSplit/>
        </w:trPr>
        <w:tc>
          <w:tcPr>
            <w:tcW w:w="794" w:type="pct"/>
          </w:tcPr>
          <w:p w14:paraId="075C239B" w14:textId="77777777" w:rsidR="003C3E53" w:rsidRPr="007A5227" w:rsidRDefault="003C3E53" w:rsidP="00C25E00">
            <w:pPr>
              <w:spacing w:line="480" w:lineRule="auto"/>
              <w:rPr>
                <w:rFonts w:ascii="Arial" w:hAnsi="Arial"/>
                <w:color w:val="000000" w:themeColor="text1"/>
              </w:rPr>
            </w:pPr>
            <w:r w:rsidRPr="007A5227">
              <w:rPr>
                <w:rFonts w:ascii="Arial" w:hAnsi="Arial"/>
                <w:color w:val="000000" w:themeColor="text1"/>
              </w:rPr>
              <w:t>YHUM3021</w:t>
            </w:r>
          </w:p>
        </w:tc>
        <w:tc>
          <w:tcPr>
            <w:tcW w:w="915" w:type="pct"/>
          </w:tcPr>
          <w:p w14:paraId="74CEAC6D" w14:textId="77777777" w:rsidR="003C3E53" w:rsidRPr="007A5227" w:rsidRDefault="003C3E53" w:rsidP="00C25E00">
            <w:pPr>
              <w:spacing w:line="480" w:lineRule="auto"/>
              <w:rPr>
                <w:rFonts w:ascii="Arial" w:hAnsi="Arial"/>
                <w:color w:val="000000" w:themeColor="text1"/>
              </w:rPr>
            </w:pPr>
            <w:r w:rsidRPr="007A5227">
              <w:rPr>
                <w:rFonts w:ascii="Arial" w:hAnsi="Arial"/>
                <w:color w:val="000000" w:themeColor="text1"/>
              </w:rPr>
              <w:t>Sc</w:t>
            </w:r>
            <w:r w:rsidRPr="007A5227">
              <w:rPr>
                <w:rFonts w:ascii="Symbol" w:hAnsi="Symbol"/>
                <w:color w:val="000000" w:themeColor="text1"/>
                <w:vertAlign w:val="superscript"/>
              </w:rPr>
              <w:t></w:t>
            </w:r>
            <w:r w:rsidRPr="007A5227">
              <w:rPr>
                <w:rFonts w:ascii="Arial" w:hAnsi="Arial"/>
                <w:color w:val="000000" w:themeColor="text1"/>
              </w:rPr>
              <w:t>Flo11A</w:t>
            </w:r>
          </w:p>
        </w:tc>
        <w:tc>
          <w:tcPr>
            <w:tcW w:w="2440" w:type="pct"/>
          </w:tcPr>
          <w:p w14:paraId="37B9B780" w14:textId="77777777" w:rsidR="003C3E53" w:rsidRPr="007A5227" w:rsidRDefault="003C3E53" w:rsidP="00C25E00">
            <w:pPr>
              <w:spacing w:line="480" w:lineRule="auto"/>
              <w:rPr>
                <w:rFonts w:ascii="Arial" w:hAnsi="Arial"/>
                <w:i/>
                <w:color w:val="000000" w:themeColor="text1"/>
              </w:rPr>
            </w:pPr>
            <w:r w:rsidRPr="007A5227">
              <w:rPr>
                <w:rFonts w:ascii="Arial" w:hAnsi="Arial"/>
                <w:i/>
                <w:iCs/>
                <w:color w:val="000000" w:themeColor="text1"/>
              </w:rPr>
              <w:t>P</w:t>
            </w:r>
            <w:r w:rsidRPr="007A5227">
              <w:rPr>
                <w:rFonts w:ascii="Arial" w:hAnsi="Arial"/>
                <w:i/>
                <w:iCs/>
                <w:color w:val="000000" w:themeColor="text1"/>
                <w:vertAlign w:val="subscript"/>
              </w:rPr>
              <w:t>FLO11_</w:t>
            </w:r>
            <w:r w:rsidRPr="007A5227">
              <w:rPr>
                <w:rFonts w:ascii="Arial" w:hAnsi="Arial"/>
                <w:i/>
                <w:color w:val="000000" w:themeColor="text1"/>
                <w:vertAlign w:val="subscript"/>
              </w:rPr>
              <w:t>Σ1278b</w:t>
            </w:r>
            <w:r w:rsidRPr="007A5227">
              <w:rPr>
                <w:rFonts w:ascii="Arial" w:hAnsi="Arial"/>
                <w:i/>
                <w:iCs/>
                <w:color w:val="000000" w:themeColor="text1"/>
              </w:rPr>
              <w:t>-</w:t>
            </w:r>
            <w:r w:rsidRPr="007A5227">
              <w:rPr>
                <w:rFonts w:ascii="Arial" w:hAnsi="Arial"/>
                <w:i/>
                <w:color w:val="000000" w:themeColor="text1"/>
              </w:rPr>
              <w:t xml:space="preserve"> </w:t>
            </w:r>
            <w:r w:rsidRPr="007A5227">
              <w:rPr>
                <w:rFonts w:ascii="Arial" w:hAnsi="Arial"/>
                <w:i/>
                <w:iCs/>
                <w:color w:val="000000" w:themeColor="text1"/>
              </w:rPr>
              <w:t>FLO11</w:t>
            </w:r>
            <w:r w:rsidRPr="007A5227">
              <w:rPr>
                <w:rFonts w:ascii="Arial" w:hAnsi="Arial"/>
                <w:i/>
                <w:iCs/>
                <w:color w:val="000000" w:themeColor="text1"/>
                <w:vertAlign w:val="subscript"/>
              </w:rPr>
              <w:t>S288c</w:t>
            </w:r>
            <w:r w:rsidRPr="007A5227">
              <w:rPr>
                <w:rFonts w:ascii="Arial" w:hAnsi="Arial"/>
                <w:i/>
                <w:color w:val="000000" w:themeColor="text1"/>
                <w:vertAlign w:val="subscript"/>
              </w:rPr>
              <w:t>(P08640)</w:t>
            </w:r>
            <w:r w:rsidRPr="007A5227">
              <w:rPr>
                <w:rFonts w:ascii="Arial" w:hAnsi="Arial"/>
                <w:i/>
                <w:color w:val="000000" w:themeColor="text1"/>
                <w:vertAlign w:val="superscript"/>
              </w:rPr>
              <w:t>M</w:t>
            </w:r>
            <w:r w:rsidRPr="007A5227">
              <w:rPr>
                <w:rFonts w:ascii="Arial" w:hAnsi="Arial"/>
                <w:i/>
                <w:iCs/>
                <w:color w:val="000000" w:themeColor="text1"/>
                <w:vertAlign w:val="superscript"/>
              </w:rPr>
              <w:t>1-G30</w:t>
            </w:r>
            <w:r w:rsidRPr="007A5227">
              <w:rPr>
                <w:rFonts w:ascii="Arial" w:hAnsi="Arial"/>
                <w:i/>
                <w:iCs/>
                <w:color w:val="000000" w:themeColor="text1"/>
              </w:rPr>
              <w:t>-</w:t>
            </w:r>
            <w:r w:rsidRPr="007A5227">
              <w:rPr>
                <w:rFonts w:ascii="Arial" w:hAnsi="Arial"/>
                <w:i/>
                <w:color w:val="000000" w:themeColor="text1"/>
              </w:rPr>
              <w:t xml:space="preserve"> FLO11A</w:t>
            </w:r>
            <w:r w:rsidRPr="007A5227">
              <w:rPr>
                <w:rFonts w:ascii="Arial" w:hAnsi="Arial"/>
                <w:i/>
                <w:color w:val="000000" w:themeColor="text1"/>
                <w:vertAlign w:val="subscript"/>
              </w:rPr>
              <w:t>Σ1278b(E9P9G2)</w:t>
            </w:r>
            <w:r w:rsidRPr="007A5227">
              <w:rPr>
                <w:rFonts w:ascii="Arial" w:hAnsi="Arial"/>
                <w:i/>
                <w:color w:val="000000" w:themeColor="text1"/>
                <w:vertAlign w:val="superscript"/>
              </w:rPr>
              <w:t>S31-C220</w:t>
            </w:r>
            <w:r w:rsidRPr="007A5227">
              <w:rPr>
                <w:rFonts w:ascii="Arial" w:hAnsi="Arial"/>
                <w:i/>
                <w:color w:val="000000" w:themeColor="text1"/>
              </w:rPr>
              <w:t>-</w:t>
            </w:r>
            <w:r w:rsidRPr="007A5227">
              <w:rPr>
                <w:rFonts w:ascii="Arial" w:hAnsi="Arial"/>
                <w:i/>
                <w:iCs/>
                <w:color w:val="000000" w:themeColor="text1"/>
              </w:rPr>
              <w:t>FLO11</w:t>
            </w:r>
            <w:r w:rsidRPr="007A5227">
              <w:rPr>
                <w:rFonts w:ascii="Arial" w:hAnsi="Arial"/>
                <w:i/>
                <w:iCs/>
                <w:color w:val="000000" w:themeColor="text1"/>
                <w:vertAlign w:val="subscript"/>
              </w:rPr>
              <w:t>S288c</w:t>
            </w:r>
            <w:r w:rsidRPr="007A5227">
              <w:rPr>
                <w:rFonts w:ascii="Arial" w:hAnsi="Arial"/>
                <w:i/>
                <w:color w:val="000000" w:themeColor="text1"/>
                <w:vertAlign w:val="subscript"/>
              </w:rPr>
              <w:t>(P08640)</w:t>
            </w:r>
            <w:r w:rsidRPr="007A5227">
              <w:rPr>
                <w:rFonts w:ascii="Arial" w:hAnsi="Arial"/>
                <w:i/>
                <w:color w:val="000000" w:themeColor="text1"/>
                <w:vertAlign w:val="superscript"/>
              </w:rPr>
              <w:t>T</w:t>
            </w:r>
            <w:r w:rsidRPr="007A5227">
              <w:rPr>
                <w:rFonts w:ascii="Arial" w:hAnsi="Arial"/>
                <w:i/>
                <w:iCs/>
                <w:color w:val="000000" w:themeColor="text1"/>
                <w:vertAlign w:val="superscript"/>
              </w:rPr>
              <w:t>208-L1360</w:t>
            </w:r>
            <w:r w:rsidRPr="007A5227">
              <w:rPr>
                <w:rFonts w:ascii="Arial" w:hAnsi="Arial"/>
                <w:i/>
                <w:color w:val="000000" w:themeColor="text1"/>
              </w:rPr>
              <w:t>-</w:t>
            </w:r>
            <w:r w:rsidRPr="007A5227">
              <w:rPr>
                <w:rFonts w:ascii="Arial" w:hAnsi="Arial"/>
                <w:i/>
                <w:iCs/>
                <w:color w:val="000000" w:themeColor="text1"/>
              </w:rPr>
              <w:t xml:space="preserve"> T</w:t>
            </w:r>
            <w:r w:rsidRPr="007A5227">
              <w:rPr>
                <w:rFonts w:ascii="Arial" w:hAnsi="Arial"/>
                <w:i/>
                <w:iCs/>
                <w:color w:val="000000" w:themeColor="text1"/>
                <w:vertAlign w:val="subscript"/>
              </w:rPr>
              <w:t>FLO11_S288c</w:t>
            </w:r>
            <w:r w:rsidRPr="007A5227">
              <w:rPr>
                <w:rFonts w:ascii="Arial" w:hAnsi="Arial"/>
                <w:i/>
                <w:color w:val="000000" w:themeColor="text1"/>
                <w:vertAlign w:val="subscript"/>
              </w:rPr>
              <w:t>(P08640)</w:t>
            </w:r>
            <w:r w:rsidRPr="007A5227">
              <w:rPr>
                <w:rFonts w:ascii="Arial" w:hAnsi="Arial"/>
                <w:i/>
                <w:iCs/>
                <w:color w:val="000000" w:themeColor="text1"/>
              </w:rPr>
              <w:t xml:space="preserve"> </w:t>
            </w:r>
            <w:r w:rsidRPr="007A5227">
              <w:rPr>
                <w:rFonts w:ascii="Arial" w:hAnsi="Arial"/>
                <w:color w:val="000000" w:themeColor="text1"/>
              </w:rPr>
              <w:t>in YHUM3008</w:t>
            </w:r>
          </w:p>
        </w:tc>
        <w:tc>
          <w:tcPr>
            <w:tcW w:w="852" w:type="pct"/>
          </w:tcPr>
          <w:p w14:paraId="6AC18489" w14:textId="77777777" w:rsidR="003C3E53" w:rsidRPr="007A5227" w:rsidRDefault="003C3E53" w:rsidP="00C25E00">
            <w:pPr>
              <w:spacing w:line="480" w:lineRule="auto"/>
              <w:rPr>
                <w:rFonts w:ascii="Arial" w:hAnsi="Arial"/>
                <w:color w:val="000000" w:themeColor="text1"/>
              </w:rPr>
            </w:pPr>
            <w:r w:rsidRPr="007A5227">
              <w:rPr>
                <w:rFonts w:ascii="Arial" w:hAnsi="Arial"/>
                <w:color w:val="000000" w:themeColor="text1"/>
              </w:rPr>
              <w:t>This study</w:t>
            </w:r>
          </w:p>
        </w:tc>
      </w:tr>
      <w:tr w:rsidR="003C3E53" w:rsidRPr="007A5227" w14:paraId="14EE8E37" w14:textId="77777777" w:rsidTr="00E947D8">
        <w:trPr>
          <w:cantSplit/>
        </w:trPr>
        <w:tc>
          <w:tcPr>
            <w:tcW w:w="794" w:type="pct"/>
          </w:tcPr>
          <w:p w14:paraId="1B0B8570" w14:textId="77777777" w:rsidR="003C3E53" w:rsidRPr="007A5227" w:rsidRDefault="003C3E53" w:rsidP="00C25E00">
            <w:pPr>
              <w:spacing w:line="480" w:lineRule="auto"/>
              <w:rPr>
                <w:rFonts w:ascii="Arial" w:hAnsi="Arial"/>
                <w:color w:val="000000" w:themeColor="text1"/>
              </w:rPr>
            </w:pPr>
            <w:r w:rsidRPr="007A5227">
              <w:rPr>
                <w:rFonts w:ascii="Arial" w:hAnsi="Arial"/>
                <w:color w:val="000000" w:themeColor="text1"/>
              </w:rPr>
              <w:t>YHUM3022</w:t>
            </w:r>
          </w:p>
        </w:tc>
        <w:tc>
          <w:tcPr>
            <w:tcW w:w="915" w:type="pct"/>
          </w:tcPr>
          <w:p w14:paraId="240AC78C" w14:textId="77777777" w:rsidR="003C3E53" w:rsidRPr="007A5227" w:rsidRDefault="003C3E53" w:rsidP="00C25E00">
            <w:pPr>
              <w:spacing w:line="480" w:lineRule="auto"/>
              <w:rPr>
                <w:rFonts w:ascii="Arial" w:hAnsi="Arial"/>
                <w:color w:val="000000" w:themeColor="text1"/>
              </w:rPr>
            </w:pPr>
            <w:r w:rsidRPr="007A5227">
              <w:rPr>
                <w:rFonts w:ascii="Arial" w:hAnsi="Arial"/>
                <w:color w:val="000000" w:themeColor="text1"/>
              </w:rPr>
              <w:t>KpFlo11A</w:t>
            </w:r>
          </w:p>
        </w:tc>
        <w:tc>
          <w:tcPr>
            <w:tcW w:w="2440" w:type="pct"/>
          </w:tcPr>
          <w:p w14:paraId="4C95FFA1" w14:textId="77777777" w:rsidR="003C3E53" w:rsidRPr="007A5227" w:rsidRDefault="003C3E53" w:rsidP="00C25E00">
            <w:pPr>
              <w:spacing w:line="480" w:lineRule="auto"/>
              <w:rPr>
                <w:rFonts w:ascii="Arial" w:hAnsi="Arial"/>
                <w:i/>
                <w:color w:val="000000" w:themeColor="text1"/>
              </w:rPr>
            </w:pPr>
            <w:r w:rsidRPr="007A5227">
              <w:rPr>
                <w:rFonts w:ascii="Arial" w:hAnsi="Arial"/>
                <w:i/>
                <w:iCs/>
                <w:color w:val="000000" w:themeColor="text1"/>
              </w:rPr>
              <w:t>P</w:t>
            </w:r>
            <w:r w:rsidRPr="007A5227">
              <w:rPr>
                <w:rFonts w:ascii="Arial" w:hAnsi="Arial"/>
                <w:i/>
                <w:iCs/>
                <w:color w:val="000000" w:themeColor="text1"/>
                <w:vertAlign w:val="subscript"/>
              </w:rPr>
              <w:t>FLO11_</w:t>
            </w:r>
            <w:r w:rsidRPr="007A5227">
              <w:rPr>
                <w:rFonts w:ascii="Arial" w:hAnsi="Arial"/>
                <w:i/>
                <w:color w:val="000000" w:themeColor="text1"/>
                <w:vertAlign w:val="subscript"/>
              </w:rPr>
              <w:t>Σ1278b</w:t>
            </w:r>
            <w:r w:rsidRPr="007A5227">
              <w:rPr>
                <w:rFonts w:ascii="Arial" w:hAnsi="Arial"/>
                <w:i/>
                <w:iCs/>
                <w:color w:val="000000" w:themeColor="text1"/>
              </w:rPr>
              <w:t>-</w:t>
            </w:r>
            <w:r w:rsidRPr="007A5227">
              <w:rPr>
                <w:rFonts w:ascii="Arial" w:hAnsi="Arial"/>
                <w:i/>
                <w:color w:val="000000" w:themeColor="text1"/>
              </w:rPr>
              <w:t xml:space="preserve"> </w:t>
            </w:r>
            <w:r w:rsidRPr="007A5227">
              <w:rPr>
                <w:rFonts w:ascii="Arial" w:hAnsi="Arial"/>
                <w:i/>
                <w:iCs/>
                <w:color w:val="000000" w:themeColor="text1"/>
              </w:rPr>
              <w:t>FLO11</w:t>
            </w:r>
            <w:r w:rsidRPr="007A5227">
              <w:rPr>
                <w:rFonts w:ascii="Arial" w:hAnsi="Arial"/>
                <w:i/>
                <w:iCs/>
                <w:color w:val="000000" w:themeColor="text1"/>
                <w:vertAlign w:val="subscript"/>
              </w:rPr>
              <w:t>S288c</w:t>
            </w:r>
            <w:r w:rsidRPr="007A5227">
              <w:rPr>
                <w:rFonts w:ascii="Arial" w:hAnsi="Arial"/>
                <w:i/>
                <w:color w:val="000000" w:themeColor="text1"/>
                <w:vertAlign w:val="subscript"/>
              </w:rPr>
              <w:t>(P08640)</w:t>
            </w:r>
            <w:r w:rsidRPr="007A5227">
              <w:rPr>
                <w:rFonts w:ascii="Arial" w:hAnsi="Arial"/>
                <w:i/>
                <w:color w:val="000000" w:themeColor="text1"/>
                <w:vertAlign w:val="superscript"/>
              </w:rPr>
              <w:t>M</w:t>
            </w:r>
            <w:r w:rsidRPr="007A5227">
              <w:rPr>
                <w:rFonts w:ascii="Arial" w:hAnsi="Arial"/>
                <w:i/>
                <w:iCs/>
                <w:color w:val="000000" w:themeColor="text1"/>
                <w:vertAlign w:val="superscript"/>
              </w:rPr>
              <w:t>1-G30</w:t>
            </w:r>
            <w:r w:rsidRPr="007A5227">
              <w:rPr>
                <w:rFonts w:ascii="Arial" w:hAnsi="Arial"/>
                <w:i/>
                <w:iCs/>
                <w:color w:val="000000" w:themeColor="text1"/>
              </w:rPr>
              <w:t>-</w:t>
            </w:r>
            <w:r w:rsidRPr="007A5227">
              <w:rPr>
                <w:rFonts w:ascii="Arial" w:hAnsi="Arial"/>
                <w:i/>
                <w:color w:val="000000" w:themeColor="text1"/>
              </w:rPr>
              <w:t>FLO11A</w:t>
            </w:r>
            <w:r w:rsidRPr="007A5227">
              <w:rPr>
                <w:rFonts w:ascii="Arial" w:hAnsi="Arial"/>
                <w:i/>
                <w:color w:val="000000" w:themeColor="text1"/>
                <w:vertAlign w:val="subscript"/>
              </w:rPr>
              <w:t xml:space="preserve"> K. pastoris(C4R2D7_A)</w:t>
            </w:r>
            <w:r w:rsidRPr="007A5227">
              <w:rPr>
                <w:rFonts w:ascii="Arial" w:hAnsi="Arial"/>
                <w:i/>
                <w:color w:val="000000" w:themeColor="text1"/>
                <w:vertAlign w:val="superscript"/>
              </w:rPr>
              <w:t>P29-W184</w:t>
            </w:r>
            <w:r w:rsidRPr="007A5227">
              <w:rPr>
                <w:rFonts w:ascii="Arial" w:hAnsi="Arial"/>
                <w:i/>
                <w:color w:val="000000" w:themeColor="text1"/>
              </w:rPr>
              <w:t>-</w:t>
            </w:r>
            <w:r w:rsidRPr="007A5227">
              <w:rPr>
                <w:rFonts w:ascii="Arial" w:hAnsi="Arial"/>
                <w:i/>
                <w:iCs/>
                <w:color w:val="000000" w:themeColor="text1"/>
              </w:rPr>
              <w:t>FLO11</w:t>
            </w:r>
            <w:r w:rsidRPr="007A5227">
              <w:rPr>
                <w:rFonts w:ascii="Arial" w:hAnsi="Arial"/>
                <w:i/>
                <w:iCs/>
                <w:color w:val="000000" w:themeColor="text1"/>
                <w:vertAlign w:val="subscript"/>
              </w:rPr>
              <w:t>S288c</w:t>
            </w:r>
            <w:r w:rsidRPr="007A5227">
              <w:rPr>
                <w:rFonts w:ascii="Arial" w:hAnsi="Arial"/>
                <w:i/>
                <w:color w:val="000000" w:themeColor="text1"/>
                <w:vertAlign w:val="subscript"/>
              </w:rPr>
              <w:t>(P08640)</w:t>
            </w:r>
            <w:r w:rsidRPr="007A5227">
              <w:rPr>
                <w:rFonts w:ascii="Arial" w:hAnsi="Arial"/>
                <w:i/>
                <w:color w:val="000000" w:themeColor="text1"/>
                <w:vertAlign w:val="superscript"/>
              </w:rPr>
              <w:t>T</w:t>
            </w:r>
            <w:r w:rsidRPr="007A5227">
              <w:rPr>
                <w:rFonts w:ascii="Arial" w:hAnsi="Arial"/>
                <w:i/>
                <w:iCs/>
                <w:color w:val="000000" w:themeColor="text1"/>
                <w:vertAlign w:val="superscript"/>
              </w:rPr>
              <w:t>208-L1360</w:t>
            </w:r>
            <w:r w:rsidRPr="007A5227">
              <w:rPr>
                <w:rFonts w:ascii="Arial" w:hAnsi="Arial"/>
                <w:i/>
                <w:color w:val="000000" w:themeColor="text1"/>
              </w:rPr>
              <w:t>-</w:t>
            </w:r>
            <w:r w:rsidRPr="007A5227">
              <w:rPr>
                <w:rFonts w:ascii="Arial" w:hAnsi="Arial"/>
                <w:i/>
                <w:iCs/>
                <w:color w:val="000000" w:themeColor="text1"/>
              </w:rPr>
              <w:t>T</w:t>
            </w:r>
            <w:r w:rsidRPr="007A5227">
              <w:rPr>
                <w:rFonts w:ascii="Arial" w:hAnsi="Arial"/>
                <w:i/>
                <w:iCs/>
                <w:color w:val="000000" w:themeColor="text1"/>
                <w:vertAlign w:val="subscript"/>
              </w:rPr>
              <w:t>FLO11_S288c</w:t>
            </w:r>
            <w:r w:rsidRPr="007A5227">
              <w:rPr>
                <w:rFonts w:ascii="Arial" w:hAnsi="Arial"/>
                <w:i/>
                <w:color w:val="000000" w:themeColor="text1"/>
                <w:vertAlign w:val="subscript"/>
              </w:rPr>
              <w:t>(P08640)</w:t>
            </w:r>
            <w:r w:rsidRPr="007A5227">
              <w:rPr>
                <w:rFonts w:ascii="Arial" w:hAnsi="Arial"/>
                <w:i/>
                <w:iCs/>
                <w:color w:val="000000" w:themeColor="text1"/>
              </w:rPr>
              <w:t xml:space="preserve">  </w:t>
            </w:r>
            <w:r w:rsidRPr="007A5227">
              <w:rPr>
                <w:rFonts w:ascii="Arial" w:hAnsi="Arial"/>
                <w:color w:val="000000" w:themeColor="text1"/>
              </w:rPr>
              <w:t>in YHUM3008</w:t>
            </w:r>
          </w:p>
        </w:tc>
        <w:tc>
          <w:tcPr>
            <w:tcW w:w="852" w:type="pct"/>
          </w:tcPr>
          <w:p w14:paraId="317C9F0D" w14:textId="77777777" w:rsidR="003C3E53" w:rsidRPr="007A5227" w:rsidRDefault="003C3E53" w:rsidP="00C25E00">
            <w:pPr>
              <w:spacing w:line="480" w:lineRule="auto"/>
              <w:rPr>
                <w:rFonts w:ascii="Arial" w:hAnsi="Arial"/>
                <w:color w:val="000000" w:themeColor="text1"/>
              </w:rPr>
            </w:pPr>
            <w:r w:rsidRPr="007A5227">
              <w:rPr>
                <w:rFonts w:ascii="Arial" w:hAnsi="Arial"/>
                <w:color w:val="000000" w:themeColor="text1"/>
              </w:rPr>
              <w:t>This study</w:t>
            </w:r>
          </w:p>
        </w:tc>
      </w:tr>
      <w:tr w:rsidR="003C3E53" w:rsidRPr="007A5227" w14:paraId="7C53E913" w14:textId="77777777" w:rsidTr="00E947D8">
        <w:trPr>
          <w:cantSplit/>
        </w:trPr>
        <w:tc>
          <w:tcPr>
            <w:tcW w:w="794" w:type="pct"/>
          </w:tcPr>
          <w:p w14:paraId="1ED29B51" w14:textId="77777777" w:rsidR="003C3E53" w:rsidRPr="007A5227" w:rsidRDefault="003C3E53" w:rsidP="00C25E00">
            <w:pPr>
              <w:spacing w:line="480" w:lineRule="auto"/>
              <w:rPr>
                <w:rFonts w:ascii="Arial" w:hAnsi="Arial"/>
                <w:color w:val="000000" w:themeColor="text1"/>
              </w:rPr>
            </w:pPr>
            <w:r w:rsidRPr="007A5227">
              <w:rPr>
                <w:rFonts w:ascii="Arial" w:hAnsi="Arial"/>
                <w:color w:val="000000" w:themeColor="text1"/>
              </w:rPr>
              <w:lastRenderedPageBreak/>
              <w:t>YHUM3023</w:t>
            </w:r>
          </w:p>
        </w:tc>
        <w:tc>
          <w:tcPr>
            <w:tcW w:w="915" w:type="pct"/>
          </w:tcPr>
          <w:p w14:paraId="109D22E8" w14:textId="77777777" w:rsidR="003C3E53" w:rsidRPr="007A5227" w:rsidRDefault="003C3E53" w:rsidP="00C25E00">
            <w:pPr>
              <w:spacing w:line="480" w:lineRule="auto"/>
              <w:rPr>
                <w:rFonts w:ascii="Arial" w:hAnsi="Arial"/>
                <w:color w:val="000000" w:themeColor="text1"/>
              </w:rPr>
            </w:pPr>
            <w:r w:rsidRPr="007A5227">
              <w:rPr>
                <w:rFonts w:ascii="Arial" w:hAnsi="Arial"/>
                <w:color w:val="000000" w:themeColor="text1"/>
              </w:rPr>
              <w:t>ClFlo11A</w:t>
            </w:r>
          </w:p>
        </w:tc>
        <w:tc>
          <w:tcPr>
            <w:tcW w:w="2440" w:type="pct"/>
          </w:tcPr>
          <w:p w14:paraId="7750E5C3" w14:textId="77777777" w:rsidR="003C3E53" w:rsidRPr="007A5227" w:rsidRDefault="003C3E53" w:rsidP="00C25E00">
            <w:pPr>
              <w:spacing w:line="480" w:lineRule="auto"/>
              <w:rPr>
                <w:rFonts w:ascii="Arial" w:hAnsi="Arial"/>
                <w:i/>
                <w:color w:val="000000" w:themeColor="text1"/>
              </w:rPr>
            </w:pPr>
            <w:r w:rsidRPr="007A5227">
              <w:rPr>
                <w:rFonts w:ascii="Arial" w:hAnsi="Arial"/>
                <w:i/>
                <w:iCs/>
                <w:color w:val="000000" w:themeColor="text1"/>
              </w:rPr>
              <w:t>P</w:t>
            </w:r>
            <w:r w:rsidRPr="007A5227">
              <w:rPr>
                <w:rFonts w:ascii="Arial" w:hAnsi="Arial"/>
                <w:i/>
                <w:iCs/>
                <w:color w:val="000000" w:themeColor="text1"/>
                <w:vertAlign w:val="subscript"/>
              </w:rPr>
              <w:t>FLO11_</w:t>
            </w:r>
            <w:r w:rsidRPr="007A5227">
              <w:rPr>
                <w:rFonts w:ascii="Arial" w:hAnsi="Arial"/>
                <w:i/>
                <w:color w:val="000000" w:themeColor="text1"/>
                <w:vertAlign w:val="subscript"/>
              </w:rPr>
              <w:t>Σ1278b</w:t>
            </w:r>
            <w:r w:rsidRPr="007A5227">
              <w:rPr>
                <w:rFonts w:ascii="Arial" w:hAnsi="Arial"/>
                <w:i/>
                <w:iCs/>
                <w:color w:val="000000" w:themeColor="text1"/>
              </w:rPr>
              <w:t>-</w:t>
            </w:r>
            <w:r w:rsidRPr="007A5227">
              <w:rPr>
                <w:rFonts w:ascii="Arial" w:hAnsi="Arial"/>
                <w:i/>
                <w:color w:val="000000" w:themeColor="text1"/>
              </w:rPr>
              <w:t xml:space="preserve"> </w:t>
            </w:r>
            <w:r w:rsidRPr="007A5227">
              <w:rPr>
                <w:rFonts w:ascii="Arial" w:hAnsi="Arial"/>
                <w:i/>
                <w:iCs/>
                <w:color w:val="000000" w:themeColor="text1"/>
              </w:rPr>
              <w:t>FLO11</w:t>
            </w:r>
            <w:r w:rsidRPr="007A5227">
              <w:rPr>
                <w:rFonts w:ascii="Arial" w:hAnsi="Arial"/>
                <w:i/>
                <w:iCs/>
                <w:color w:val="000000" w:themeColor="text1"/>
                <w:vertAlign w:val="subscript"/>
              </w:rPr>
              <w:t>S288c</w:t>
            </w:r>
            <w:r w:rsidRPr="007A5227">
              <w:rPr>
                <w:rFonts w:ascii="Arial" w:hAnsi="Arial"/>
                <w:i/>
                <w:color w:val="000000" w:themeColor="text1"/>
                <w:vertAlign w:val="subscript"/>
              </w:rPr>
              <w:t>(P08640)</w:t>
            </w:r>
            <w:r w:rsidRPr="007A5227">
              <w:rPr>
                <w:rFonts w:ascii="Arial" w:hAnsi="Arial"/>
                <w:i/>
                <w:color w:val="000000" w:themeColor="text1"/>
                <w:vertAlign w:val="superscript"/>
              </w:rPr>
              <w:t>M</w:t>
            </w:r>
            <w:r w:rsidRPr="007A5227">
              <w:rPr>
                <w:rFonts w:ascii="Arial" w:hAnsi="Arial"/>
                <w:i/>
                <w:iCs/>
                <w:color w:val="000000" w:themeColor="text1"/>
                <w:vertAlign w:val="superscript"/>
              </w:rPr>
              <w:t>1-G30</w:t>
            </w:r>
            <w:r w:rsidRPr="007A5227">
              <w:rPr>
                <w:rFonts w:ascii="Arial" w:hAnsi="Arial"/>
                <w:i/>
                <w:iCs/>
                <w:color w:val="000000" w:themeColor="text1"/>
              </w:rPr>
              <w:t>-</w:t>
            </w:r>
            <w:r w:rsidRPr="007A5227">
              <w:rPr>
                <w:rFonts w:ascii="Arial" w:hAnsi="Arial"/>
                <w:i/>
                <w:color w:val="000000" w:themeColor="text1"/>
              </w:rPr>
              <w:t>FLO11A</w:t>
            </w:r>
            <w:r w:rsidRPr="007A5227">
              <w:rPr>
                <w:rFonts w:ascii="Arial" w:hAnsi="Arial"/>
                <w:i/>
                <w:color w:val="000000" w:themeColor="text1"/>
                <w:vertAlign w:val="subscript"/>
              </w:rPr>
              <w:t>C. lusitaniae(C4XZ24_A)</w:t>
            </w:r>
            <w:r w:rsidRPr="007A5227">
              <w:rPr>
                <w:rFonts w:ascii="Arial" w:hAnsi="Arial"/>
                <w:i/>
                <w:color w:val="000000" w:themeColor="text1"/>
                <w:vertAlign w:val="superscript"/>
              </w:rPr>
              <w:t>V20-W175</w:t>
            </w:r>
            <w:r w:rsidRPr="007A5227">
              <w:rPr>
                <w:rFonts w:ascii="Arial" w:hAnsi="Arial"/>
                <w:i/>
                <w:color w:val="000000" w:themeColor="text1"/>
              </w:rPr>
              <w:t>-</w:t>
            </w:r>
            <w:r w:rsidRPr="007A5227">
              <w:rPr>
                <w:rFonts w:ascii="Arial" w:hAnsi="Arial"/>
                <w:i/>
                <w:iCs/>
                <w:color w:val="000000" w:themeColor="text1"/>
              </w:rPr>
              <w:t>FLO11</w:t>
            </w:r>
            <w:r w:rsidRPr="007A5227">
              <w:rPr>
                <w:rFonts w:ascii="Arial" w:hAnsi="Arial"/>
                <w:i/>
                <w:iCs/>
                <w:color w:val="000000" w:themeColor="text1"/>
                <w:vertAlign w:val="subscript"/>
              </w:rPr>
              <w:t>S288c</w:t>
            </w:r>
            <w:r w:rsidRPr="007A5227">
              <w:rPr>
                <w:rFonts w:ascii="Arial" w:hAnsi="Arial"/>
                <w:i/>
                <w:color w:val="000000" w:themeColor="text1"/>
                <w:vertAlign w:val="subscript"/>
              </w:rPr>
              <w:t>(P08640)</w:t>
            </w:r>
            <w:r w:rsidRPr="007A5227">
              <w:rPr>
                <w:rFonts w:ascii="Arial" w:hAnsi="Arial"/>
                <w:i/>
                <w:color w:val="000000" w:themeColor="text1"/>
                <w:vertAlign w:val="superscript"/>
              </w:rPr>
              <w:t>T</w:t>
            </w:r>
            <w:r w:rsidRPr="007A5227">
              <w:rPr>
                <w:rFonts w:ascii="Arial" w:hAnsi="Arial"/>
                <w:i/>
                <w:iCs/>
                <w:color w:val="000000" w:themeColor="text1"/>
                <w:vertAlign w:val="superscript"/>
              </w:rPr>
              <w:t>208-L1360</w:t>
            </w:r>
            <w:r w:rsidRPr="007A5227">
              <w:rPr>
                <w:rFonts w:ascii="Arial" w:hAnsi="Arial"/>
                <w:i/>
                <w:color w:val="000000" w:themeColor="text1"/>
              </w:rPr>
              <w:t>-</w:t>
            </w:r>
            <w:r w:rsidRPr="007A5227">
              <w:rPr>
                <w:rFonts w:ascii="Arial" w:hAnsi="Arial"/>
                <w:i/>
                <w:iCs/>
                <w:color w:val="000000" w:themeColor="text1"/>
              </w:rPr>
              <w:t>T</w:t>
            </w:r>
            <w:r w:rsidRPr="007A5227">
              <w:rPr>
                <w:rFonts w:ascii="Arial" w:hAnsi="Arial"/>
                <w:i/>
                <w:iCs/>
                <w:color w:val="000000" w:themeColor="text1"/>
                <w:vertAlign w:val="subscript"/>
              </w:rPr>
              <w:t>FLO11_S288c</w:t>
            </w:r>
            <w:r w:rsidRPr="007A5227">
              <w:rPr>
                <w:rFonts w:ascii="Arial" w:hAnsi="Arial"/>
                <w:i/>
                <w:color w:val="000000" w:themeColor="text1"/>
                <w:vertAlign w:val="subscript"/>
              </w:rPr>
              <w:t>(P08640)</w:t>
            </w:r>
            <w:r w:rsidRPr="007A5227">
              <w:rPr>
                <w:rFonts w:ascii="Arial" w:hAnsi="Arial"/>
                <w:i/>
                <w:iCs/>
                <w:color w:val="000000" w:themeColor="text1"/>
              </w:rPr>
              <w:t xml:space="preserve"> </w:t>
            </w:r>
            <w:r w:rsidRPr="007A5227">
              <w:rPr>
                <w:rFonts w:ascii="Arial" w:hAnsi="Arial"/>
                <w:color w:val="000000" w:themeColor="text1"/>
              </w:rPr>
              <w:t>in YHUM3008</w:t>
            </w:r>
          </w:p>
        </w:tc>
        <w:tc>
          <w:tcPr>
            <w:tcW w:w="852" w:type="pct"/>
          </w:tcPr>
          <w:p w14:paraId="758B4E9E" w14:textId="77777777" w:rsidR="003C3E53" w:rsidRPr="007A5227" w:rsidRDefault="003C3E53" w:rsidP="00C25E00">
            <w:pPr>
              <w:spacing w:line="480" w:lineRule="auto"/>
              <w:rPr>
                <w:rFonts w:ascii="Arial" w:hAnsi="Arial"/>
                <w:color w:val="000000" w:themeColor="text1"/>
              </w:rPr>
            </w:pPr>
            <w:r w:rsidRPr="007A5227">
              <w:rPr>
                <w:rFonts w:ascii="Arial" w:hAnsi="Arial"/>
                <w:color w:val="000000" w:themeColor="text1"/>
              </w:rPr>
              <w:t>This study</w:t>
            </w:r>
          </w:p>
        </w:tc>
      </w:tr>
    </w:tbl>
    <w:p w14:paraId="67FEAD63" w14:textId="2CF2822F" w:rsidR="00645DAF" w:rsidRDefault="00645DAF">
      <w:pPr>
        <w:rPr>
          <w:rFonts w:ascii="Arial" w:hAnsi="Arial"/>
          <w:b/>
          <w:color w:val="000000" w:themeColor="text1"/>
        </w:rPr>
      </w:pPr>
    </w:p>
    <w:p w14:paraId="6E790D61" w14:textId="77777777" w:rsidR="009A34FB" w:rsidRDefault="009A34FB">
      <w:pPr>
        <w:rPr>
          <w:rFonts w:ascii="Arial" w:hAnsi="Arial"/>
          <w:b/>
          <w:color w:val="000000" w:themeColor="text1"/>
        </w:rPr>
      </w:pPr>
    </w:p>
    <w:p w14:paraId="3A424638" w14:textId="6554CC18" w:rsidR="00645DAF" w:rsidRPr="00E67D5C" w:rsidRDefault="00645DAF">
      <w:pPr>
        <w:rPr>
          <w:rFonts w:ascii="Arial" w:hAnsi="Arial"/>
          <w:b/>
          <w:color w:val="000000" w:themeColor="text1"/>
        </w:rPr>
      </w:pPr>
      <w:r w:rsidRPr="00E67D5C">
        <w:rPr>
          <w:rFonts w:ascii="Arial" w:hAnsi="Arial"/>
          <w:b/>
          <w:color w:val="000000" w:themeColor="text1"/>
        </w:rPr>
        <w:t>References</w:t>
      </w:r>
    </w:p>
    <w:p w14:paraId="54F9CA2F" w14:textId="77777777" w:rsidR="009A34FB" w:rsidRDefault="009A34FB">
      <w:pPr>
        <w:rPr>
          <w:rFonts w:ascii="Arial" w:hAnsi="Arial"/>
          <w:b/>
          <w:color w:val="000000" w:themeColor="text1"/>
        </w:rPr>
      </w:pPr>
    </w:p>
    <w:p w14:paraId="3F8E35BA" w14:textId="77777777" w:rsidR="00645DAF" w:rsidRPr="00645DAF" w:rsidRDefault="00645DAF" w:rsidP="00645DAF">
      <w:pPr>
        <w:pStyle w:val="EndNoteBibliography"/>
        <w:ind w:left="720" w:hanging="720"/>
        <w:rPr>
          <w:noProof/>
        </w:rPr>
      </w:pPr>
      <w:r>
        <w:rPr>
          <w:b/>
          <w:color w:val="000000" w:themeColor="text1"/>
        </w:rPr>
        <w:fldChar w:fldCharType="begin"/>
      </w:r>
      <w:r w:rsidRPr="00332667">
        <w:rPr>
          <w:b/>
          <w:color w:val="000000" w:themeColor="text1"/>
          <w:lang w:val="de-DE"/>
        </w:rPr>
        <w:instrText xml:space="preserve"> ADDIN EN.REFLIST </w:instrText>
      </w:r>
      <w:r>
        <w:rPr>
          <w:b/>
          <w:color w:val="000000" w:themeColor="text1"/>
        </w:rPr>
        <w:fldChar w:fldCharType="separate"/>
      </w:r>
      <w:r w:rsidRPr="00332667">
        <w:rPr>
          <w:noProof/>
          <w:lang w:val="de-DE"/>
        </w:rPr>
        <w:t xml:space="preserve">BRAUS, G. H., GRUNDMANN, O., BRÜCKNER, S. &amp; MÖSCH, H.-U. 2003. </w:t>
      </w:r>
      <w:r w:rsidRPr="00645DAF">
        <w:rPr>
          <w:noProof/>
        </w:rPr>
        <w:t xml:space="preserve">Amino acid starvation and Gcn4p regulate adhesive growth and </w:t>
      </w:r>
      <w:r w:rsidRPr="00645DAF">
        <w:rPr>
          <w:i/>
          <w:noProof/>
        </w:rPr>
        <w:t>FLO11</w:t>
      </w:r>
      <w:r w:rsidRPr="00645DAF">
        <w:rPr>
          <w:noProof/>
        </w:rPr>
        <w:t xml:space="preserve"> gene expression in </w:t>
      </w:r>
      <w:r w:rsidRPr="00645DAF">
        <w:rPr>
          <w:i/>
          <w:noProof/>
        </w:rPr>
        <w:t>Saccharomyces cerevisiae</w:t>
      </w:r>
      <w:r w:rsidRPr="00645DAF">
        <w:rPr>
          <w:noProof/>
        </w:rPr>
        <w:t xml:space="preserve">. </w:t>
      </w:r>
      <w:r w:rsidRPr="00645DAF">
        <w:rPr>
          <w:i/>
          <w:noProof/>
        </w:rPr>
        <w:t>Mol Biol Cell,</w:t>
      </w:r>
      <w:r w:rsidRPr="00645DAF">
        <w:rPr>
          <w:noProof/>
        </w:rPr>
        <w:t xml:space="preserve"> 14</w:t>
      </w:r>
      <w:r w:rsidRPr="00645DAF">
        <w:rPr>
          <w:b/>
          <w:noProof/>
        </w:rPr>
        <w:t>,</w:t>
      </w:r>
      <w:r w:rsidRPr="00645DAF">
        <w:rPr>
          <w:noProof/>
        </w:rPr>
        <w:t xml:space="preserve"> 4272-84.</w:t>
      </w:r>
    </w:p>
    <w:p w14:paraId="1CA11F3C" w14:textId="77777777" w:rsidR="00645DAF" w:rsidRPr="00645DAF" w:rsidRDefault="00645DAF" w:rsidP="00645DAF">
      <w:pPr>
        <w:pStyle w:val="EndNoteBibliography"/>
        <w:ind w:left="720" w:hanging="720"/>
        <w:rPr>
          <w:noProof/>
        </w:rPr>
      </w:pPr>
      <w:r w:rsidRPr="00645DAF">
        <w:rPr>
          <w:noProof/>
        </w:rPr>
        <w:t xml:space="preserve">HERZOG, B., POPOVA, B., JAKOBSHAGEN, A., SHAHPASANDZADEH, H. &amp; BRAUS, G. H. 2013. Mutual cross talk between the regulators Hac1 of the unfolded protein response and Gcn4 of the general amino acid control of Saccharomyces cerevisiae. </w:t>
      </w:r>
      <w:r w:rsidRPr="00645DAF">
        <w:rPr>
          <w:i/>
          <w:noProof/>
        </w:rPr>
        <w:t>Eukaryot Cell,</w:t>
      </w:r>
      <w:r w:rsidRPr="00645DAF">
        <w:rPr>
          <w:noProof/>
        </w:rPr>
        <w:t xml:space="preserve"> 12</w:t>
      </w:r>
      <w:r w:rsidRPr="00645DAF">
        <w:rPr>
          <w:b/>
          <w:noProof/>
        </w:rPr>
        <w:t>,</w:t>
      </w:r>
      <w:r w:rsidRPr="00645DAF">
        <w:rPr>
          <w:noProof/>
        </w:rPr>
        <w:t xml:space="preserve"> 1142-54.</w:t>
      </w:r>
    </w:p>
    <w:p w14:paraId="2CE6AE2C" w14:textId="71351630" w:rsidR="007A5F17" w:rsidRPr="007A5227" w:rsidRDefault="00645DAF">
      <w:pPr>
        <w:rPr>
          <w:rFonts w:ascii="Arial" w:hAnsi="Arial"/>
          <w:b/>
          <w:color w:val="000000" w:themeColor="text1"/>
        </w:rPr>
      </w:pPr>
      <w:r>
        <w:rPr>
          <w:rFonts w:ascii="Arial" w:hAnsi="Arial"/>
          <w:b/>
          <w:color w:val="000000" w:themeColor="text1"/>
        </w:rPr>
        <w:fldChar w:fldCharType="end"/>
      </w:r>
    </w:p>
    <w:sectPr w:rsidR="007A5F17" w:rsidRPr="007A5227" w:rsidSect="00D33A35">
      <w:footerReference w:type="default" r:id="rId8"/>
      <w:pgSz w:w="16840" w:h="11900" w:orient="landscape"/>
      <w:pgMar w:top="1418" w:right="1134" w:bottom="1418" w:left="1418" w:header="709" w:footer="709" w:gutter="0"/>
      <w:cols w:space="708"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CB5388C" w14:textId="77777777" w:rsidR="00AA396A" w:rsidRDefault="00AA396A">
      <w:pPr>
        <w:pStyle w:val="Standa1"/>
      </w:pPr>
      <w:r>
        <w:separator/>
      </w:r>
    </w:p>
  </w:endnote>
  <w:endnote w:type="continuationSeparator" w:id="0">
    <w:p w14:paraId="4A8769CF" w14:textId="77777777" w:rsidR="00AA396A" w:rsidRDefault="00AA396A">
      <w:pPr>
        <w:pStyle w:val="Standa1"/>
      </w:pPr>
      <w:r>
        <w:continuationSeparator/>
      </w:r>
    </w:p>
  </w:endnote>
  <w:endnote w:type="continuationNotice" w:id="1">
    <w:p w14:paraId="50C966FC" w14:textId="77777777" w:rsidR="00AA396A" w:rsidRDefault="00AA396A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3" w:usb1="10000000" w:usb2="00000000" w:usb3="00000000" w:csb0="80000001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3" w:csb1="00000000"/>
  </w:font>
  <w:font w:name="Lucida Grande"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8909A14" w14:textId="77777777" w:rsidR="001F179D" w:rsidRPr="00445EE0" w:rsidRDefault="001F179D">
    <w:pPr>
      <w:pStyle w:val="Fuzei"/>
      <w:jc w:val="center"/>
      <w:rPr>
        <w:rFonts w:ascii="Arial" w:hAnsi="Arial"/>
      </w:rPr>
    </w:pPr>
    <w:r w:rsidRPr="00445EE0">
      <w:rPr>
        <w:rStyle w:val="Seitenzahl"/>
        <w:rFonts w:ascii="Arial" w:hAnsi="Arial"/>
      </w:rPr>
      <w:fldChar w:fldCharType="begin"/>
    </w:r>
    <w:r w:rsidRPr="00445EE0">
      <w:rPr>
        <w:rStyle w:val="Seitenzahl"/>
        <w:rFonts w:ascii="Arial" w:hAnsi="Arial"/>
      </w:rPr>
      <w:instrText xml:space="preserve"> PAGE </w:instrText>
    </w:r>
    <w:r w:rsidRPr="00445EE0">
      <w:rPr>
        <w:rStyle w:val="Seitenzahl"/>
        <w:rFonts w:ascii="Arial" w:hAnsi="Arial"/>
      </w:rPr>
      <w:fldChar w:fldCharType="separate"/>
    </w:r>
    <w:r>
      <w:rPr>
        <w:rStyle w:val="Seitenzahl"/>
        <w:rFonts w:ascii="Arial" w:hAnsi="Arial"/>
        <w:noProof/>
      </w:rPr>
      <w:t>28</w:t>
    </w:r>
    <w:r w:rsidRPr="00445EE0">
      <w:rPr>
        <w:rStyle w:val="Seitenzahl"/>
        <w:rFonts w:ascii="Arial" w:hAnsi="Arial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7EC8C39" w14:textId="77777777" w:rsidR="00AA396A" w:rsidRDefault="00AA396A">
      <w:pPr>
        <w:pStyle w:val="Standa1"/>
      </w:pPr>
      <w:r>
        <w:separator/>
      </w:r>
    </w:p>
  </w:footnote>
  <w:footnote w:type="continuationSeparator" w:id="0">
    <w:p w14:paraId="2CCCC3F1" w14:textId="77777777" w:rsidR="00AA396A" w:rsidRDefault="00AA396A">
      <w:pPr>
        <w:pStyle w:val="Standa1"/>
      </w:pPr>
      <w:r>
        <w:continuationSeparator/>
      </w:r>
    </w:p>
  </w:footnote>
  <w:footnote w:type="continuationNotice" w:id="1">
    <w:p w14:paraId="130729A3" w14:textId="77777777" w:rsidR="00AA396A" w:rsidRDefault="00AA396A"/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1D"/>
    <w:multiLevelType w:val="multilevel"/>
    <w:tmpl w:val="48B6D0CC"/>
    <w:lvl w:ilvl="0">
      <w:start w:val="1"/>
      <w:numFmt w:val="bullet"/>
      <w:pStyle w:val="NoteLevel11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pStyle w:val="NoteLevel21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pStyle w:val="NoteLevel31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pStyle w:val="NoteLevel41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pStyle w:val="NoteLevel51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pStyle w:val="NoteLevel61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pStyle w:val="NoteLevel71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pStyle w:val="NoteLevel81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pStyle w:val="NoteLevel91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056240D"/>
    <w:multiLevelType w:val="hybridMultilevel"/>
    <w:tmpl w:val="91529E9C"/>
    <w:lvl w:ilvl="0" w:tplc="3AC03E3E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plc="462C91E0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plc="B2C4B6BE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plc="4ECC6582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plc="A0C0575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plc="C3761F44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plc="F2ECCFBA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plc="ACD26230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plc="2D8CD204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0B5C7108"/>
    <w:multiLevelType w:val="hybridMultilevel"/>
    <w:tmpl w:val="321243C0"/>
    <w:lvl w:ilvl="0" w:tplc="6EE49A18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plc="F120F9B2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plc="B7D865CA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plc="703C30F4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plc="6A605168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plc="6B8A0D2E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plc="0B1C6CE4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plc="D7BCE112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plc="134232DE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141F1519"/>
    <w:multiLevelType w:val="hybridMultilevel"/>
    <w:tmpl w:val="11DC8C22"/>
    <w:lvl w:ilvl="0" w:tplc="84065C54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plc="84A062B6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plc="7F9ACB86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plc="89400808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plc="77708CB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plc="67ACCB60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plc="DC400600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plc="7270A634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plc="8AD204C2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169468D6"/>
    <w:multiLevelType w:val="hybridMultilevel"/>
    <w:tmpl w:val="66564CCE"/>
    <w:lvl w:ilvl="0" w:tplc="DD302AE2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plc="A886C9A2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plc="D85E48BE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plc="2F345558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plc="82407706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plc="9F180488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plc="3FF024F0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plc="7A5803EA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plc="64DA6EBA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1F3A2C9C"/>
    <w:multiLevelType w:val="hybridMultilevel"/>
    <w:tmpl w:val="1AE8B6E8"/>
    <w:lvl w:ilvl="0" w:tplc="765052CA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plc="A4FAB262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plc="C6EA7788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plc="0CCA1224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plc="416E8EB2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plc="B0F08FC6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plc="05726294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plc="611E1A98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plc="A8789DD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25723CA7"/>
    <w:multiLevelType w:val="hybridMultilevel"/>
    <w:tmpl w:val="AB94DDD0"/>
    <w:lvl w:ilvl="0" w:tplc="5846F466">
      <w:numFmt w:val="bullet"/>
      <w:lvlText w:val="-"/>
      <w:lvlJc w:val="left"/>
      <w:pPr>
        <w:tabs>
          <w:tab w:val="num" w:pos="420"/>
        </w:tabs>
        <w:ind w:left="420" w:hanging="360"/>
      </w:pPr>
      <w:rPr>
        <w:rFonts w:ascii="Times New Roman" w:eastAsia="Times New Roman" w:hAnsi="Times New Roman" w:hint="default"/>
        <w:w w:val="0"/>
      </w:rPr>
    </w:lvl>
    <w:lvl w:ilvl="1" w:tplc="04070003" w:tentative="1">
      <w:start w:val="1"/>
      <w:numFmt w:val="bullet"/>
      <w:lvlText w:val="o"/>
      <w:lvlJc w:val="left"/>
      <w:pPr>
        <w:tabs>
          <w:tab w:val="num" w:pos="1140"/>
        </w:tabs>
        <w:ind w:left="11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1860"/>
        </w:tabs>
        <w:ind w:left="18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2580"/>
        </w:tabs>
        <w:ind w:left="25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3300"/>
        </w:tabs>
        <w:ind w:left="33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4020"/>
        </w:tabs>
        <w:ind w:left="40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4740"/>
        </w:tabs>
        <w:ind w:left="47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5460"/>
        </w:tabs>
        <w:ind w:left="54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6180"/>
        </w:tabs>
        <w:ind w:left="6180" w:hanging="360"/>
      </w:pPr>
      <w:rPr>
        <w:rFonts w:ascii="Wingdings" w:hAnsi="Wingdings" w:hint="default"/>
      </w:rPr>
    </w:lvl>
  </w:abstractNum>
  <w:abstractNum w:abstractNumId="7" w15:restartNumberingAfterBreak="0">
    <w:nsid w:val="319C77BE"/>
    <w:multiLevelType w:val="hybridMultilevel"/>
    <w:tmpl w:val="04C2D942"/>
    <w:lvl w:ilvl="0" w:tplc="74FA1B7C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plc="B276D548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plc="B64E63B4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plc="45EE0DDA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plc="BC88314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plc="8E1A24A2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plc="AB6CC7DE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plc="3C643366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plc="1F94E3AC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 w15:restartNumberingAfterBreak="0">
    <w:nsid w:val="452F6BE1"/>
    <w:multiLevelType w:val="hybridMultilevel"/>
    <w:tmpl w:val="E43423D2"/>
    <w:lvl w:ilvl="0" w:tplc="B62AEC52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plc="C73264DA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plc="76EA868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plc="921E310C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plc="1A64D246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plc="454CC62A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plc="C5D413EA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plc="37123CAE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plc="3D1228A4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 w15:restartNumberingAfterBreak="0">
    <w:nsid w:val="4A9A4177"/>
    <w:multiLevelType w:val="hybridMultilevel"/>
    <w:tmpl w:val="5660F328"/>
    <w:lvl w:ilvl="0" w:tplc="F8F68208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plc="E612EF92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plc="32EAB7AC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plc="BB0C36EE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plc="B4AE27AE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plc="88AE1BF2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plc="7C5C3960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plc="AB300514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plc="2FE24C3C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0" w15:restartNumberingAfterBreak="0">
    <w:nsid w:val="5CA270C7"/>
    <w:multiLevelType w:val="hybridMultilevel"/>
    <w:tmpl w:val="C45C72EE"/>
    <w:lvl w:ilvl="0" w:tplc="00029C34"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Times New Roman" w:eastAsia="Times New Roman" w:hAnsi="Times New Roman" w:hint="default"/>
        <w:i w:val="0"/>
        <w:w w:val="0"/>
      </w:rPr>
    </w:lvl>
    <w:lvl w:ilvl="1" w:tplc="0407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5DFD7715"/>
    <w:multiLevelType w:val="hybridMultilevel"/>
    <w:tmpl w:val="7DE4F2E0"/>
    <w:lvl w:ilvl="0" w:tplc="0BD8C48C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plc="DBC6CB32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plc="FB429CD8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plc="93441AF6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plc="BC721010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plc="849E16BE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plc="DA9C2B2A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plc="3F68039C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plc="B58E966A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 w15:restartNumberingAfterBreak="0">
    <w:nsid w:val="66DB3E61"/>
    <w:multiLevelType w:val="multilevel"/>
    <w:tmpl w:val="B76E8AC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6"/>
  </w:num>
  <w:num w:numId="2">
    <w:abstractNumId w:val="8"/>
  </w:num>
  <w:num w:numId="3">
    <w:abstractNumId w:val="9"/>
  </w:num>
  <w:num w:numId="4">
    <w:abstractNumId w:val="4"/>
  </w:num>
  <w:num w:numId="5">
    <w:abstractNumId w:val="5"/>
  </w:num>
  <w:num w:numId="6">
    <w:abstractNumId w:val="2"/>
  </w:num>
  <w:num w:numId="7">
    <w:abstractNumId w:val="11"/>
  </w:num>
  <w:num w:numId="8">
    <w:abstractNumId w:val="3"/>
  </w:num>
  <w:num w:numId="9">
    <w:abstractNumId w:val="1"/>
  </w:num>
  <w:num w:numId="10">
    <w:abstractNumId w:val="7"/>
  </w:num>
  <w:num w:numId="11">
    <w:abstractNumId w:val="10"/>
  </w:num>
  <w:num w:numId="12">
    <w:abstractNumId w:val="0"/>
  </w:num>
  <w:num w:numId="13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63"/>
  <w:embedSystemFonts/>
  <w:proofState w:spelling="clean" w:grammar="clean"/>
  <w:stylePaneFormatFilter w:val="3701" w:allStyles="1" w:customStyles="0" w:latentStyles="0" w:stylesInUse="0" w:headingStyles="0" w:numberingStyles="0" w:tableStyles="0" w:directFormattingOnRuns="1" w:directFormattingOnParagraphs="1" w:directFormattingOnNumbering="1" w:directFormattingOnTables="0" w:clearFormatting="1" w:top3HeadingStyles="1" w:visibleStyles="0" w:alternateStyleNames="0"/>
  <w:defaultTabStop w:val="709"/>
  <w:hyphenationZone w:val="425"/>
  <w:doNotHyphenateCaps/>
  <w:drawingGridHorizontalSpacing w:val="120"/>
  <w:drawingGridVerticalSpacing w:val="163"/>
  <w:displayHorizontalDrawingGridEvery w:val="0"/>
  <w:displayVerticalDrawingGridEvery w:val="0"/>
  <w:noPunctuationKerning/>
  <w:characterSpacingControl w:val="doNotCompress"/>
  <w:doNotValidateAgainstSchema/>
  <w:doNotDemarcateInvalidXml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Harvard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azasddrprvd9kesxxlveat4vv0rvv2p9rrw&quot;&gt;HUM_Main_Library&lt;record-ids&gt;&lt;item&gt;1966&lt;/item&gt;&lt;item&gt;2800&lt;/item&gt;&lt;/record-ids&gt;&lt;/item&gt;&lt;/Libraries&gt;"/>
  </w:docVars>
  <w:rsids>
    <w:rsidRoot w:val="000C21E4"/>
    <w:rsid w:val="000003FB"/>
    <w:rsid w:val="000006BB"/>
    <w:rsid w:val="00000732"/>
    <w:rsid w:val="00000AAC"/>
    <w:rsid w:val="00001094"/>
    <w:rsid w:val="00001A4A"/>
    <w:rsid w:val="00001CBD"/>
    <w:rsid w:val="00001DBB"/>
    <w:rsid w:val="000021A4"/>
    <w:rsid w:val="000026F0"/>
    <w:rsid w:val="00002E5D"/>
    <w:rsid w:val="00002FAC"/>
    <w:rsid w:val="00003014"/>
    <w:rsid w:val="00003242"/>
    <w:rsid w:val="00003297"/>
    <w:rsid w:val="00003F00"/>
    <w:rsid w:val="00004001"/>
    <w:rsid w:val="000040A8"/>
    <w:rsid w:val="00004164"/>
    <w:rsid w:val="00004474"/>
    <w:rsid w:val="00004BE1"/>
    <w:rsid w:val="000054AC"/>
    <w:rsid w:val="00005508"/>
    <w:rsid w:val="00005701"/>
    <w:rsid w:val="00005764"/>
    <w:rsid w:val="00005AA3"/>
    <w:rsid w:val="00005AEC"/>
    <w:rsid w:val="00005E27"/>
    <w:rsid w:val="00005FBF"/>
    <w:rsid w:val="0000609C"/>
    <w:rsid w:val="00006CFB"/>
    <w:rsid w:val="0000705E"/>
    <w:rsid w:val="00007207"/>
    <w:rsid w:val="000074EB"/>
    <w:rsid w:val="00007C2C"/>
    <w:rsid w:val="00007EF5"/>
    <w:rsid w:val="00007F50"/>
    <w:rsid w:val="0001019F"/>
    <w:rsid w:val="000101DD"/>
    <w:rsid w:val="00010248"/>
    <w:rsid w:val="00010717"/>
    <w:rsid w:val="00010A24"/>
    <w:rsid w:val="00010A96"/>
    <w:rsid w:val="00010AC9"/>
    <w:rsid w:val="00011159"/>
    <w:rsid w:val="000115EE"/>
    <w:rsid w:val="00011776"/>
    <w:rsid w:val="00011D3C"/>
    <w:rsid w:val="000120BC"/>
    <w:rsid w:val="00012238"/>
    <w:rsid w:val="000134AD"/>
    <w:rsid w:val="00013577"/>
    <w:rsid w:val="000135A4"/>
    <w:rsid w:val="00013CF9"/>
    <w:rsid w:val="00014258"/>
    <w:rsid w:val="00014270"/>
    <w:rsid w:val="00014C72"/>
    <w:rsid w:val="00014CD0"/>
    <w:rsid w:val="00015440"/>
    <w:rsid w:val="0001548E"/>
    <w:rsid w:val="00015498"/>
    <w:rsid w:val="00015682"/>
    <w:rsid w:val="00015951"/>
    <w:rsid w:val="00015A8E"/>
    <w:rsid w:val="00015BC6"/>
    <w:rsid w:val="00015D55"/>
    <w:rsid w:val="000167EB"/>
    <w:rsid w:val="00016A60"/>
    <w:rsid w:val="00016CE9"/>
    <w:rsid w:val="00016D4C"/>
    <w:rsid w:val="0001791C"/>
    <w:rsid w:val="00017B06"/>
    <w:rsid w:val="00017C41"/>
    <w:rsid w:val="00017C98"/>
    <w:rsid w:val="00017D06"/>
    <w:rsid w:val="00017EF1"/>
    <w:rsid w:val="00020079"/>
    <w:rsid w:val="000207B3"/>
    <w:rsid w:val="00020841"/>
    <w:rsid w:val="00020A83"/>
    <w:rsid w:val="00020C05"/>
    <w:rsid w:val="00021581"/>
    <w:rsid w:val="00021681"/>
    <w:rsid w:val="00021759"/>
    <w:rsid w:val="00021D9C"/>
    <w:rsid w:val="00021F40"/>
    <w:rsid w:val="0002272C"/>
    <w:rsid w:val="000227AE"/>
    <w:rsid w:val="00022C20"/>
    <w:rsid w:val="00022C5D"/>
    <w:rsid w:val="00022E8B"/>
    <w:rsid w:val="00022F92"/>
    <w:rsid w:val="0002349D"/>
    <w:rsid w:val="00023535"/>
    <w:rsid w:val="0002388F"/>
    <w:rsid w:val="00023A56"/>
    <w:rsid w:val="00023A84"/>
    <w:rsid w:val="00023F06"/>
    <w:rsid w:val="00023F2D"/>
    <w:rsid w:val="000240E4"/>
    <w:rsid w:val="00024312"/>
    <w:rsid w:val="000248CE"/>
    <w:rsid w:val="00024ADD"/>
    <w:rsid w:val="00024BD2"/>
    <w:rsid w:val="00025134"/>
    <w:rsid w:val="000256F5"/>
    <w:rsid w:val="000257B7"/>
    <w:rsid w:val="0002767B"/>
    <w:rsid w:val="0002777F"/>
    <w:rsid w:val="000277FE"/>
    <w:rsid w:val="00027BA9"/>
    <w:rsid w:val="00027CFC"/>
    <w:rsid w:val="00027E17"/>
    <w:rsid w:val="00030067"/>
    <w:rsid w:val="00030244"/>
    <w:rsid w:val="000305E4"/>
    <w:rsid w:val="000306E7"/>
    <w:rsid w:val="00030768"/>
    <w:rsid w:val="000308C0"/>
    <w:rsid w:val="00030B70"/>
    <w:rsid w:val="00030BBC"/>
    <w:rsid w:val="00030FBE"/>
    <w:rsid w:val="000310F2"/>
    <w:rsid w:val="0003126E"/>
    <w:rsid w:val="00031363"/>
    <w:rsid w:val="00031568"/>
    <w:rsid w:val="00031A20"/>
    <w:rsid w:val="00031C35"/>
    <w:rsid w:val="0003223A"/>
    <w:rsid w:val="000338B8"/>
    <w:rsid w:val="00033935"/>
    <w:rsid w:val="00033BEF"/>
    <w:rsid w:val="00033CF5"/>
    <w:rsid w:val="000345D2"/>
    <w:rsid w:val="00034BA8"/>
    <w:rsid w:val="00035170"/>
    <w:rsid w:val="00035414"/>
    <w:rsid w:val="000356D3"/>
    <w:rsid w:val="00035E4E"/>
    <w:rsid w:val="0003601F"/>
    <w:rsid w:val="00036155"/>
    <w:rsid w:val="00036828"/>
    <w:rsid w:val="00037486"/>
    <w:rsid w:val="000377E0"/>
    <w:rsid w:val="00037FDB"/>
    <w:rsid w:val="000400A8"/>
    <w:rsid w:val="000402B3"/>
    <w:rsid w:val="0004041C"/>
    <w:rsid w:val="000404E7"/>
    <w:rsid w:val="00040621"/>
    <w:rsid w:val="00040787"/>
    <w:rsid w:val="0004087D"/>
    <w:rsid w:val="00040EC8"/>
    <w:rsid w:val="00040F05"/>
    <w:rsid w:val="0004108B"/>
    <w:rsid w:val="00041159"/>
    <w:rsid w:val="00041218"/>
    <w:rsid w:val="00041583"/>
    <w:rsid w:val="00041617"/>
    <w:rsid w:val="0004182B"/>
    <w:rsid w:val="0004192D"/>
    <w:rsid w:val="00041CC7"/>
    <w:rsid w:val="00041EFE"/>
    <w:rsid w:val="0004226D"/>
    <w:rsid w:val="00042A3E"/>
    <w:rsid w:val="00043823"/>
    <w:rsid w:val="00044290"/>
    <w:rsid w:val="000445E7"/>
    <w:rsid w:val="00044BDF"/>
    <w:rsid w:val="00044C13"/>
    <w:rsid w:val="00044D9A"/>
    <w:rsid w:val="00045459"/>
    <w:rsid w:val="00045E22"/>
    <w:rsid w:val="0004689F"/>
    <w:rsid w:val="00046F64"/>
    <w:rsid w:val="00046FEF"/>
    <w:rsid w:val="0004724B"/>
    <w:rsid w:val="00047621"/>
    <w:rsid w:val="00047CD0"/>
    <w:rsid w:val="00047EDF"/>
    <w:rsid w:val="000509C1"/>
    <w:rsid w:val="00050A05"/>
    <w:rsid w:val="00050C31"/>
    <w:rsid w:val="000511D4"/>
    <w:rsid w:val="0005171D"/>
    <w:rsid w:val="0005176C"/>
    <w:rsid w:val="00051D9E"/>
    <w:rsid w:val="00052129"/>
    <w:rsid w:val="000523FD"/>
    <w:rsid w:val="000528A4"/>
    <w:rsid w:val="00052E5A"/>
    <w:rsid w:val="00053208"/>
    <w:rsid w:val="00053256"/>
    <w:rsid w:val="00053418"/>
    <w:rsid w:val="0005396A"/>
    <w:rsid w:val="0005396B"/>
    <w:rsid w:val="00053C58"/>
    <w:rsid w:val="00053EAA"/>
    <w:rsid w:val="00054380"/>
    <w:rsid w:val="000548E1"/>
    <w:rsid w:val="00054A34"/>
    <w:rsid w:val="00054B5A"/>
    <w:rsid w:val="000551FD"/>
    <w:rsid w:val="0005528D"/>
    <w:rsid w:val="000553BD"/>
    <w:rsid w:val="000558E7"/>
    <w:rsid w:val="00055A78"/>
    <w:rsid w:val="00055AAC"/>
    <w:rsid w:val="00055DAA"/>
    <w:rsid w:val="00055F7B"/>
    <w:rsid w:val="00056403"/>
    <w:rsid w:val="000569F4"/>
    <w:rsid w:val="00056DC8"/>
    <w:rsid w:val="00057053"/>
    <w:rsid w:val="000576F0"/>
    <w:rsid w:val="000579CA"/>
    <w:rsid w:val="000600CB"/>
    <w:rsid w:val="000601A5"/>
    <w:rsid w:val="00061072"/>
    <w:rsid w:val="000615A1"/>
    <w:rsid w:val="00061B60"/>
    <w:rsid w:val="00062149"/>
    <w:rsid w:val="000621D0"/>
    <w:rsid w:val="00062810"/>
    <w:rsid w:val="00062A0D"/>
    <w:rsid w:val="00062C4E"/>
    <w:rsid w:val="00062C6B"/>
    <w:rsid w:val="00062CBB"/>
    <w:rsid w:val="00063365"/>
    <w:rsid w:val="000633E0"/>
    <w:rsid w:val="00063506"/>
    <w:rsid w:val="00063CDA"/>
    <w:rsid w:val="00063D9D"/>
    <w:rsid w:val="00063FFE"/>
    <w:rsid w:val="000652B4"/>
    <w:rsid w:val="00065603"/>
    <w:rsid w:val="000656D8"/>
    <w:rsid w:val="00065970"/>
    <w:rsid w:val="00065BCA"/>
    <w:rsid w:val="00065C20"/>
    <w:rsid w:val="00065F50"/>
    <w:rsid w:val="00065F9B"/>
    <w:rsid w:val="00066192"/>
    <w:rsid w:val="0006621A"/>
    <w:rsid w:val="000669CA"/>
    <w:rsid w:val="00066C1A"/>
    <w:rsid w:val="00066DBD"/>
    <w:rsid w:val="00066E11"/>
    <w:rsid w:val="0006723C"/>
    <w:rsid w:val="00067699"/>
    <w:rsid w:val="000677DA"/>
    <w:rsid w:val="00067B40"/>
    <w:rsid w:val="00067F8E"/>
    <w:rsid w:val="000700E1"/>
    <w:rsid w:val="00070273"/>
    <w:rsid w:val="00070458"/>
    <w:rsid w:val="00070927"/>
    <w:rsid w:val="00070D5D"/>
    <w:rsid w:val="000716C5"/>
    <w:rsid w:val="000716F7"/>
    <w:rsid w:val="00071D23"/>
    <w:rsid w:val="00072A28"/>
    <w:rsid w:val="00072DF6"/>
    <w:rsid w:val="000731B8"/>
    <w:rsid w:val="00073609"/>
    <w:rsid w:val="00073BD1"/>
    <w:rsid w:val="00073F2C"/>
    <w:rsid w:val="00074192"/>
    <w:rsid w:val="00074194"/>
    <w:rsid w:val="00074455"/>
    <w:rsid w:val="000745EF"/>
    <w:rsid w:val="0007475B"/>
    <w:rsid w:val="00074945"/>
    <w:rsid w:val="00074FBF"/>
    <w:rsid w:val="00075058"/>
    <w:rsid w:val="00075187"/>
    <w:rsid w:val="000752C3"/>
    <w:rsid w:val="00075372"/>
    <w:rsid w:val="0007571E"/>
    <w:rsid w:val="00075B61"/>
    <w:rsid w:val="00075C3D"/>
    <w:rsid w:val="000765A7"/>
    <w:rsid w:val="000767FD"/>
    <w:rsid w:val="00076963"/>
    <w:rsid w:val="00076A44"/>
    <w:rsid w:val="00076D15"/>
    <w:rsid w:val="00076F27"/>
    <w:rsid w:val="00077190"/>
    <w:rsid w:val="000775AE"/>
    <w:rsid w:val="0007795A"/>
    <w:rsid w:val="000779F1"/>
    <w:rsid w:val="00077BB1"/>
    <w:rsid w:val="0008026D"/>
    <w:rsid w:val="000805E2"/>
    <w:rsid w:val="000806EF"/>
    <w:rsid w:val="00080823"/>
    <w:rsid w:val="00080F08"/>
    <w:rsid w:val="00081075"/>
    <w:rsid w:val="0008116D"/>
    <w:rsid w:val="00082812"/>
    <w:rsid w:val="00082B70"/>
    <w:rsid w:val="000830AB"/>
    <w:rsid w:val="000832D2"/>
    <w:rsid w:val="00083617"/>
    <w:rsid w:val="00083618"/>
    <w:rsid w:val="00083708"/>
    <w:rsid w:val="0008377E"/>
    <w:rsid w:val="00083BC6"/>
    <w:rsid w:val="00083BEA"/>
    <w:rsid w:val="000847FC"/>
    <w:rsid w:val="00084A29"/>
    <w:rsid w:val="00084B88"/>
    <w:rsid w:val="00084C2F"/>
    <w:rsid w:val="00085FA6"/>
    <w:rsid w:val="000862F3"/>
    <w:rsid w:val="00086713"/>
    <w:rsid w:val="00086894"/>
    <w:rsid w:val="000869F6"/>
    <w:rsid w:val="00086BF4"/>
    <w:rsid w:val="00086D3E"/>
    <w:rsid w:val="00086F1E"/>
    <w:rsid w:val="0008756A"/>
    <w:rsid w:val="0008770A"/>
    <w:rsid w:val="00087C96"/>
    <w:rsid w:val="00087CF8"/>
    <w:rsid w:val="00087F0B"/>
    <w:rsid w:val="000901F3"/>
    <w:rsid w:val="000905B1"/>
    <w:rsid w:val="0009080D"/>
    <w:rsid w:val="00090C4F"/>
    <w:rsid w:val="00091160"/>
    <w:rsid w:val="000912E1"/>
    <w:rsid w:val="000916DF"/>
    <w:rsid w:val="0009180B"/>
    <w:rsid w:val="00091CD3"/>
    <w:rsid w:val="000924D5"/>
    <w:rsid w:val="000929DE"/>
    <w:rsid w:val="00092B23"/>
    <w:rsid w:val="00093B0F"/>
    <w:rsid w:val="00093B41"/>
    <w:rsid w:val="00093BB8"/>
    <w:rsid w:val="00093D09"/>
    <w:rsid w:val="00093D46"/>
    <w:rsid w:val="00094517"/>
    <w:rsid w:val="00094897"/>
    <w:rsid w:val="00094DDE"/>
    <w:rsid w:val="00094E08"/>
    <w:rsid w:val="00095239"/>
    <w:rsid w:val="000955D5"/>
    <w:rsid w:val="000957EB"/>
    <w:rsid w:val="000958DA"/>
    <w:rsid w:val="000962A9"/>
    <w:rsid w:val="000966E5"/>
    <w:rsid w:val="0009699D"/>
    <w:rsid w:val="00096CE1"/>
    <w:rsid w:val="00096F7E"/>
    <w:rsid w:val="00097514"/>
    <w:rsid w:val="00097AF1"/>
    <w:rsid w:val="000A003B"/>
    <w:rsid w:val="000A0112"/>
    <w:rsid w:val="000A061B"/>
    <w:rsid w:val="000A0917"/>
    <w:rsid w:val="000A0C8D"/>
    <w:rsid w:val="000A0E4F"/>
    <w:rsid w:val="000A1721"/>
    <w:rsid w:val="000A1AB4"/>
    <w:rsid w:val="000A1D0A"/>
    <w:rsid w:val="000A26CE"/>
    <w:rsid w:val="000A286E"/>
    <w:rsid w:val="000A298A"/>
    <w:rsid w:val="000A2A7F"/>
    <w:rsid w:val="000A2AB2"/>
    <w:rsid w:val="000A2AE4"/>
    <w:rsid w:val="000A2B0E"/>
    <w:rsid w:val="000A2EB9"/>
    <w:rsid w:val="000A3461"/>
    <w:rsid w:val="000A390A"/>
    <w:rsid w:val="000A3CF7"/>
    <w:rsid w:val="000A3E46"/>
    <w:rsid w:val="000A422D"/>
    <w:rsid w:val="000A4A13"/>
    <w:rsid w:val="000A53C1"/>
    <w:rsid w:val="000A556E"/>
    <w:rsid w:val="000A5AEC"/>
    <w:rsid w:val="000A6537"/>
    <w:rsid w:val="000A6778"/>
    <w:rsid w:val="000A6AA4"/>
    <w:rsid w:val="000A70AB"/>
    <w:rsid w:val="000A711E"/>
    <w:rsid w:val="000A75AD"/>
    <w:rsid w:val="000B0277"/>
    <w:rsid w:val="000B06E6"/>
    <w:rsid w:val="000B0948"/>
    <w:rsid w:val="000B0CDA"/>
    <w:rsid w:val="000B1496"/>
    <w:rsid w:val="000B1626"/>
    <w:rsid w:val="000B167A"/>
    <w:rsid w:val="000B16E7"/>
    <w:rsid w:val="000B174C"/>
    <w:rsid w:val="000B1876"/>
    <w:rsid w:val="000B1E11"/>
    <w:rsid w:val="000B2166"/>
    <w:rsid w:val="000B22F4"/>
    <w:rsid w:val="000B233A"/>
    <w:rsid w:val="000B28B5"/>
    <w:rsid w:val="000B2AC3"/>
    <w:rsid w:val="000B307C"/>
    <w:rsid w:val="000B335A"/>
    <w:rsid w:val="000B34BC"/>
    <w:rsid w:val="000B37E9"/>
    <w:rsid w:val="000B3969"/>
    <w:rsid w:val="000B3A1F"/>
    <w:rsid w:val="000B3B6A"/>
    <w:rsid w:val="000B3E02"/>
    <w:rsid w:val="000B40BC"/>
    <w:rsid w:val="000B40D7"/>
    <w:rsid w:val="000B4865"/>
    <w:rsid w:val="000B4F5C"/>
    <w:rsid w:val="000B5746"/>
    <w:rsid w:val="000B59CE"/>
    <w:rsid w:val="000B5CB5"/>
    <w:rsid w:val="000B5F7E"/>
    <w:rsid w:val="000B6767"/>
    <w:rsid w:val="000B67D8"/>
    <w:rsid w:val="000B6A0B"/>
    <w:rsid w:val="000B79D6"/>
    <w:rsid w:val="000B7D1C"/>
    <w:rsid w:val="000B7F55"/>
    <w:rsid w:val="000C0136"/>
    <w:rsid w:val="000C03DE"/>
    <w:rsid w:val="000C0C5D"/>
    <w:rsid w:val="000C11DC"/>
    <w:rsid w:val="000C14FB"/>
    <w:rsid w:val="000C19D3"/>
    <w:rsid w:val="000C1ED0"/>
    <w:rsid w:val="000C2099"/>
    <w:rsid w:val="000C21E4"/>
    <w:rsid w:val="000C2983"/>
    <w:rsid w:val="000C2AEC"/>
    <w:rsid w:val="000C3084"/>
    <w:rsid w:val="000C328F"/>
    <w:rsid w:val="000C33B0"/>
    <w:rsid w:val="000C3E9F"/>
    <w:rsid w:val="000C3F45"/>
    <w:rsid w:val="000C4058"/>
    <w:rsid w:val="000C41AC"/>
    <w:rsid w:val="000C44D6"/>
    <w:rsid w:val="000C4A3C"/>
    <w:rsid w:val="000C4BDD"/>
    <w:rsid w:val="000C4E69"/>
    <w:rsid w:val="000C5022"/>
    <w:rsid w:val="000C5343"/>
    <w:rsid w:val="000C59F0"/>
    <w:rsid w:val="000C5C1D"/>
    <w:rsid w:val="000C5FA0"/>
    <w:rsid w:val="000C6191"/>
    <w:rsid w:val="000C6410"/>
    <w:rsid w:val="000C6722"/>
    <w:rsid w:val="000C6994"/>
    <w:rsid w:val="000C6A9C"/>
    <w:rsid w:val="000C6CDE"/>
    <w:rsid w:val="000C6D83"/>
    <w:rsid w:val="000C6F09"/>
    <w:rsid w:val="000C6F52"/>
    <w:rsid w:val="000C7352"/>
    <w:rsid w:val="000C7454"/>
    <w:rsid w:val="000C79BB"/>
    <w:rsid w:val="000C7B7D"/>
    <w:rsid w:val="000D01FE"/>
    <w:rsid w:val="000D048C"/>
    <w:rsid w:val="000D04C3"/>
    <w:rsid w:val="000D06C0"/>
    <w:rsid w:val="000D07A6"/>
    <w:rsid w:val="000D09F5"/>
    <w:rsid w:val="000D0AA1"/>
    <w:rsid w:val="000D0ABC"/>
    <w:rsid w:val="000D17CB"/>
    <w:rsid w:val="000D19A9"/>
    <w:rsid w:val="000D201A"/>
    <w:rsid w:val="000D25FC"/>
    <w:rsid w:val="000D2C76"/>
    <w:rsid w:val="000D3490"/>
    <w:rsid w:val="000D37DB"/>
    <w:rsid w:val="000D4617"/>
    <w:rsid w:val="000D47EB"/>
    <w:rsid w:val="000D494C"/>
    <w:rsid w:val="000D4A4D"/>
    <w:rsid w:val="000D4F86"/>
    <w:rsid w:val="000D503D"/>
    <w:rsid w:val="000D5642"/>
    <w:rsid w:val="000D5E10"/>
    <w:rsid w:val="000D5FD4"/>
    <w:rsid w:val="000D6155"/>
    <w:rsid w:val="000D62D5"/>
    <w:rsid w:val="000D70C3"/>
    <w:rsid w:val="000D721F"/>
    <w:rsid w:val="000D732C"/>
    <w:rsid w:val="000D74B9"/>
    <w:rsid w:val="000D755D"/>
    <w:rsid w:val="000D77DA"/>
    <w:rsid w:val="000D7A11"/>
    <w:rsid w:val="000D7AEA"/>
    <w:rsid w:val="000E02B5"/>
    <w:rsid w:val="000E0303"/>
    <w:rsid w:val="000E073E"/>
    <w:rsid w:val="000E096C"/>
    <w:rsid w:val="000E0FAE"/>
    <w:rsid w:val="000E0FD3"/>
    <w:rsid w:val="000E11B1"/>
    <w:rsid w:val="000E123A"/>
    <w:rsid w:val="000E1567"/>
    <w:rsid w:val="000E19D5"/>
    <w:rsid w:val="000E1A21"/>
    <w:rsid w:val="000E1D9D"/>
    <w:rsid w:val="000E23C6"/>
    <w:rsid w:val="000E269A"/>
    <w:rsid w:val="000E26D6"/>
    <w:rsid w:val="000E2871"/>
    <w:rsid w:val="000E2DB3"/>
    <w:rsid w:val="000E2EE5"/>
    <w:rsid w:val="000E3278"/>
    <w:rsid w:val="000E39EB"/>
    <w:rsid w:val="000E3B8B"/>
    <w:rsid w:val="000E418B"/>
    <w:rsid w:val="000E43B2"/>
    <w:rsid w:val="000E4845"/>
    <w:rsid w:val="000E4DDE"/>
    <w:rsid w:val="000E53C4"/>
    <w:rsid w:val="000E53EB"/>
    <w:rsid w:val="000E53F2"/>
    <w:rsid w:val="000E5618"/>
    <w:rsid w:val="000E561A"/>
    <w:rsid w:val="000E56E3"/>
    <w:rsid w:val="000E592A"/>
    <w:rsid w:val="000E5972"/>
    <w:rsid w:val="000E5A2F"/>
    <w:rsid w:val="000E5AB7"/>
    <w:rsid w:val="000E5D19"/>
    <w:rsid w:val="000E5F63"/>
    <w:rsid w:val="000E6B6E"/>
    <w:rsid w:val="000E70B5"/>
    <w:rsid w:val="000E70D4"/>
    <w:rsid w:val="000E72D0"/>
    <w:rsid w:val="000E73FD"/>
    <w:rsid w:val="000E750A"/>
    <w:rsid w:val="000E786C"/>
    <w:rsid w:val="000E7B33"/>
    <w:rsid w:val="000E7CE8"/>
    <w:rsid w:val="000F0144"/>
    <w:rsid w:val="000F01F8"/>
    <w:rsid w:val="000F0234"/>
    <w:rsid w:val="000F02F0"/>
    <w:rsid w:val="000F060C"/>
    <w:rsid w:val="000F080F"/>
    <w:rsid w:val="000F0AD3"/>
    <w:rsid w:val="000F14C3"/>
    <w:rsid w:val="000F155B"/>
    <w:rsid w:val="000F1A66"/>
    <w:rsid w:val="000F1B3F"/>
    <w:rsid w:val="000F1B9F"/>
    <w:rsid w:val="000F1D21"/>
    <w:rsid w:val="000F2275"/>
    <w:rsid w:val="000F24D9"/>
    <w:rsid w:val="000F25EC"/>
    <w:rsid w:val="000F2C4A"/>
    <w:rsid w:val="000F2C5C"/>
    <w:rsid w:val="000F2EE0"/>
    <w:rsid w:val="000F2F02"/>
    <w:rsid w:val="000F3769"/>
    <w:rsid w:val="000F3819"/>
    <w:rsid w:val="000F3DBB"/>
    <w:rsid w:val="000F4527"/>
    <w:rsid w:val="000F4734"/>
    <w:rsid w:val="000F4A4E"/>
    <w:rsid w:val="000F4D2C"/>
    <w:rsid w:val="000F4D48"/>
    <w:rsid w:val="000F4FF4"/>
    <w:rsid w:val="000F506D"/>
    <w:rsid w:val="000F52E7"/>
    <w:rsid w:val="000F548D"/>
    <w:rsid w:val="000F55C7"/>
    <w:rsid w:val="000F55F9"/>
    <w:rsid w:val="000F57EC"/>
    <w:rsid w:val="000F588B"/>
    <w:rsid w:val="000F58CE"/>
    <w:rsid w:val="000F5959"/>
    <w:rsid w:val="000F5B32"/>
    <w:rsid w:val="000F5B86"/>
    <w:rsid w:val="000F6129"/>
    <w:rsid w:val="000F6741"/>
    <w:rsid w:val="000F7184"/>
    <w:rsid w:val="000F7A31"/>
    <w:rsid w:val="000F7ADA"/>
    <w:rsid w:val="000F7D19"/>
    <w:rsid w:val="000F7D5F"/>
    <w:rsid w:val="001006D0"/>
    <w:rsid w:val="001006E3"/>
    <w:rsid w:val="001006F9"/>
    <w:rsid w:val="001006FD"/>
    <w:rsid w:val="00100A07"/>
    <w:rsid w:val="00100D8E"/>
    <w:rsid w:val="00100DAE"/>
    <w:rsid w:val="00100F85"/>
    <w:rsid w:val="0010146B"/>
    <w:rsid w:val="0010159B"/>
    <w:rsid w:val="001015D4"/>
    <w:rsid w:val="00101849"/>
    <w:rsid w:val="00101959"/>
    <w:rsid w:val="00101B43"/>
    <w:rsid w:val="00102765"/>
    <w:rsid w:val="00102AC0"/>
    <w:rsid w:val="00102C0B"/>
    <w:rsid w:val="00102EAF"/>
    <w:rsid w:val="00103118"/>
    <w:rsid w:val="00103206"/>
    <w:rsid w:val="00103247"/>
    <w:rsid w:val="0010331F"/>
    <w:rsid w:val="001038E4"/>
    <w:rsid w:val="00103CDA"/>
    <w:rsid w:val="00103D5E"/>
    <w:rsid w:val="00103D9B"/>
    <w:rsid w:val="00104616"/>
    <w:rsid w:val="00104ADD"/>
    <w:rsid w:val="0010501A"/>
    <w:rsid w:val="001057BE"/>
    <w:rsid w:val="00105A03"/>
    <w:rsid w:val="00105C83"/>
    <w:rsid w:val="00106005"/>
    <w:rsid w:val="00106398"/>
    <w:rsid w:val="001065F4"/>
    <w:rsid w:val="001067EA"/>
    <w:rsid w:val="00106D09"/>
    <w:rsid w:val="00106D86"/>
    <w:rsid w:val="00106E43"/>
    <w:rsid w:val="00110263"/>
    <w:rsid w:val="00110314"/>
    <w:rsid w:val="001107FF"/>
    <w:rsid w:val="00110CC3"/>
    <w:rsid w:val="00110E53"/>
    <w:rsid w:val="00111028"/>
    <w:rsid w:val="00111378"/>
    <w:rsid w:val="0011162A"/>
    <w:rsid w:val="001120D8"/>
    <w:rsid w:val="00112419"/>
    <w:rsid w:val="0011267C"/>
    <w:rsid w:val="00112684"/>
    <w:rsid w:val="001127EE"/>
    <w:rsid w:val="001135A8"/>
    <w:rsid w:val="0011399A"/>
    <w:rsid w:val="00113A1A"/>
    <w:rsid w:val="00113E07"/>
    <w:rsid w:val="00114644"/>
    <w:rsid w:val="0011489B"/>
    <w:rsid w:val="00114DB3"/>
    <w:rsid w:val="0011508D"/>
    <w:rsid w:val="001157B3"/>
    <w:rsid w:val="00116452"/>
    <w:rsid w:val="0011647B"/>
    <w:rsid w:val="0011673D"/>
    <w:rsid w:val="0011691F"/>
    <w:rsid w:val="00116A65"/>
    <w:rsid w:val="00117017"/>
    <w:rsid w:val="001176A9"/>
    <w:rsid w:val="001177C3"/>
    <w:rsid w:val="001178B2"/>
    <w:rsid w:val="00117909"/>
    <w:rsid w:val="00117D50"/>
    <w:rsid w:val="00120385"/>
    <w:rsid w:val="00120829"/>
    <w:rsid w:val="00120B49"/>
    <w:rsid w:val="00120DBE"/>
    <w:rsid w:val="00120FB2"/>
    <w:rsid w:val="00120FF2"/>
    <w:rsid w:val="00121058"/>
    <w:rsid w:val="0012137D"/>
    <w:rsid w:val="0012145E"/>
    <w:rsid w:val="00121848"/>
    <w:rsid w:val="001218E7"/>
    <w:rsid w:val="00121A17"/>
    <w:rsid w:val="00121DAB"/>
    <w:rsid w:val="00121E4F"/>
    <w:rsid w:val="00122053"/>
    <w:rsid w:val="0012326C"/>
    <w:rsid w:val="0012352C"/>
    <w:rsid w:val="0012367E"/>
    <w:rsid w:val="00123D19"/>
    <w:rsid w:val="001240E9"/>
    <w:rsid w:val="001244B7"/>
    <w:rsid w:val="001248EC"/>
    <w:rsid w:val="00124CC4"/>
    <w:rsid w:val="00124E51"/>
    <w:rsid w:val="0012539C"/>
    <w:rsid w:val="00125689"/>
    <w:rsid w:val="0012568E"/>
    <w:rsid w:val="00125A9B"/>
    <w:rsid w:val="00125B8C"/>
    <w:rsid w:val="0012623D"/>
    <w:rsid w:val="0012648C"/>
    <w:rsid w:val="0012680B"/>
    <w:rsid w:val="0012691C"/>
    <w:rsid w:val="001269B9"/>
    <w:rsid w:val="00126D8D"/>
    <w:rsid w:val="0012759C"/>
    <w:rsid w:val="00127D67"/>
    <w:rsid w:val="00127ED3"/>
    <w:rsid w:val="00127F61"/>
    <w:rsid w:val="001303F0"/>
    <w:rsid w:val="001304C7"/>
    <w:rsid w:val="001304EE"/>
    <w:rsid w:val="00130A80"/>
    <w:rsid w:val="0013118E"/>
    <w:rsid w:val="001313FE"/>
    <w:rsid w:val="00131686"/>
    <w:rsid w:val="00131FAB"/>
    <w:rsid w:val="00132195"/>
    <w:rsid w:val="001322A0"/>
    <w:rsid w:val="0013230D"/>
    <w:rsid w:val="00132ED2"/>
    <w:rsid w:val="00133029"/>
    <w:rsid w:val="00133BF9"/>
    <w:rsid w:val="00133CFF"/>
    <w:rsid w:val="00133D12"/>
    <w:rsid w:val="00133E14"/>
    <w:rsid w:val="001340B3"/>
    <w:rsid w:val="001340E6"/>
    <w:rsid w:val="001341BB"/>
    <w:rsid w:val="00134AE9"/>
    <w:rsid w:val="00134E15"/>
    <w:rsid w:val="00135A47"/>
    <w:rsid w:val="0013602A"/>
    <w:rsid w:val="0013698B"/>
    <w:rsid w:val="001369F8"/>
    <w:rsid w:val="00136BCC"/>
    <w:rsid w:val="00136D91"/>
    <w:rsid w:val="00136DBA"/>
    <w:rsid w:val="001370F6"/>
    <w:rsid w:val="0013725B"/>
    <w:rsid w:val="001375FD"/>
    <w:rsid w:val="00137840"/>
    <w:rsid w:val="001378CF"/>
    <w:rsid w:val="00137E7E"/>
    <w:rsid w:val="0014027F"/>
    <w:rsid w:val="00140AE6"/>
    <w:rsid w:val="00140CEE"/>
    <w:rsid w:val="00141260"/>
    <w:rsid w:val="00141365"/>
    <w:rsid w:val="00141ACF"/>
    <w:rsid w:val="00142094"/>
    <w:rsid w:val="0014224E"/>
    <w:rsid w:val="0014235F"/>
    <w:rsid w:val="00142A0C"/>
    <w:rsid w:val="00142D2E"/>
    <w:rsid w:val="00142F5B"/>
    <w:rsid w:val="00143454"/>
    <w:rsid w:val="001434C3"/>
    <w:rsid w:val="001435B0"/>
    <w:rsid w:val="00143BA2"/>
    <w:rsid w:val="00143CBA"/>
    <w:rsid w:val="00143CF4"/>
    <w:rsid w:val="001440D7"/>
    <w:rsid w:val="00144101"/>
    <w:rsid w:val="00144926"/>
    <w:rsid w:val="00144C4D"/>
    <w:rsid w:val="00144F37"/>
    <w:rsid w:val="00144F41"/>
    <w:rsid w:val="001456A2"/>
    <w:rsid w:val="0014649C"/>
    <w:rsid w:val="0014682F"/>
    <w:rsid w:val="00146959"/>
    <w:rsid w:val="00146FDF"/>
    <w:rsid w:val="00147258"/>
    <w:rsid w:val="0014757F"/>
    <w:rsid w:val="00147713"/>
    <w:rsid w:val="0014797E"/>
    <w:rsid w:val="00147AC1"/>
    <w:rsid w:val="00147F0F"/>
    <w:rsid w:val="0015025A"/>
    <w:rsid w:val="001503E5"/>
    <w:rsid w:val="00150425"/>
    <w:rsid w:val="0015059A"/>
    <w:rsid w:val="00150ECB"/>
    <w:rsid w:val="00150FCF"/>
    <w:rsid w:val="00151224"/>
    <w:rsid w:val="00151421"/>
    <w:rsid w:val="001517BE"/>
    <w:rsid w:val="00151A03"/>
    <w:rsid w:val="00151BB1"/>
    <w:rsid w:val="00151CED"/>
    <w:rsid w:val="00151D23"/>
    <w:rsid w:val="00151EDB"/>
    <w:rsid w:val="00151FBD"/>
    <w:rsid w:val="00152530"/>
    <w:rsid w:val="00152C9B"/>
    <w:rsid w:val="00153345"/>
    <w:rsid w:val="00153440"/>
    <w:rsid w:val="00153585"/>
    <w:rsid w:val="001537B2"/>
    <w:rsid w:val="00153A0D"/>
    <w:rsid w:val="00153C8A"/>
    <w:rsid w:val="00154530"/>
    <w:rsid w:val="001548EB"/>
    <w:rsid w:val="00154DA2"/>
    <w:rsid w:val="001552CE"/>
    <w:rsid w:val="0015549D"/>
    <w:rsid w:val="00155638"/>
    <w:rsid w:val="001556D3"/>
    <w:rsid w:val="00156068"/>
    <w:rsid w:val="001564B5"/>
    <w:rsid w:val="00156ABB"/>
    <w:rsid w:val="00156C34"/>
    <w:rsid w:val="00156F7B"/>
    <w:rsid w:val="001571E2"/>
    <w:rsid w:val="00157BF6"/>
    <w:rsid w:val="00157C3E"/>
    <w:rsid w:val="00157D89"/>
    <w:rsid w:val="00157E27"/>
    <w:rsid w:val="0016000E"/>
    <w:rsid w:val="0016067B"/>
    <w:rsid w:val="001608ED"/>
    <w:rsid w:val="00160B33"/>
    <w:rsid w:val="00160B85"/>
    <w:rsid w:val="001610A1"/>
    <w:rsid w:val="001611CB"/>
    <w:rsid w:val="001613AA"/>
    <w:rsid w:val="0016159B"/>
    <w:rsid w:val="0016162E"/>
    <w:rsid w:val="0016196B"/>
    <w:rsid w:val="00161B26"/>
    <w:rsid w:val="00162294"/>
    <w:rsid w:val="00162DC9"/>
    <w:rsid w:val="0016311C"/>
    <w:rsid w:val="0016317A"/>
    <w:rsid w:val="0016321E"/>
    <w:rsid w:val="00163709"/>
    <w:rsid w:val="00163913"/>
    <w:rsid w:val="00163B6D"/>
    <w:rsid w:val="00163BE3"/>
    <w:rsid w:val="00163DED"/>
    <w:rsid w:val="00163E07"/>
    <w:rsid w:val="00163E4B"/>
    <w:rsid w:val="001642C5"/>
    <w:rsid w:val="001643C0"/>
    <w:rsid w:val="00165155"/>
    <w:rsid w:val="001651EE"/>
    <w:rsid w:val="00165323"/>
    <w:rsid w:val="001654A8"/>
    <w:rsid w:val="0016559E"/>
    <w:rsid w:val="00165B05"/>
    <w:rsid w:val="00165B07"/>
    <w:rsid w:val="00165CF1"/>
    <w:rsid w:val="00165EF1"/>
    <w:rsid w:val="00165FD6"/>
    <w:rsid w:val="00166525"/>
    <w:rsid w:val="00166CA2"/>
    <w:rsid w:val="00166DC9"/>
    <w:rsid w:val="0016724E"/>
    <w:rsid w:val="001672A9"/>
    <w:rsid w:val="00167670"/>
    <w:rsid w:val="001702DE"/>
    <w:rsid w:val="0017099C"/>
    <w:rsid w:val="00170E8A"/>
    <w:rsid w:val="00170F02"/>
    <w:rsid w:val="001711A8"/>
    <w:rsid w:val="0017146E"/>
    <w:rsid w:val="0017180E"/>
    <w:rsid w:val="001718FC"/>
    <w:rsid w:val="00171A39"/>
    <w:rsid w:val="00172361"/>
    <w:rsid w:val="001723BB"/>
    <w:rsid w:val="001723DE"/>
    <w:rsid w:val="00172425"/>
    <w:rsid w:val="0017271B"/>
    <w:rsid w:val="00172C33"/>
    <w:rsid w:val="00172D02"/>
    <w:rsid w:val="0017325E"/>
    <w:rsid w:val="001734FB"/>
    <w:rsid w:val="00173CC8"/>
    <w:rsid w:val="00173D07"/>
    <w:rsid w:val="00175549"/>
    <w:rsid w:val="00176989"/>
    <w:rsid w:val="00176AC6"/>
    <w:rsid w:val="00176C61"/>
    <w:rsid w:val="001770F6"/>
    <w:rsid w:val="0017720A"/>
    <w:rsid w:val="00177462"/>
    <w:rsid w:val="001775D7"/>
    <w:rsid w:val="00177BA7"/>
    <w:rsid w:val="001801AE"/>
    <w:rsid w:val="00180716"/>
    <w:rsid w:val="00180780"/>
    <w:rsid w:val="00180CE5"/>
    <w:rsid w:val="00180DDB"/>
    <w:rsid w:val="00180FC8"/>
    <w:rsid w:val="0018139A"/>
    <w:rsid w:val="001815E9"/>
    <w:rsid w:val="00181E5E"/>
    <w:rsid w:val="001824A1"/>
    <w:rsid w:val="0018266A"/>
    <w:rsid w:val="0018303F"/>
    <w:rsid w:val="001834EC"/>
    <w:rsid w:val="001834FD"/>
    <w:rsid w:val="00183559"/>
    <w:rsid w:val="00183917"/>
    <w:rsid w:val="00183DA3"/>
    <w:rsid w:val="0018485A"/>
    <w:rsid w:val="00184EB4"/>
    <w:rsid w:val="0018507E"/>
    <w:rsid w:val="0018526C"/>
    <w:rsid w:val="0018539C"/>
    <w:rsid w:val="00185456"/>
    <w:rsid w:val="00185558"/>
    <w:rsid w:val="0018560B"/>
    <w:rsid w:val="0018570F"/>
    <w:rsid w:val="001858F2"/>
    <w:rsid w:val="00185934"/>
    <w:rsid w:val="00185A0F"/>
    <w:rsid w:val="00185B84"/>
    <w:rsid w:val="00185BAF"/>
    <w:rsid w:val="00185C20"/>
    <w:rsid w:val="00185F50"/>
    <w:rsid w:val="001860BF"/>
    <w:rsid w:val="00186659"/>
    <w:rsid w:val="00186EBD"/>
    <w:rsid w:val="0018751E"/>
    <w:rsid w:val="00187894"/>
    <w:rsid w:val="001901E5"/>
    <w:rsid w:val="00190568"/>
    <w:rsid w:val="00190680"/>
    <w:rsid w:val="0019095D"/>
    <w:rsid w:val="00190989"/>
    <w:rsid w:val="00190C5C"/>
    <w:rsid w:val="00190E2B"/>
    <w:rsid w:val="00190E7A"/>
    <w:rsid w:val="00190F07"/>
    <w:rsid w:val="00190F96"/>
    <w:rsid w:val="00191A27"/>
    <w:rsid w:val="00191DE2"/>
    <w:rsid w:val="001921CD"/>
    <w:rsid w:val="001923F7"/>
    <w:rsid w:val="00192641"/>
    <w:rsid w:val="001928BA"/>
    <w:rsid w:val="00192CEF"/>
    <w:rsid w:val="00193587"/>
    <w:rsid w:val="00193A14"/>
    <w:rsid w:val="00193B07"/>
    <w:rsid w:val="00194522"/>
    <w:rsid w:val="00194A74"/>
    <w:rsid w:val="00195111"/>
    <w:rsid w:val="00195370"/>
    <w:rsid w:val="001954BB"/>
    <w:rsid w:val="001958BF"/>
    <w:rsid w:val="001961BB"/>
    <w:rsid w:val="001963ED"/>
    <w:rsid w:val="00196884"/>
    <w:rsid w:val="00196B91"/>
    <w:rsid w:val="00196BD0"/>
    <w:rsid w:val="00196CAA"/>
    <w:rsid w:val="00196F1B"/>
    <w:rsid w:val="00197CBD"/>
    <w:rsid w:val="00197CC2"/>
    <w:rsid w:val="00197D95"/>
    <w:rsid w:val="001A0016"/>
    <w:rsid w:val="001A0017"/>
    <w:rsid w:val="001A00AE"/>
    <w:rsid w:val="001A02EA"/>
    <w:rsid w:val="001A04BA"/>
    <w:rsid w:val="001A05D9"/>
    <w:rsid w:val="001A08F0"/>
    <w:rsid w:val="001A09AB"/>
    <w:rsid w:val="001A09AE"/>
    <w:rsid w:val="001A12F9"/>
    <w:rsid w:val="001A16E5"/>
    <w:rsid w:val="001A184F"/>
    <w:rsid w:val="001A19CB"/>
    <w:rsid w:val="001A1A2E"/>
    <w:rsid w:val="001A1AA9"/>
    <w:rsid w:val="001A23EF"/>
    <w:rsid w:val="001A2789"/>
    <w:rsid w:val="001A27EA"/>
    <w:rsid w:val="001A2C0E"/>
    <w:rsid w:val="001A2C2E"/>
    <w:rsid w:val="001A38EF"/>
    <w:rsid w:val="001A397E"/>
    <w:rsid w:val="001A3AD8"/>
    <w:rsid w:val="001A3F53"/>
    <w:rsid w:val="001A4159"/>
    <w:rsid w:val="001A443E"/>
    <w:rsid w:val="001A473D"/>
    <w:rsid w:val="001A59EC"/>
    <w:rsid w:val="001A5A40"/>
    <w:rsid w:val="001A5B4A"/>
    <w:rsid w:val="001A6612"/>
    <w:rsid w:val="001A6618"/>
    <w:rsid w:val="001A6AB3"/>
    <w:rsid w:val="001A7D88"/>
    <w:rsid w:val="001A7DEF"/>
    <w:rsid w:val="001B04F6"/>
    <w:rsid w:val="001B05BA"/>
    <w:rsid w:val="001B06ED"/>
    <w:rsid w:val="001B0A9D"/>
    <w:rsid w:val="001B0D68"/>
    <w:rsid w:val="001B0DD6"/>
    <w:rsid w:val="001B15AB"/>
    <w:rsid w:val="001B15D4"/>
    <w:rsid w:val="001B15D5"/>
    <w:rsid w:val="001B1B48"/>
    <w:rsid w:val="001B1BBC"/>
    <w:rsid w:val="001B1CB3"/>
    <w:rsid w:val="001B1CE1"/>
    <w:rsid w:val="001B1CF0"/>
    <w:rsid w:val="001B1E5B"/>
    <w:rsid w:val="001B1EDB"/>
    <w:rsid w:val="001B1F53"/>
    <w:rsid w:val="001B2289"/>
    <w:rsid w:val="001B2602"/>
    <w:rsid w:val="001B2622"/>
    <w:rsid w:val="001B2807"/>
    <w:rsid w:val="001B2A89"/>
    <w:rsid w:val="001B2BA6"/>
    <w:rsid w:val="001B2E64"/>
    <w:rsid w:val="001B2F77"/>
    <w:rsid w:val="001B2FD8"/>
    <w:rsid w:val="001B30AC"/>
    <w:rsid w:val="001B32FC"/>
    <w:rsid w:val="001B3322"/>
    <w:rsid w:val="001B35C7"/>
    <w:rsid w:val="001B3704"/>
    <w:rsid w:val="001B372D"/>
    <w:rsid w:val="001B38BF"/>
    <w:rsid w:val="001B3988"/>
    <w:rsid w:val="001B3B35"/>
    <w:rsid w:val="001B3D51"/>
    <w:rsid w:val="001B41C1"/>
    <w:rsid w:val="001B454C"/>
    <w:rsid w:val="001B4700"/>
    <w:rsid w:val="001B4D3B"/>
    <w:rsid w:val="001B4E70"/>
    <w:rsid w:val="001B50C2"/>
    <w:rsid w:val="001B5245"/>
    <w:rsid w:val="001B56CF"/>
    <w:rsid w:val="001B60F4"/>
    <w:rsid w:val="001B621C"/>
    <w:rsid w:val="001B628B"/>
    <w:rsid w:val="001B6453"/>
    <w:rsid w:val="001B6467"/>
    <w:rsid w:val="001B6EFC"/>
    <w:rsid w:val="001B7F3C"/>
    <w:rsid w:val="001C0097"/>
    <w:rsid w:val="001C0672"/>
    <w:rsid w:val="001C0757"/>
    <w:rsid w:val="001C0782"/>
    <w:rsid w:val="001C0961"/>
    <w:rsid w:val="001C0D71"/>
    <w:rsid w:val="001C10C7"/>
    <w:rsid w:val="001C127F"/>
    <w:rsid w:val="001C129B"/>
    <w:rsid w:val="001C2774"/>
    <w:rsid w:val="001C2DA0"/>
    <w:rsid w:val="001C2E4E"/>
    <w:rsid w:val="001C3310"/>
    <w:rsid w:val="001C34D4"/>
    <w:rsid w:val="001C382F"/>
    <w:rsid w:val="001C3DCC"/>
    <w:rsid w:val="001C3E3F"/>
    <w:rsid w:val="001C43AC"/>
    <w:rsid w:val="001C48FA"/>
    <w:rsid w:val="001C4A32"/>
    <w:rsid w:val="001C4B2A"/>
    <w:rsid w:val="001C50D2"/>
    <w:rsid w:val="001C517D"/>
    <w:rsid w:val="001C54EE"/>
    <w:rsid w:val="001C594F"/>
    <w:rsid w:val="001C5978"/>
    <w:rsid w:val="001C5D5E"/>
    <w:rsid w:val="001C5DFC"/>
    <w:rsid w:val="001C5E29"/>
    <w:rsid w:val="001C5F47"/>
    <w:rsid w:val="001C637A"/>
    <w:rsid w:val="001C6E67"/>
    <w:rsid w:val="001C6F8D"/>
    <w:rsid w:val="001C7169"/>
    <w:rsid w:val="001C7280"/>
    <w:rsid w:val="001C75BA"/>
    <w:rsid w:val="001C774B"/>
    <w:rsid w:val="001C7E6D"/>
    <w:rsid w:val="001C7F95"/>
    <w:rsid w:val="001C7FCF"/>
    <w:rsid w:val="001D083B"/>
    <w:rsid w:val="001D0B52"/>
    <w:rsid w:val="001D0C1C"/>
    <w:rsid w:val="001D1082"/>
    <w:rsid w:val="001D16A5"/>
    <w:rsid w:val="001D21A1"/>
    <w:rsid w:val="001D24A1"/>
    <w:rsid w:val="001D24B7"/>
    <w:rsid w:val="001D2ABC"/>
    <w:rsid w:val="001D2BEA"/>
    <w:rsid w:val="001D2E26"/>
    <w:rsid w:val="001D3734"/>
    <w:rsid w:val="001D391C"/>
    <w:rsid w:val="001D3A5B"/>
    <w:rsid w:val="001D3AC8"/>
    <w:rsid w:val="001D3CA2"/>
    <w:rsid w:val="001D4827"/>
    <w:rsid w:val="001D48FE"/>
    <w:rsid w:val="001D58E9"/>
    <w:rsid w:val="001D6226"/>
    <w:rsid w:val="001D6304"/>
    <w:rsid w:val="001D686E"/>
    <w:rsid w:val="001D758E"/>
    <w:rsid w:val="001D7998"/>
    <w:rsid w:val="001D7C06"/>
    <w:rsid w:val="001E03E8"/>
    <w:rsid w:val="001E0B2E"/>
    <w:rsid w:val="001E0BDF"/>
    <w:rsid w:val="001E0C74"/>
    <w:rsid w:val="001E0E90"/>
    <w:rsid w:val="001E1008"/>
    <w:rsid w:val="001E12E6"/>
    <w:rsid w:val="001E1617"/>
    <w:rsid w:val="001E2658"/>
    <w:rsid w:val="001E2EB7"/>
    <w:rsid w:val="001E2FA1"/>
    <w:rsid w:val="001E301F"/>
    <w:rsid w:val="001E36B7"/>
    <w:rsid w:val="001E391C"/>
    <w:rsid w:val="001E39B6"/>
    <w:rsid w:val="001E3DAC"/>
    <w:rsid w:val="001E44AE"/>
    <w:rsid w:val="001E4B5E"/>
    <w:rsid w:val="001E523D"/>
    <w:rsid w:val="001E5444"/>
    <w:rsid w:val="001E598D"/>
    <w:rsid w:val="001E616C"/>
    <w:rsid w:val="001E62B2"/>
    <w:rsid w:val="001E6A80"/>
    <w:rsid w:val="001E719B"/>
    <w:rsid w:val="001E78AD"/>
    <w:rsid w:val="001E7E18"/>
    <w:rsid w:val="001F0212"/>
    <w:rsid w:val="001F02ED"/>
    <w:rsid w:val="001F032B"/>
    <w:rsid w:val="001F07A7"/>
    <w:rsid w:val="001F08B5"/>
    <w:rsid w:val="001F0FE8"/>
    <w:rsid w:val="001F179D"/>
    <w:rsid w:val="001F19D4"/>
    <w:rsid w:val="001F2046"/>
    <w:rsid w:val="001F280A"/>
    <w:rsid w:val="001F2B79"/>
    <w:rsid w:val="001F2CA0"/>
    <w:rsid w:val="001F2D18"/>
    <w:rsid w:val="001F2D85"/>
    <w:rsid w:val="001F338E"/>
    <w:rsid w:val="001F34F7"/>
    <w:rsid w:val="001F35D9"/>
    <w:rsid w:val="001F3984"/>
    <w:rsid w:val="001F3B68"/>
    <w:rsid w:val="001F3BC3"/>
    <w:rsid w:val="001F3CFA"/>
    <w:rsid w:val="001F46E2"/>
    <w:rsid w:val="001F491B"/>
    <w:rsid w:val="001F4A67"/>
    <w:rsid w:val="001F4D76"/>
    <w:rsid w:val="001F52ED"/>
    <w:rsid w:val="001F5E5F"/>
    <w:rsid w:val="001F5FD0"/>
    <w:rsid w:val="001F60DB"/>
    <w:rsid w:val="001F64DA"/>
    <w:rsid w:val="001F6B1C"/>
    <w:rsid w:val="001F71EB"/>
    <w:rsid w:val="001F72AA"/>
    <w:rsid w:val="001F7509"/>
    <w:rsid w:val="001F7631"/>
    <w:rsid w:val="001F7D2B"/>
    <w:rsid w:val="00200A11"/>
    <w:rsid w:val="00200DAB"/>
    <w:rsid w:val="00201423"/>
    <w:rsid w:val="002015AF"/>
    <w:rsid w:val="00201A8F"/>
    <w:rsid w:val="00201BD2"/>
    <w:rsid w:val="002028AA"/>
    <w:rsid w:val="00202DBC"/>
    <w:rsid w:val="00203259"/>
    <w:rsid w:val="00203281"/>
    <w:rsid w:val="00203B73"/>
    <w:rsid w:val="00203EC0"/>
    <w:rsid w:val="00204154"/>
    <w:rsid w:val="002042F4"/>
    <w:rsid w:val="0020432E"/>
    <w:rsid w:val="002044BE"/>
    <w:rsid w:val="00204657"/>
    <w:rsid w:val="002047DF"/>
    <w:rsid w:val="002055BD"/>
    <w:rsid w:val="00205A63"/>
    <w:rsid w:val="002065B5"/>
    <w:rsid w:val="002067D9"/>
    <w:rsid w:val="00206971"/>
    <w:rsid w:val="00207136"/>
    <w:rsid w:val="0020730F"/>
    <w:rsid w:val="0020733D"/>
    <w:rsid w:val="0020747F"/>
    <w:rsid w:val="002078E8"/>
    <w:rsid w:val="00207D27"/>
    <w:rsid w:val="002100DC"/>
    <w:rsid w:val="002103B2"/>
    <w:rsid w:val="0021069F"/>
    <w:rsid w:val="0021078C"/>
    <w:rsid w:val="00210A52"/>
    <w:rsid w:val="002110A9"/>
    <w:rsid w:val="002111A5"/>
    <w:rsid w:val="0021138C"/>
    <w:rsid w:val="00211573"/>
    <w:rsid w:val="002116E9"/>
    <w:rsid w:val="002119D3"/>
    <w:rsid w:val="00212354"/>
    <w:rsid w:val="00212473"/>
    <w:rsid w:val="002127DA"/>
    <w:rsid w:val="00212A92"/>
    <w:rsid w:val="00212D52"/>
    <w:rsid w:val="002134AF"/>
    <w:rsid w:val="002135E4"/>
    <w:rsid w:val="00213A7A"/>
    <w:rsid w:val="00213C09"/>
    <w:rsid w:val="002140C4"/>
    <w:rsid w:val="0021476D"/>
    <w:rsid w:val="00214B45"/>
    <w:rsid w:val="002152C4"/>
    <w:rsid w:val="002153BF"/>
    <w:rsid w:val="00215637"/>
    <w:rsid w:val="002156C0"/>
    <w:rsid w:val="0021585D"/>
    <w:rsid w:val="002159CE"/>
    <w:rsid w:val="002159D8"/>
    <w:rsid w:val="002163BD"/>
    <w:rsid w:val="0021643A"/>
    <w:rsid w:val="00216578"/>
    <w:rsid w:val="00217383"/>
    <w:rsid w:val="00220150"/>
    <w:rsid w:val="0022025D"/>
    <w:rsid w:val="00220879"/>
    <w:rsid w:val="0022165A"/>
    <w:rsid w:val="002217AC"/>
    <w:rsid w:val="0022196C"/>
    <w:rsid w:val="00221BDA"/>
    <w:rsid w:val="002222CA"/>
    <w:rsid w:val="00222366"/>
    <w:rsid w:val="002225CD"/>
    <w:rsid w:val="00222722"/>
    <w:rsid w:val="00222752"/>
    <w:rsid w:val="00222B3B"/>
    <w:rsid w:val="00222F76"/>
    <w:rsid w:val="00223199"/>
    <w:rsid w:val="00223877"/>
    <w:rsid w:val="00223959"/>
    <w:rsid w:val="00224184"/>
    <w:rsid w:val="00224490"/>
    <w:rsid w:val="002245FD"/>
    <w:rsid w:val="00224670"/>
    <w:rsid w:val="00225909"/>
    <w:rsid w:val="002259D1"/>
    <w:rsid w:val="00225BF7"/>
    <w:rsid w:val="00225F00"/>
    <w:rsid w:val="00226263"/>
    <w:rsid w:val="002264C5"/>
    <w:rsid w:val="00226A75"/>
    <w:rsid w:val="00226AD2"/>
    <w:rsid w:val="00226FBF"/>
    <w:rsid w:val="002271E3"/>
    <w:rsid w:val="00227779"/>
    <w:rsid w:val="00227C7F"/>
    <w:rsid w:val="00227FC0"/>
    <w:rsid w:val="00230002"/>
    <w:rsid w:val="0023029C"/>
    <w:rsid w:val="002307E0"/>
    <w:rsid w:val="00230E69"/>
    <w:rsid w:val="00230F58"/>
    <w:rsid w:val="00230FC8"/>
    <w:rsid w:val="00231086"/>
    <w:rsid w:val="0023112C"/>
    <w:rsid w:val="00231548"/>
    <w:rsid w:val="0023177F"/>
    <w:rsid w:val="00231AF3"/>
    <w:rsid w:val="00231B37"/>
    <w:rsid w:val="00231F6A"/>
    <w:rsid w:val="00231F7C"/>
    <w:rsid w:val="002325B5"/>
    <w:rsid w:val="002327A3"/>
    <w:rsid w:val="00232EDA"/>
    <w:rsid w:val="00233547"/>
    <w:rsid w:val="002335AD"/>
    <w:rsid w:val="00233A49"/>
    <w:rsid w:val="002343A7"/>
    <w:rsid w:val="002345DE"/>
    <w:rsid w:val="002349E2"/>
    <w:rsid w:val="00234E2B"/>
    <w:rsid w:val="0023522B"/>
    <w:rsid w:val="00235397"/>
    <w:rsid w:val="002353D4"/>
    <w:rsid w:val="00235519"/>
    <w:rsid w:val="00236121"/>
    <w:rsid w:val="00236259"/>
    <w:rsid w:val="00236630"/>
    <w:rsid w:val="00236A22"/>
    <w:rsid w:val="00236E3F"/>
    <w:rsid w:val="00236F93"/>
    <w:rsid w:val="0023740D"/>
    <w:rsid w:val="00237678"/>
    <w:rsid w:val="00237A59"/>
    <w:rsid w:val="00237F49"/>
    <w:rsid w:val="0024005D"/>
    <w:rsid w:val="00241389"/>
    <w:rsid w:val="002418D7"/>
    <w:rsid w:val="002425CC"/>
    <w:rsid w:val="002427EB"/>
    <w:rsid w:val="00242920"/>
    <w:rsid w:val="00242B2F"/>
    <w:rsid w:val="00242DE1"/>
    <w:rsid w:val="00243180"/>
    <w:rsid w:val="00243282"/>
    <w:rsid w:val="002433F4"/>
    <w:rsid w:val="002435AB"/>
    <w:rsid w:val="00243710"/>
    <w:rsid w:val="00243BAC"/>
    <w:rsid w:val="002441DB"/>
    <w:rsid w:val="00244469"/>
    <w:rsid w:val="00244E6B"/>
    <w:rsid w:val="00245209"/>
    <w:rsid w:val="002454BB"/>
    <w:rsid w:val="00245574"/>
    <w:rsid w:val="00245E23"/>
    <w:rsid w:val="0024627E"/>
    <w:rsid w:val="002463E1"/>
    <w:rsid w:val="0024682A"/>
    <w:rsid w:val="002468FE"/>
    <w:rsid w:val="00246A38"/>
    <w:rsid w:val="00246A7B"/>
    <w:rsid w:val="00247402"/>
    <w:rsid w:val="0024749D"/>
    <w:rsid w:val="00247697"/>
    <w:rsid w:val="00247EA2"/>
    <w:rsid w:val="00250C25"/>
    <w:rsid w:val="00250E84"/>
    <w:rsid w:val="002511B3"/>
    <w:rsid w:val="002511D1"/>
    <w:rsid w:val="002515CD"/>
    <w:rsid w:val="0025185E"/>
    <w:rsid w:val="00251920"/>
    <w:rsid w:val="00251EE5"/>
    <w:rsid w:val="00252A6E"/>
    <w:rsid w:val="00252F04"/>
    <w:rsid w:val="00252F36"/>
    <w:rsid w:val="00253093"/>
    <w:rsid w:val="00253C47"/>
    <w:rsid w:val="00253EE6"/>
    <w:rsid w:val="002545EC"/>
    <w:rsid w:val="002549EC"/>
    <w:rsid w:val="00254D5D"/>
    <w:rsid w:val="00254ED1"/>
    <w:rsid w:val="00254F0F"/>
    <w:rsid w:val="002550D6"/>
    <w:rsid w:val="0025534E"/>
    <w:rsid w:val="0025594C"/>
    <w:rsid w:val="00255B72"/>
    <w:rsid w:val="00255B93"/>
    <w:rsid w:val="00255BE3"/>
    <w:rsid w:val="00255D54"/>
    <w:rsid w:val="00255D66"/>
    <w:rsid w:val="00256600"/>
    <w:rsid w:val="002569B4"/>
    <w:rsid w:val="00256E02"/>
    <w:rsid w:val="002574B5"/>
    <w:rsid w:val="002578D9"/>
    <w:rsid w:val="00257BA2"/>
    <w:rsid w:val="00260597"/>
    <w:rsid w:val="002605E6"/>
    <w:rsid w:val="00260A02"/>
    <w:rsid w:val="00260A0D"/>
    <w:rsid w:val="00260E5E"/>
    <w:rsid w:val="00260ED3"/>
    <w:rsid w:val="00261D5A"/>
    <w:rsid w:val="002620BE"/>
    <w:rsid w:val="00262566"/>
    <w:rsid w:val="0026259A"/>
    <w:rsid w:val="002629F9"/>
    <w:rsid w:val="002635EF"/>
    <w:rsid w:val="00263EA8"/>
    <w:rsid w:val="00264758"/>
    <w:rsid w:val="00264874"/>
    <w:rsid w:val="002649FE"/>
    <w:rsid w:val="00264B11"/>
    <w:rsid w:val="00264EAA"/>
    <w:rsid w:val="002654F1"/>
    <w:rsid w:val="0026567A"/>
    <w:rsid w:val="00265E69"/>
    <w:rsid w:val="00266D2D"/>
    <w:rsid w:val="00266FF4"/>
    <w:rsid w:val="0026711B"/>
    <w:rsid w:val="002672D7"/>
    <w:rsid w:val="0026736C"/>
    <w:rsid w:val="002674D5"/>
    <w:rsid w:val="00267B52"/>
    <w:rsid w:val="00267D37"/>
    <w:rsid w:val="00267D98"/>
    <w:rsid w:val="00267D9B"/>
    <w:rsid w:val="00270386"/>
    <w:rsid w:val="00270510"/>
    <w:rsid w:val="0027057B"/>
    <w:rsid w:val="0027057E"/>
    <w:rsid w:val="00270869"/>
    <w:rsid w:val="00270CA6"/>
    <w:rsid w:val="00271430"/>
    <w:rsid w:val="00271BD8"/>
    <w:rsid w:val="00272041"/>
    <w:rsid w:val="00272747"/>
    <w:rsid w:val="00272A95"/>
    <w:rsid w:val="00272BF7"/>
    <w:rsid w:val="00272D4A"/>
    <w:rsid w:val="002731C3"/>
    <w:rsid w:val="002733A1"/>
    <w:rsid w:val="00273A31"/>
    <w:rsid w:val="002740C8"/>
    <w:rsid w:val="0027458E"/>
    <w:rsid w:val="002745CF"/>
    <w:rsid w:val="00274722"/>
    <w:rsid w:val="00274DD8"/>
    <w:rsid w:val="00275060"/>
    <w:rsid w:val="002753DA"/>
    <w:rsid w:val="0027589C"/>
    <w:rsid w:val="00275969"/>
    <w:rsid w:val="00275A22"/>
    <w:rsid w:val="00276214"/>
    <w:rsid w:val="00276449"/>
    <w:rsid w:val="00276846"/>
    <w:rsid w:val="00276A74"/>
    <w:rsid w:val="00276E05"/>
    <w:rsid w:val="00276E7F"/>
    <w:rsid w:val="002772D7"/>
    <w:rsid w:val="002772E3"/>
    <w:rsid w:val="002774C3"/>
    <w:rsid w:val="00277ED6"/>
    <w:rsid w:val="00280499"/>
    <w:rsid w:val="00280AC4"/>
    <w:rsid w:val="00280B29"/>
    <w:rsid w:val="00280B76"/>
    <w:rsid w:val="00280E08"/>
    <w:rsid w:val="00280F95"/>
    <w:rsid w:val="0028173E"/>
    <w:rsid w:val="00281C70"/>
    <w:rsid w:val="002823C8"/>
    <w:rsid w:val="00282631"/>
    <w:rsid w:val="002826D5"/>
    <w:rsid w:val="0028277A"/>
    <w:rsid w:val="00282A67"/>
    <w:rsid w:val="00282D93"/>
    <w:rsid w:val="0028301C"/>
    <w:rsid w:val="00283733"/>
    <w:rsid w:val="0028378B"/>
    <w:rsid w:val="00283807"/>
    <w:rsid w:val="00283A46"/>
    <w:rsid w:val="00283DD1"/>
    <w:rsid w:val="00283F39"/>
    <w:rsid w:val="00283FD8"/>
    <w:rsid w:val="00284ABA"/>
    <w:rsid w:val="00284F73"/>
    <w:rsid w:val="00285851"/>
    <w:rsid w:val="00285B7D"/>
    <w:rsid w:val="00285E7C"/>
    <w:rsid w:val="00286146"/>
    <w:rsid w:val="002867FB"/>
    <w:rsid w:val="00286C86"/>
    <w:rsid w:val="00286DE6"/>
    <w:rsid w:val="00286F31"/>
    <w:rsid w:val="0028723A"/>
    <w:rsid w:val="002873CD"/>
    <w:rsid w:val="00287933"/>
    <w:rsid w:val="00287BBD"/>
    <w:rsid w:val="00287EBA"/>
    <w:rsid w:val="00290053"/>
    <w:rsid w:val="002900F9"/>
    <w:rsid w:val="0029060E"/>
    <w:rsid w:val="00290D7F"/>
    <w:rsid w:val="00290FFB"/>
    <w:rsid w:val="002913DE"/>
    <w:rsid w:val="00291B65"/>
    <w:rsid w:val="00292101"/>
    <w:rsid w:val="002921E0"/>
    <w:rsid w:val="0029261F"/>
    <w:rsid w:val="002928BA"/>
    <w:rsid w:val="002930D0"/>
    <w:rsid w:val="002939F0"/>
    <w:rsid w:val="00294A1D"/>
    <w:rsid w:val="00295038"/>
    <w:rsid w:val="00295AA5"/>
    <w:rsid w:val="00295ED9"/>
    <w:rsid w:val="00296217"/>
    <w:rsid w:val="00296316"/>
    <w:rsid w:val="00296675"/>
    <w:rsid w:val="00296AC0"/>
    <w:rsid w:val="00296DE3"/>
    <w:rsid w:val="00296E3D"/>
    <w:rsid w:val="00297102"/>
    <w:rsid w:val="002975B6"/>
    <w:rsid w:val="002A045F"/>
    <w:rsid w:val="002A0EB4"/>
    <w:rsid w:val="002A0FA8"/>
    <w:rsid w:val="002A1ED1"/>
    <w:rsid w:val="002A285D"/>
    <w:rsid w:val="002A3982"/>
    <w:rsid w:val="002A3B4E"/>
    <w:rsid w:val="002A44F8"/>
    <w:rsid w:val="002A4663"/>
    <w:rsid w:val="002A48E4"/>
    <w:rsid w:val="002A4920"/>
    <w:rsid w:val="002A5BC0"/>
    <w:rsid w:val="002A5E9B"/>
    <w:rsid w:val="002A5F2D"/>
    <w:rsid w:val="002A62E9"/>
    <w:rsid w:val="002A63A3"/>
    <w:rsid w:val="002A6CBD"/>
    <w:rsid w:val="002A6D75"/>
    <w:rsid w:val="002A74C0"/>
    <w:rsid w:val="002A7514"/>
    <w:rsid w:val="002A7D9A"/>
    <w:rsid w:val="002A7F3C"/>
    <w:rsid w:val="002B01E7"/>
    <w:rsid w:val="002B0633"/>
    <w:rsid w:val="002B0D9F"/>
    <w:rsid w:val="002B0EDB"/>
    <w:rsid w:val="002B106E"/>
    <w:rsid w:val="002B1880"/>
    <w:rsid w:val="002B1D2C"/>
    <w:rsid w:val="002B1E87"/>
    <w:rsid w:val="002B239F"/>
    <w:rsid w:val="002B23B9"/>
    <w:rsid w:val="002B258C"/>
    <w:rsid w:val="002B2666"/>
    <w:rsid w:val="002B28A6"/>
    <w:rsid w:val="002B2D98"/>
    <w:rsid w:val="002B2EEC"/>
    <w:rsid w:val="002B3181"/>
    <w:rsid w:val="002B3266"/>
    <w:rsid w:val="002B45B6"/>
    <w:rsid w:val="002B47CC"/>
    <w:rsid w:val="002B49D4"/>
    <w:rsid w:val="002B51EF"/>
    <w:rsid w:val="002B577B"/>
    <w:rsid w:val="002B5EC9"/>
    <w:rsid w:val="002B5FA5"/>
    <w:rsid w:val="002B609A"/>
    <w:rsid w:val="002B611D"/>
    <w:rsid w:val="002B6142"/>
    <w:rsid w:val="002B63FD"/>
    <w:rsid w:val="002B6632"/>
    <w:rsid w:val="002B6DAD"/>
    <w:rsid w:val="002B6FAD"/>
    <w:rsid w:val="002B7A58"/>
    <w:rsid w:val="002B7D51"/>
    <w:rsid w:val="002B7EF2"/>
    <w:rsid w:val="002C04C7"/>
    <w:rsid w:val="002C0858"/>
    <w:rsid w:val="002C0ACA"/>
    <w:rsid w:val="002C0C3D"/>
    <w:rsid w:val="002C0F41"/>
    <w:rsid w:val="002C1547"/>
    <w:rsid w:val="002C1893"/>
    <w:rsid w:val="002C18A5"/>
    <w:rsid w:val="002C1957"/>
    <w:rsid w:val="002C22AF"/>
    <w:rsid w:val="002C25B5"/>
    <w:rsid w:val="002C2622"/>
    <w:rsid w:val="002C2CDF"/>
    <w:rsid w:val="002C3074"/>
    <w:rsid w:val="002C322B"/>
    <w:rsid w:val="002C33A3"/>
    <w:rsid w:val="002C33F0"/>
    <w:rsid w:val="002C3A18"/>
    <w:rsid w:val="002C3E25"/>
    <w:rsid w:val="002C430B"/>
    <w:rsid w:val="002C4BB0"/>
    <w:rsid w:val="002C4D2E"/>
    <w:rsid w:val="002C52F6"/>
    <w:rsid w:val="002C5589"/>
    <w:rsid w:val="002C5E4A"/>
    <w:rsid w:val="002C617A"/>
    <w:rsid w:val="002C633A"/>
    <w:rsid w:val="002C6C63"/>
    <w:rsid w:val="002C7786"/>
    <w:rsid w:val="002D012F"/>
    <w:rsid w:val="002D179D"/>
    <w:rsid w:val="002D276C"/>
    <w:rsid w:val="002D2BB2"/>
    <w:rsid w:val="002D2CDC"/>
    <w:rsid w:val="002D372E"/>
    <w:rsid w:val="002D3A0A"/>
    <w:rsid w:val="002D3C5F"/>
    <w:rsid w:val="002D3D98"/>
    <w:rsid w:val="002D3DE9"/>
    <w:rsid w:val="002D3F16"/>
    <w:rsid w:val="002D3F6C"/>
    <w:rsid w:val="002D40B9"/>
    <w:rsid w:val="002D42F9"/>
    <w:rsid w:val="002D436E"/>
    <w:rsid w:val="002D47F4"/>
    <w:rsid w:val="002D4B4E"/>
    <w:rsid w:val="002D505B"/>
    <w:rsid w:val="002D5479"/>
    <w:rsid w:val="002D5488"/>
    <w:rsid w:val="002D5566"/>
    <w:rsid w:val="002D5929"/>
    <w:rsid w:val="002D5CC2"/>
    <w:rsid w:val="002D5CC5"/>
    <w:rsid w:val="002D5EC3"/>
    <w:rsid w:val="002D6386"/>
    <w:rsid w:val="002D6962"/>
    <w:rsid w:val="002D7700"/>
    <w:rsid w:val="002D7873"/>
    <w:rsid w:val="002D7F73"/>
    <w:rsid w:val="002E04A9"/>
    <w:rsid w:val="002E067D"/>
    <w:rsid w:val="002E0949"/>
    <w:rsid w:val="002E095C"/>
    <w:rsid w:val="002E0E45"/>
    <w:rsid w:val="002E1722"/>
    <w:rsid w:val="002E19FF"/>
    <w:rsid w:val="002E1A7B"/>
    <w:rsid w:val="002E1FB7"/>
    <w:rsid w:val="002E22E3"/>
    <w:rsid w:val="002E2727"/>
    <w:rsid w:val="002E2DFC"/>
    <w:rsid w:val="002E33F8"/>
    <w:rsid w:val="002E343D"/>
    <w:rsid w:val="002E3565"/>
    <w:rsid w:val="002E3D3E"/>
    <w:rsid w:val="002E3E8B"/>
    <w:rsid w:val="002E49DD"/>
    <w:rsid w:val="002E5031"/>
    <w:rsid w:val="002E5214"/>
    <w:rsid w:val="002E5800"/>
    <w:rsid w:val="002E5802"/>
    <w:rsid w:val="002E5B8A"/>
    <w:rsid w:val="002E5F26"/>
    <w:rsid w:val="002E62E4"/>
    <w:rsid w:val="002E6660"/>
    <w:rsid w:val="002E67B8"/>
    <w:rsid w:val="002E686D"/>
    <w:rsid w:val="002E6B3A"/>
    <w:rsid w:val="002E715A"/>
    <w:rsid w:val="002E758F"/>
    <w:rsid w:val="002E79BA"/>
    <w:rsid w:val="002E7C36"/>
    <w:rsid w:val="002E7CEC"/>
    <w:rsid w:val="002F046F"/>
    <w:rsid w:val="002F04B2"/>
    <w:rsid w:val="002F0531"/>
    <w:rsid w:val="002F067B"/>
    <w:rsid w:val="002F0725"/>
    <w:rsid w:val="002F0ABC"/>
    <w:rsid w:val="002F0B08"/>
    <w:rsid w:val="002F123A"/>
    <w:rsid w:val="002F136D"/>
    <w:rsid w:val="002F172A"/>
    <w:rsid w:val="002F18ED"/>
    <w:rsid w:val="002F1B31"/>
    <w:rsid w:val="002F2002"/>
    <w:rsid w:val="002F21B3"/>
    <w:rsid w:val="002F246B"/>
    <w:rsid w:val="002F2A23"/>
    <w:rsid w:val="002F2C29"/>
    <w:rsid w:val="002F2D20"/>
    <w:rsid w:val="002F3374"/>
    <w:rsid w:val="002F3EAE"/>
    <w:rsid w:val="002F4452"/>
    <w:rsid w:val="002F448C"/>
    <w:rsid w:val="002F4768"/>
    <w:rsid w:val="002F4B49"/>
    <w:rsid w:val="002F4C50"/>
    <w:rsid w:val="002F4DA0"/>
    <w:rsid w:val="002F4E6D"/>
    <w:rsid w:val="002F5149"/>
    <w:rsid w:val="002F53BA"/>
    <w:rsid w:val="002F55E3"/>
    <w:rsid w:val="002F568F"/>
    <w:rsid w:val="002F5E8A"/>
    <w:rsid w:val="002F652B"/>
    <w:rsid w:val="002F69B0"/>
    <w:rsid w:val="002F69B4"/>
    <w:rsid w:val="002F78D1"/>
    <w:rsid w:val="002F79F1"/>
    <w:rsid w:val="002F7AB6"/>
    <w:rsid w:val="002F7E28"/>
    <w:rsid w:val="00300197"/>
    <w:rsid w:val="0030037B"/>
    <w:rsid w:val="003007DD"/>
    <w:rsid w:val="003009EB"/>
    <w:rsid w:val="00300AAB"/>
    <w:rsid w:val="00300F8C"/>
    <w:rsid w:val="00301215"/>
    <w:rsid w:val="0030131C"/>
    <w:rsid w:val="00302698"/>
    <w:rsid w:val="00302D37"/>
    <w:rsid w:val="00303C11"/>
    <w:rsid w:val="00303C3E"/>
    <w:rsid w:val="00303E0F"/>
    <w:rsid w:val="003044DD"/>
    <w:rsid w:val="00304700"/>
    <w:rsid w:val="00304D57"/>
    <w:rsid w:val="00304D9C"/>
    <w:rsid w:val="0030546E"/>
    <w:rsid w:val="003054C1"/>
    <w:rsid w:val="00305985"/>
    <w:rsid w:val="00305A12"/>
    <w:rsid w:val="003061C0"/>
    <w:rsid w:val="003066B3"/>
    <w:rsid w:val="003066D8"/>
    <w:rsid w:val="00306766"/>
    <w:rsid w:val="003067A8"/>
    <w:rsid w:val="00307532"/>
    <w:rsid w:val="0030772A"/>
    <w:rsid w:val="00307B75"/>
    <w:rsid w:val="00307C57"/>
    <w:rsid w:val="00307FFD"/>
    <w:rsid w:val="003105F7"/>
    <w:rsid w:val="00310CFF"/>
    <w:rsid w:val="00311150"/>
    <w:rsid w:val="0031117E"/>
    <w:rsid w:val="00311435"/>
    <w:rsid w:val="003115CE"/>
    <w:rsid w:val="0031178C"/>
    <w:rsid w:val="00311909"/>
    <w:rsid w:val="00311982"/>
    <w:rsid w:val="00312023"/>
    <w:rsid w:val="00312429"/>
    <w:rsid w:val="003124CE"/>
    <w:rsid w:val="003124ED"/>
    <w:rsid w:val="003126BA"/>
    <w:rsid w:val="00312D6C"/>
    <w:rsid w:val="00313395"/>
    <w:rsid w:val="00313636"/>
    <w:rsid w:val="00313CA6"/>
    <w:rsid w:val="00313E66"/>
    <w:rsid w:val="00313F7F"/>
    <w:rsid w:val="003140A5"/>
    <w:rsid w:val="00314152"/>
    <w:rsid w:val="00314607"/>
    <w:rsid w:val="00314D8C"/>
    <w:rsid w:val="00314DCE"/>
    <w:rsid w:val="00314FB6"/>
    <w:rsid w:val="003152EE"/>
    <w:rsid w:val="0031547D"/>
    <w:rsid w:val="00315498"/>
    <w:rsid w:val="003154EE"/>
    <w:rsid w:val="003154F5"/>
    <w:rsid w:val="003156C4"/>
    <w:rsid w:val="0031581D"/>
    <w:rsid w:val="00315AA4"/>
    <w:rsid w:val="003162C4"/>
    <w:rsid w:val="003162CF"/>
    <w:rsid w:val="003167E9"/>
    <w:rsid w:val="00316891"/>
    <w:rsid w:val="00316E86"/>
    <w:rsid w:val="00316EF0"/>
    <w:rsid w:val="00317222"/>
    <w:rsid w:val="00317613"/>
    <w:rsid w:val="003177A1"/>
    <w:rsid w:val="00317D2F"/>
    <w:rsid w:val="00317FC0"/>
    <w:rsid w:val="003203E0"/>
    <w:rsid w:val="00320914"/>
    <w:rsid w:val="0032102E"/>
    <w:rsid w:val="0032124E"/>
    <w:rsid w:val="00321464"/>
    <w:rsid w:val="003218C5"/>
    <w:rsid w:val="00321E9B"/>
    <w:rsid w:val="00321F28"/>
    <w:rsid w:val="00321FE5"/>
    <w:rsid w:val="00322120"/>
    <w:rsid w:val="003222C7"/>
    <w:rsid w:val="00322334"/>
    <w:rsid w:val="003225AE"/>
    <w:rsid w:val="00322D27"/>
    <w:rsid w:val="00322FA3"/>
    <w:rsid w:val="00323C87"/>
    <w:rsid w:val="00323CD1"/>
    <w:rsid w:val="00323E50"/>
    <w:rsid w:val="00324154"/>
    <w:rsid w:val="0032417C"/>
    <w:rsid w:val="003246F6"/>
    <w:rsid w:val="00324AFF"/>
    <w:rsid w:val="00324FD9"/>
    <w:rsid w:val="003251AF"/>
    <w:rsid w:val="003251CC"/>
    <w:rsid w:val="0032533B"/>
    <w:rsid w:val="00325468"/>
    <w:rsid w:val="003257F3"/>
    <w:rsid w:val="0032607E"/>
    <w:rsid w:val="00326ADD"/>
    <w:rsid w:val="00326C2A"/>
    <w:rsid w:val="00326DDC"/>
    <w:rsid w:val="00327035"/>
    <w:rsid w:val="003275D9"/>
    <w:rsid w:val="0032773F"/>
    <w:rsid w:val="00327A67"/>
    <w:rsid w:val="00330C64"/>
    <w:rsid w:val="003312E6"/>
    <w:rsid w:val="003313EE"/>
    <w:rsid w:val="003313F3"/>
    <w:rsid w:val="00331829"/>
    <w:rsid w:val="00331ED1"/>
    <w:rsid w:val="003321F7"/>
    <w:rsid w:val="00332259"/>
    <w:rsid w:val="00332667"/>
    <w:rsid w:val="003331B2"/>
    <w:rsid w:val="0033345D"/>
    <w:rsid w:val="003334A8"/>
    <w:rsid w:val="003336B1"/>
    <w:rsid w:val="00333BB7"/>
    <w:rsid w:val="00333F1B"/>
    <w:rsid w:val="003341B6"/>
    <w:rsid w:val="0033443B"/>
    <w:rsid w:val="003349E5"/>
    <w:rsid w:val="00334F59"/>
    <w:rsid w:val="00335001"/>
    <w:rsid w:val="00335068"/>
    <w:rsid w:val="003351DF"/>
    <w:rsid w:val="00335808"/>
    <w:rsid w:val="00335B12"/>
    <w:rsid w:val="00335C81"/>
    <w:rsid w:val="00336176"/>
    <w:rsid w:val="003369B1"/>
    <w:rsid w:val="00336A0D"/>
    <w:rsid w:val="00337263"/>
    <w:rsid w:val="00337C89"/>
    <w:rsid w:val="00337F58"/>
    <w:rsid w:val="00340223"/>
    <w:rsid w:val="003403DA"/>
    <w:rsid w:val="00340445"/>
    <w:rsid w:val="0034061A"/>
    <w:rsid w:val="003407FA"/>
    <w:rsid w:val="00340887"/>
    <w:rsid w:val="00340935"/>
    <w:rsid w:val="00340E72"/>
    <w:rsid w:val="003410AC"/>
    <w:rsid w:val="003413B4"/>
    <w:rsid w:val="0034158B"/>
    <w:rsid w:val="003415C4"/>
    <w:rsid w:val="00341A28"/>
    <w:rsid w:val="00341A52"/>
    <w:rsid w:val="00341D89"/>
    <w:rsid w:val="00341F8F"/>
    <w:rsid w:val="0034200E"/>
    <w:rsid w:val="00342125"/>
    <w:rsid w:val="003421FA"/>
    <w:rsid w:val="003422ED"/>
    <w:rsid w:val="003424B8"/>
    <w:rsid w:val="003424CD"/>
    <w:rsid w:val="00342800"/>
    <w:rsid w:val="00343408"/>
    <w:rsid w:val="0034344F"/>
    <w:rsid w:val="003439DB"/>
    <w:rsid w:val="00343C93"/>
    <w:rsid w:val="00343D41"/>
    <w:rsid w:val="00343EB5"/>
    <w:rsid w:val="00344141"/>
    <w:rsid w:val="003446DD"/>
    <w:rsid w:val="003447E4"/>
    <w:rsid w:val="0034482E"/>
    <w:rsid w:val="00344D8C"/>
    <w:rsid w:val="00344DB6"/>
    <w:rsid w:val="00344E7B"/>
    <w:rsid w:val="003457D4"/>
    <w:rsid w:val="00345C20"/>
    <w:rsid w:val="00345DEB"/>
    <w:rsid w:val="00345E82"/>
    <w:rsid w:val="00345F7C"/>
    <w:rsid w:val="00346225"/>
    <w:rsid w:val="00346433"/>
    <w:rsid w:val="003468EA"/>
    <w:rsid w:val="003469BB"/>
    <w:rsid w:val="00346E07"/>
    <w:rsid w:val="00347459"/>
    <w:rsid w:val="00347642"/>
    <w:rsid w:val="003476F2"/>
    <w:rsid w:val="00347C5C"/>
    <w:rsid w:val="00347C65"/>
    <w:rsid w:val="00347DA8"/>
    <w:rsid w:val="00347FBD"/>
    <w:rsid w:val="00350057"/>
    <w:rsid w:val="00350333"/>
    <w:rsid w:val="003509AE"/>
    <w:rsid w:val="00350A10"/>
    <w:rsid w:val="00350DB1"/>
    <w:rsid w:val="00350E5D"/>
    <w:rsid w:val="00351093"/>
    <w:rsid w:val="003514CA"/>
    <w:rsid w:val="00351776"/>
    <w:rsid w:val="0035178E"/>
    <w:rsid w:val="00351809"/>
    <w:rsid w:val="00351AF4"/>
    <w:rsid w:val="00351DA3"/>
    <w:rsid w:val="00351E6E"/>
    <w:rsid w:val="00352524"/>
    <w:rsid w:val="00352D03"/>
    <w:rsid w:val="00352D04"/>
    <w:rsid w:val="00353242"/>
    <w:rsid w:val="00353517"/>
    <w:rsid w:val="00353547"/>
    <w:rsid w:val="00354AA2"/>
    <w:rsid w:val="00354E15"/>
    <w:rsid w:val="00354F72"/>
    <w:rsid w:val="00355119"/>
    <w:rsid w:val="0035559F"/>
    <w:rsid w:val="003555AF"/>
    <w:rsid w:val="00355EA2"/>
    <w:rsid w:val="00355F37"/>
    <w:rsid w:val="00355F68"/>
    <w:rsid w:val="00355FE1"/>
    <w:rsid w:val="00356053"/>
    <w:rsid w:val="0035617D"/>
    <w:rsid w:val="003565F8"/>
    <w:rsid w:val="00356761"/>
    <w:rsid w:val="00356D6C"/>
    <w:rsid w:val="00356E1C"/>
    <w:rsid w:val="003570FA"/>
    <w:rsid w:val="00357522"/>
    <w:rsid w:val="00357650"/>
    <w:rsid w:val="0036007A"/>
    <w:rsid w:val="00360102"/>
    <w:rsid w:val="003604E6"/>
    <w:rsid w:val="00360C7C"/>
    <w:rsid w:val="00360DD5"/>
    <w:rsid w:val="00360E91"/>
    <w:rsid w:val="00360F86"/>
    <w:rsid w:val="00361037"/>
    <w:rsid w:val="003616A4"/>
    <w:rsid w:val="00361B01"/>
    <w:rsid w:val="00361D53"/>
    <w:rsid w:val="0036207A"/>
    <w:rsid w:val="003620E7"/>
    <w:rsid w:val="0036211F"/>
    <w:rsid w:val="00362662"/>
    <w:rsid w:val="003627B0"/>
    <w:rsid w:val="00362BD6"/>
    <w:rsid w:val="00362C3D"/>
    <w:rsid w:val="00362C45"/>
    <w:rsid w:val="00362DFB"/>
    <w:rsid w:val="00362FA8"/>
    <w:rsid w:val="00363142"/>
    <w:rsid w:val="003631D1"/>
    <w:rsid w:val="003631F5"/>
    <w:rsid w:val="00363240"/>
    <w:rsid w:val="00364009"/>
    <w:rsid w:val="00364080"/>
    <w:rsid w:val="003644B3"/>
    <w:rsid w:val="00364532"/>
    <w:rsid w:val="0036463D"/>
    <w:rsid w:val="00364725"/>
    <w:rsid w:val="0036485D"/>
    <w:rsid w:val="00364A89"/>
    <w:rsid w:val="00364EB6"/>
    <w:rsid w:val="00364F65"/>
    <w:rsid w:val="003655CF"/>
    <w:rsid w:val="00365A59"/>
    <w:rsid w:val="00365B2B"/>
    <w:rsid w:val="00365C44"/>
    <w:rsid w:val="00365DC4"/>
    <w:rsid w:val="00366196"/>
    <w:rsid w:val="003662AD"/>
    <w:rsid w:val="00366544"/>
    <w:rsid w:val="003665A6"/>
    <w:rsid w:val="00366971"/>
    <w:rsid w:val="00366CBE"/>
    <w:rsid w:val="003678D2"/>
    <w:rsid w:val="00367AA6"/>
    <w:rsid w:val="00370166"/>
    <w:rsid w:val="0037060C"/>
    <w:rsid w:val="003709DE"/>
    <w:rsid w:val="00371056"/>
    <w:rsid w:val="0037142A"/>
    <w:rsid w:val="00371486"/>
    <w:rsid w:val="003715A5"/>
    <w:rsid w:val="003716A6"/>
    <w:rsid w:val="00371B1D"/>
    <w:rsid w:val="00371BB1"/>
    <w:rsid w:val="0037255E"/>
    <w:rsid w:val="00372688"/>
    <w:rsid w:val="003729F8"/>
    <w:rsid w:val="00372CBF"/>
    <w:rsid w:val="00372CE0"/>
    <w:rsid w:val="00372E4E"/>
    <w:rsid w:val="00373054"/>
    <w:rsid w:val="003734DD"/>
    <w:rsid w:val="00373E5D"/>
    <w:rsid w:val="0037408B"/>
    <w:rsid w:val="003740BC"/>
    <w:rsid w:val="003740F7"/>
    <w:rsid w:val="003741E0"/>
    <w:rsid w:val="00374297"/>
    <w:rsid w:val="00374810"/>
    <w:rsid w:val="0037494D"/>
    <w:rsid w:val="00374F1D"/>
    <w:rsid w:val="003753EB"/>
    <w:rsid w:val="00375402"/>
    <w:rsid w:val="003755D7"/>
    <w:rsid w:val="00375957"/>
    <w:rsid w:val="00375CDE"/>
    <w:rsid w:val="00375FF9"/>
    <w:rsid w:val="0037692E"/>
    <w:rsid w:val="00376BD6"/>
    <w:rsid w:val="0037700F"/>
    <w:rsid w:val="0037706A"/>
    <w:rsid w:val="003770F3"/>
    <w:rsid w:val="0037710F"/>
    <w:rsid w:val="0037732F"/>
    <w:rsid w:val="0037733E"/>
    <w:rsid w:val="003779CC"/>
    <w:rsid w:val="00377E17"/>
    <w:rsid w:val="0038008E"/>
    <w:rsid w:val="00380BDE"/>
    <w:rsid w:val="00380DC1"/>
    <w:rsid w:val="00380DE7"/>
    <w:rsid w:val="0038105F"/>
    <w:rsid w:val="0038134F"/>
    <w:rsid w:val="003824CE"/>
    <w:rsid w:val="003824EF"/>
    <w:rsid w:val="00382839"/>
    <w:rsid w:val="0038298E"/>
    <w:rsid w:val="00382E74"/>
    <w:rsid w:val="0038313D"/>
    <w:rsid w:val="003831CF"/>
    <w:rsid w:val="00383E52"/>
    <w:rsid w:val="003840A8"/>
    <w:rsid w:val="00384DD3"/>
    <w:rsid w:val="003852AE"/>
    <w:rsid w:val="003857E9"/>
    <w:rsid w:val="003858B5"/>
    <w:rsid w:val="00385AFF"/>
    <w:rsid w:val="00385B2C"/>
    <w:rsid w:val="00385BB6"/>
    <w:rsid w:val="00385CF5"/>
    <w:rsid w:val="00385DDD"/>
    <w:rsid w:val="00385E39"/>
    <w:rsid w:val="0038640F"/>
    <w:rsid w:val="00386D66"/>
    <w:rsid w:val="0038712F"/>
    <w:rsid w:val="00387174"/>
    <w:rsid w:val="0038758E"/>
    <w:rsid w:val="00387828"/>
    <w:rsid w:val="003879FE"/>
    <w:rsid w:val="00387A0B"/>
    <w:rsid w:val="0039050D"/>
    <w:rsid w:val="003905EC"/>
    <w:rsid w:val="00390C48"/>
    <w:rsid w:val="00390DF6"/>
    <w:rsid w:val="00391240"/>
    <w:rsid w:val="003915EE"/>
    <w:rsid w:val="003918E6"/>
    <w:rsid w:val="00391F01"/>
    <w:rsid w:val="0039218C"/>
    <w:rsid w:val="003921AA"/>
    <w:rsid w:val="00392293"/>
    <w:rsid w:val="003923A7"/>
    <w:rsid w:val="003925AD"/>
    <w:rsid w:val="00392B2C"/>
    <w:rsid w:val="003937E7"/>
    <w:rsid w:val="00393C59"/>
    <w:rsid w:val="00393DBD"/>
    <w:rsid w:val="00394A91"/>
    <w:rsid w:val="00394D79"/>
    <w:rsid w:val="00394EE8"/>
    <w:rsid w:val="00395352"/>
    <w:rsid w:val="0039553D"/>
    <w:rsid w:val="00396362"/>
    <w:rsid w:val="00396708"/>
    <w:rsid w:val="00396724"/>
    <w:rsid w:val="003968C0"/>
    <w:rsid w:val="003969C4"/>
    <w:rsid w:val="00396F70"/>
    <w:rsid w:val="00397272"/>
    <w:rsid w:val="003979DA"/>
    <w:rsid w:val="00397C1F"/>
    <w:rsid w:val="003A0B2A"/>
    <w:rsid w:val="003A0B55"/>
    <w:rsid w:val="003A0E0C"/>
    <w:rsid w:val="003A1439"/>
    <w:rsid w:val="003A1ABA"/>
    <w:rsid w:val="003A1CF2"/>
    <w:rsid w:val="003A233B"/>
    <w:rsid w:val="003A2682"/>
    <w:rsid w:val="003A2824"/>
    <w:rsid w:val="003A2D4C"/>
    <w:rsid w:val="003A33A2"/>
    <w:rsid w:val="003A38E3"/>
    <w:rsid w:val="003A3A69"/>
    <w:rsid w:val="003A3B53"/>
    <w:rsid w:val="003A3BB1"/>
    <w:rsid w:val="003A4012"/>
    <w:rsid w:val="003A4232"/>
    <w:rsid w:val="003A4537"/>
    <w:rsid w:val="003A48C3"/>
    <w:rsid w:val="003A495C"/>
    <w:rsid w:val="003A49CF"/>
    <w:rsid w:val="003A4BBB"/>
    <w:rsid w:val="003A5289"/>
    <w:rsid w:val="003A5377"/>
    <w:rsid w:val="003A5502"/>
    <w:rsid w:val="003A5EE4"/>
    <w:rsid w:val="003A61F0"/>
    <w:rsid w:val="003A64FE"/>
    <w:rsid w:val="003A671D"/>
    <w:rsid w:val="003A6B04"/>
    <w:rsid w:val="003A6BAF"/>
    <w:rsid w:val="003A6CE9"/>
    <w:rsid w:val="003A7109"/>
    <w:rsid w:val="003A711B"/>
    <w:rsid w:val="003A72E7"/>
    <w:rsid w:val="003A75B5"/>
    <w:rsid w:val="003A7668"/>
    <w:rsid w:val="003A7AD0"/>
    <w:rsid w:val="003A7C8F"/>
    <w:rsid w:val="003A7DE8"/>
    <w:rsid w:val="003B071F"/>
    <w:rsid w:val="003B09AA"/>
    <w:rsid w:val="003B0AD9"/>
    <w:rsid w:val="003B185A"/>
    <w:rsid w:val="003B1D23"/>
    <w:rsid w:val="003B3026"/>
    <w:rsid w:val="003B3722"/>
    <w:rsid w:val="003B3D14"/>
    <w:rsid w:val="003B3DE0"/>
    <w:rsid w:val="003B4021"/>
    <w:rsid w:val="003B4882"/>
    <w:rsid w:val="003B4957"/>
    <w:rsid w:val="003B4B1F"/>
    <w:rsid w:val="003B643C"/>
    <w:rsid w:val="003B6788"/>
    <w:rsid w:val="003B6855"/>
    <w:rsid w:val="003B6DB0"/>
    <w:rsid w:val="003B7235"/>
    <w:rsid w:val="003B7571"/>
    <w:rsid w:val="003C062E"/>
    <w:rsid w:val="003C07EB"/>
    <w:rsid w:val="003C111F"/>
    <w:rsid w:val="003C11DD"/>
    <w:rsid w:val="003C12B2"/>
    <w:rsid w:val="003C181A"/>
    <w:rsid w:val="003C18A5"/>
    <w:rsid w:val="003C1E57"/>
    <w:rsid w:val="003C213A"/>
    <w:rsid w:val="003C2401"/>
    <w:rsid w:val="003C281C"/>
    <w:rsid w:val="003C287E"/>
    <w:rsid w:val="003C2B43"/>
    <w:rsid w:val="003C2D8D"/>
    <w:rsid w:val="003C2DBD"/>
    <w:rsid w:val="003C33B7"/>
    <w:rsid w:val="003C3A25"/>
    <w:rsid w:val="003C3E53"/>
    <w:rsid w:val="003C4248"/>
    <w:rsid w:val="003C43E1"/>
    <w:rsid w:val="003C4420"/>
    <w:rsid w:val="003C456C"/>
    <w:rsid w:val="003C54F5"/>
    <w:rsid w:val="003C574A"/>
    <w:rsid w:val="003C576A"/>
    <w:rsid w:val="003C5A92"/>
    <w:rsid w:val="003C5D51"/>
    <w:rsid w:val="003C605A"/>
    <w:rsid w:val="003C6292"/>
    <w:rsid w:val="003C6369"/>
    <w:rsid w:val="003C6CB7"/>
    <w:rsid w:val="003C6EC8"/>
    <w:rsid w:val="003C6F28"/>
    <w:rsid w:val="003C70BC"/>
    <w:rsid w:val="003C747B"/>
    <w:rsid w:val="003C75F8"/>
    <w:rsid w:val="003C7C9F"/>
    <w:rsid w:val="003D070B"/>
    <w:rsid w:val="003D07AC"/>
    <w:rsid w:val="003D0996"/>
    <w:rsid w:val="003D09AE"/>
    <w:rsid w:val="003D1328"/>
    <w:rsid w:val="003D165E"/>
    <w:rsid w:val="003D223E"/>
    <w:rsid w:val="003D2313"/>
    <w:rsid w:val="003D2431"/>
    <w:rsid w:val="003D3020"/>
    <w:rsid w:val="003D35FF"/>
    <w:rsid w:val="003D383C"/>
    <w:rsid w:val="003D38EA"/>
    <w:rsid w:val="003D3E75"/>
    <w:rsid w:val="003D3EC8"/>
    <w:rsid w:val="003D42E2"/>
    <w:rsid w:val="003D44CA"/>
    <w:rsid w:val="003D4548"/>
    <w:rsid w:val="003D4605"/>
    <w:rsid w:val="003D4D79"/>
    <w:rsid w:val="003D559B"/>
    <w:rsid w:val="003D623C"/>
    <w:rsid w:val="003D65C6"/>
    <w:rsid w:val="003D678D"/>
    <w:rsid w:val="003D69F5"/>
    <w:rsid w:val="003D6BB4"/>
    <w:rsid w:val="003D6C40"/>
    <w:rsid w:val="003D7011"/>
    <w:rsid w:val="003D70B5"/>
    <w:rsid w:val="003D7160"/>
    <w:rsid w:val="003D7218"/>
    <w:rsid w:val="003D76BA"/>
    <w:rsid w:val="003D796C"/>
    <w:rsid w:val="003D7A93"/>
    <w:rsid w:val="003D7E08"/>
    <w:rsid w:val="003D7E6B"/>
    <w:rsid w:val="003D7E8B"/>
    <w:rsid w:val="003D7F82"/>
    <w:rsid w:val="003E0250"/>
    <w:rsid w:val="003E0315"/>
    <w:rsid w:val="003E0B68"/>
    <w:rsid w:val="003E0C2A"/>
    <w:rsid w:val="003E1706"/>
    <w:rsid w:val="003E1A92"/>
    <w:rsid w:val="003E1D95"/>
    <w:rsid w:val="003E27A0"/>
    <w:rsid w:val="003E290B"/>
    <w:rsid w:val="003E29A6"/>
    <w:rsid w:val="003E29D5"/>
    <w:rsid w:val="003E2A09"/>
    <w:rsid w:val="003E2FAA"/>
    <w:rsid w:val="003E3489"/>
    <w:rsid w:val="003E3817"/>
    <w:rsid w:val="003E396C"/>
    <w:rsid w:val="003E3A91"/>
    <w:rsid w:val="003E3A93"/>
    <w:rsid w:val="003E3C9C"/>
    <w:rsid w:val="003E4062"/>
    <w:rsid w:val="003E42E2"/>
    <w:rsid w:val="003E4D8D"/>
    <w:rsid w:val="003E5113"/>
    <w:rsid w:val="003E52E6"/>
    <w:rsid w:val="003E5A49"/>
    <w:rsid w:val="003E5F80"/>
    <w:rsid w:val="003E630C"/>
    <w:rsid w:val="003E6362"/>
    <w:rsid w:val="003E6747"/>
    <w:rsid w:val="003E68FD"/>
    <w:rsid w:val="003E7723"/>
    <w:rsid w:val="003E78F0"/>
    <w:rsid w:val="003E7962"/>
    <w:rsid w:val="003E7CB3"/>
    <w:rsid w:val="003E7DF0"/>
    <w:rsid w:val="003F0031"/>
    <w:rsid w:val="003F04EB"/>
    <w:rsid w:val="003F099F"/>
    <w:rsid w:val="003F0CD8"/>
    <w:rsid w:val="003F1BE1"/>
    <w:rsid w:val="003F1C30"/>
    <w:rsid w:val="003F1D7E"/>
    <w:rsid w:val="003F1F91"/>
    <w:rsid w:val="003F1FC2"/>
    <w:rsid w:val="003F2155"/>
    <w:rsid w:val="003F2157"/>
    <w:rsid w:val="003F2C1D"/>
    <w:rsid w:val="003F2F44"/>
    <w:rsid w:val="003F4435"/>
    <w:rsid w:val="003F46B3"/>
    <w:rsid w:val="003F4816"/>
    <w:rsid w:val="003F4AAB"/>
    <w:rsid w:val="003F4C35"/>
    <w:rsid w:val="003F4CF2"/>
    <w:rsid w:val="003F4EE8"/>
    <w:rsid w:val="003F5329"/>
    <w:rsid w:val="003F557B"/>
    <w:rsid w:val="003F5670"/>
    <w:rsid w:val="003F5754"/>
    <w:rsid w:val="003F5CE3"/>
    <w:rsid w:val="003F70E9"/>
    <w:rsid w:val="003F794A"/>
    <w:rsid w:val="003F7C56"/>
    <w:rsid w:val="00400C3A"/>
    <w:rsid w:val="00400ECB"/>
    <w:rsid w:val="004011EB"/>
    <w:rsid w:val="004017DF"/>
    <w:rsid w:val="004019CA"/>
    <w:rsid w:val="00401AC6"/>
    <w:rsid w:val="00401ACC"/>
    <w:rsid w:val="00401AD4"/>
    <w:rsid w:val="00402264"/>
    <w:rsid w:val="004029F4"/>
    <w:rsid w:val="00402A48"/>
    <w:rsid w:val="00402C40"/>
    <w:rsid w:val="00402F7E"/>
    <w:rsid w:val="00403051"/>
    <w:rsid w:val="00403707"/>
    <w:rsid w:val="004038F5"/>
    <w:rsid w:val="00403D48"/>
    <w:rsid w:val="004044F6"/>
    <w:rsid w:val="0040456A"/>
    <w:rsid w:val="00404841"/>
    <w:rsid w:val="0040484C"/>
    <w:rsid w:val="00404C85"/>
    <w:rsid w:val="00404CD0"/>
    <w:rsid w:val="00404D5F"/>
    <w:rsid w:val="00404EF5"/>
    <w:rsid w:val="00404EF8"/>
    <w:rsid w:val="00404F9E"/>
    <w:rsid w:val="0040571D"/>
    <w:rsid w:val="00406338"/>
    <w:rsid w:val="004066DF"/>
    <w:rsid w:val="00406756"/>
    <w:rsid w:val="00406819"/>
    <w:rsid w:val="00410035"/>
    <w:rsid w:val="00410471"/>
    <w:rsid w:val="00410A4E"/>
    <w:rsid w:val="00410C45"/>
    <w:rsid w:val="00410C4A"/>
    <w:rsid w:val="004110A6"/>
    <w:rsid w:val="00411682"/>
    <w:rsid w:val="00411830"/>
    <w:rsid w:val="0041195C"/>
    <w:rsid w:val="004119B8"/>
    <w:rsid w:val="00411BDD"/>
    <w:rsid w:val="00412042"/>
    <w:rsid w:val="004124C6"/>
    <w:rsid w:val="00412704"/>
    <w:rsid w:val="00412885"/>
    <w:rsid w:val="004129BA"/>
    <w:rsid w:val="00412DC8"/>
    <w:rsid w:val="00412EA7"/>
    <w:rsid w:val="0041328B"/>
    <w:rsid w:val="004132DD"/>
    <w:rsid w:val="00413606"/>
    <w:rsid w:val="004139DA"/>
    <w:rsid w:val="00413BF9"/>
    <w:rsid w:val="00413DC0"/>
    <w:rsid w:val="0041476C"/>
    <w:rsid w:val="0041478C"/>
    <w:rsid w:val="00414A91"/>
    <w:rsid w:val="00414F3C"/>
    <w:rsid w:val="004152A4"/>
    <w:rsid w:val="00415666"/>
    <w:rsid w:val="004156BA"/>
    <w:rsid w:val="00415A5C"/>
    <w:rsid w:val="00415ADB"/>
    <w:rsid w:val="00415B84"/>
    <w:rsid w:val="004163AF"/>
    <w:rsid w:val="00416AA2"/>
    <w:rsid w:val="0041710E"/>
    <w:rsid w:val="00417967"/>
    <w:rsid w:val="00417F7E"/>
    <w:rsid w:val="004204E0"/>
    <w:rsid w:val="004205CC"/>
    <w:rsid w:val="00420655"/>
    <w:rsid w:val="00420A68"/>
    <w:rsid w:val="00420C7D"/>
    <w:rsid w:val="00420D38"/>
    <w:rsid w:val="00420D3F"/>
    <w:rsid w:val="0042115D"/>
    <w:rsid w:val="004217AF"/>
    <w:rsid w:val="00422140"/>
    <w:rsid w:val="0042260A"/>
    <w:rsid w:val="00422854"/>
    <w:rsid w:val="00422A97"/>
    <w:rsid w:val="00422CD8"/>
    <w:rsid w:val="00422D4C"/>
    <w:rsid w:val="004232F7"/>
    <w:rsid w:val="0042342A"/>
    <w:rsid w:val="00423F1A"/>
    <w:rsid w:val="0042442B"/>
    <w:rsid w:val="00424515"/>
    <w:rsid w:val="00424BED"/>
    <w:rsid w:val="00425311"/>
    <w:rsid w:val="004255F1"/>
    <w:rsid w:val="00425B91"/>
    <w:rsid w:val="004260DA"/>
    <w:rsid w:val="004267B2"/>
    <w:rsid w:val="00426970"/>
    <w:rsid w:val="004269D9"/>
    <w:rsid w:val="00426ACB"/>
    <w:rsid w:val="00426C32"/>
    <w:rsid w:val="00426D3F"/>
    <w:rsid w:val="00426E0D"/>
    <w:rsid w:val="004272AE"/>
    <w:rsid w:val="004276EA"/>
    <w:rsid w:val="00427B34"/>
    <w:rsid w:val="00427C31"/>
    <w:rsid w:val="00427C8A"/>
    <w:rsid w:val="0043073D"/>
    <w:rsid w:val="004308D8"/>
    <w:rsid w:val="00430991"/>
    <w:rsid w:val="00430E5D"/>
    <w:rsid w:val="00431173"/>
    <w:rsid w:val="00431435"/>
    <w:rsid w:val="00431B27"/>
    <w:rsid w:val="00431B5C"/>
    <w:rsid w:val="00432012"/>
    <w:rsid w:val="00432A62"/>
    <w:rsid w:val="00432AED"/>
    <w:rsid w:val="00432C56"/>
    <w:rsid w:val="00433F48"/>
    <w:rsid w:val="00434028"/>
    <w:rsid w:val="004340B9"/>
    <w:rsid w:val="0043423A"/>
    <w:rsid w:val="004344A4"/>
    <w:rsid w:val="004346E0"/>
    <w:rsid w:val="00434A04"/>
    <w:rsid w:val="00434B39"/>
    <w:rsid w:val="00434DDF"/>
    <w:rsid w:val="00435137"/>
    <w:rsid w:val="00435826"/>
    <w:rsid w:val="00435D28"/>
    <w:rsid w:val="00436763"/>
    <w:rsid w:val="00436B2D"/>
    <w:rsid w:val="00437201"/>
    <w:rsid w:val="00437762"/>
    <w:rsid w:val="00437854"/>
    <w:rsid w:val="00437E97"/>
    <w:rsid w:val="004401DA"/>
    <w:rsid w:val="00440202"/>
    <w:rsid w:val="00440622"/>
    <w:rsid w:val="00440815"/>
    <w:rsid w:val="0044084D"/>
    <w:rsid w:val="00440BB0"/>
    <w:rsid w:val="00440CB3"/>
    <w:rsid w:val="00441270"/>
    <w:rsid w:val="0044150D"/>
    <w:rsid w:val="0044156A"/>
    <w:rsid w:val="004417C7"/>
    <w:rsid w:val="00441D8F"/>
    <w:rsid w:val="00442113"/>
    <w:rsid w:val="00442434"/>
    <w:rsid w:val="00442579"/>
    <w:rsid w:val="0044270A"/>
    <w:rsid w:val="0044286B"/>
    <w:rsid w:val="0044305E"/>
    <w:rsid w:val="00443714"/>
    <w:rsid w:val="00443A44"/>
    <w:rsid w:val="00443ACB"/>
    <w:rsid w:val="00443C40"/>
    <w:rsid w:val="00443D35"/>
    <w:rsid w:val="00443F78"/>
    <w:rsid w:val="004441B5"/>
    <w:rsid w:val="0044492A"/>
    <w:rsid w:val="0044536C"/>
    <w:rsid w:val="00445392"/>
    <w:rsid w:val="00445EE0"/>
    <w:rsid w:val="00445F46"/>
    <w:rsid w:val="00446FED"/>
    <w:rsid w:val="00447C8F"/>
    <w:rsid w:val="00450102"/>
    <w:rsid w:val="004502E8"/>
    <w:rsid w:val="004506F0"/>
    <w:rsid w:val="00451287"/>
    <w:rsid w:val="00451979"/>
    <w:rsid w:val="00451B67"/>
    <w:rsid w:val="00451BF8"/>
    <w:rsid w:val="00451C7F"/>
    <w:rsid w:val="00451EB0"/>
    <w:rsid w:val="00451F81"/>
    <w:rsid w:val="00452001"/>
    <w:rsid w:val="004520C6"/>
    <w:rsid w:val="0045220C"/>
    <w:rsid w:val="0045262C"/>
    <w:rsid w:val="0045264A"/>
    <w:rsid w:val="00452661"/>
    <w:rsid w:val="00453424"/>
    <w:rsid w:val="004534B7"/>
    <w:rsid w:val="00453614"/>
    <w:rsid w:val="004537B8"/>
    <w:rsid w:val="0045397F"/>
    <w:rsid w:val="00453ABF"/>
    <w:rsid w:val="00453B5F"/>
    <w:rsid w:val="00453FCD"/>
    <w:rsid w:val="0045445F"/>
    <w:rsid w:val="004549E2"/>
    <w:rsid w:val="00454E2A"/>
    <w:rsid w:val="00455ABC"/>
    <w:rsid w:val="00455F58"/>
    <w:rsid w:val="004566DC"/>
    <w:rsid w:val="004566FB"/>
    <w:rsid w:val="00456830"/>
    <w:rsid w:val="0045683B"/>
    <w:rsid w:val="00456E59"/>
    <w:rsid w:val="00457660"/>
    <w:rsid w:val="00457761"/>
    <w:rsid w:val="00457BBB"/>
    <w:rsid w:val="00460155"/>
    <w:rsid w:val="004603A4"/>
    <w:rsid w:val="0046050C"/>
    <w:rsid w:val="0046060B"/>
    <w:rsid w:val="0046082C"/>
    <w:rsid w:val="00460B5E"/>
    <w:rsid w:val="004610F5"/>
    <w:rsid w:val="00461374"/>
    <w:rsid w:val="0046155D"/>
    <w:rsid w:val="004617B9"/>
    <w:rsid w:val="0046187B"/>
    <w:rsid w:val="004622B0"/>
    <w:rsid w:val="00462AB2"/>
    <w:rsid w:val="004633FB"/>
    <w:rsid w:val="0046354E"/>
    <w:rsid w:val="004636BE"/>
    <w:rsid w:val="00463723"/>
    <w:rsid w:val="00463732"/>
    <w:rsid w:val="00464113"/>
    <w:rsid w:val="004643C7"/>
    <w:rsid w:val="00464401"/>
    <w:rsid w:val="00464433"/>
    <w:rsid w:val="00464498"/>
    <w:rsid w:val="004644C0"/>
    <w:rsid w:val="0046454B"/>
    <w:rsid w:val="00464BCB"/>
    <w:rsid w:val="00465151"/>
    <w:rsid w:val="00465623"/>
    <w:rsid w:val="00466171"/>
    <w:rsid w:val="00466856"/>
    <w:rsid w:val="00466DF2"/>
    <w:rsid w:val="00467032"/>
    <w:rsid w:val="00467526"/>
    <w:rsid w:val="004679DF"/>
    <w:rsid w:val="00467EED"/>
    <w:rsid w:val="004703A7"/>
    <w:rsid w:val="0047054D"/>
    <w:rsid w:val="004708EA"/>
    <w:rsid w:val="00471276"/>
    <w:rsid w:val="00471392"/>
    <w:rsid w:val="00471F1A"/>
    <w:rsid w:val="004725AA"/>
    <w:rsid w:val="00472FFC"/>
    <w:rsid w:val="004732DD"/>
    <w:rsid w:val="00473859"/>
    <w:rsid w:val="00473D08"/>
    <w:rsid w:val="00473D1B"/>
    <w:rsid w:val="00473E1F"/>
    <w:rsid w:val="00473E44"/>
    <w:rsid w:val="0047503A"/>
    <w:rsid w:val="004754AF"/>
    <w:rsid w:val="00475592"/>
    <w:rsid w:val="0047594D"/>
    <w:rsid w:val="00475B5A"/>
    <w:rsid w:val="00475D6C"/>
    <w:rsid w:val="0047628E"/>
    <w:rsid w:val="00476967"/>
    <w:rsid w:val="00476A7C"/>
    <w:rsid w:val="0047723E"/>
    <w:rsid w:val="0047757A"/>
    <w:rsid w:val="00477CB6"/>
    <w:rsid w:val="004800C5"/>
    <w:rsid w:val="0048041D"/>
    <w:rsid w:val="004805A6"/>
    <w:rsid w:val="00480884"/>
    <w:rsid w:val="004809A6"/>
    <w:rsid w:val="00480C3A"/>
    <w:rsid w:val="00481124"/>
    <w:rsid w:val="004814C4"/>
    <w:rsid w:val="00481B0E"/>
    <w:rsid w:val="004825E9"/>
    <w:rsid w:val="00482687"/>
    <w:rsid w:val="00482ABB"/>
    <w:rsid w:val="004830C3"/>
    <w:rsid w:val="00483188"/>
    <w:rsid w:val="0048339C"/>
    <w:rsid w:val="00483413"/>
    <w:rsid w:val="004834FD"/>
    <w:rsid w:val="004839B2"/>
    <w:rsid w:val="00483C4A"/>
    <w:rsid w:val="00483CAC"/>
    <w:rsid w:val="00483DF5"/>
    <w:rsid w:val="00484D26"/>
    <w:rsid w:val="004850DA"/>
    <w:rsid w:val="00485A8C"/>
    <w:rsid w:val="00486779"/>
    <w:rsid w:val="00486892"/>
    <w:rsid w:val="00486AEC"/>
    <w:rsid w:val="00487172"/>
    <w:rsid w:val="004876A3"/>
    <w:rsid w:val="00487CA2"/>
    <w:rsid w:val="00490024"/>
    <w:rsid w:val="00490221"/>
    <w:rsid w:val="0049038F"/>
    <w:rsid w:val="00490B7B"/>
    <w:rsid w:val="00490E81"/>
    <w:rsid w:val="004911C7"/>
    <w:rsid w:val="004915D4"/>
    <w:rsid w:val="004917F1"/>
    <w:rsid w:val="004919FB"/>
    <w:rsid w:val="00491EFC"/>
    <w:rsid w:val="00491F93"/>
    <w:rsid w:val="00491FF5"/>
    <w:rsid w:val="004924E0"/>
    <w:rsid w:val="004928F8"/>
    <w:rsid w:val="00492B42"/>
    <w:rsid w:val="00492C21"/>
    <w:rsid w:val="00492CFF"/>
    <w:rsid w:val="00492E21"/>
    <w:rsid w:val="00493AB5"/>
    <w:rsid w:val="00493E9F"/>
    <w:rsid w:val="0049488F"/>
    <w:rsid w:val="00494980"/>
    <w:rsid w:val="00494B74"/>
    <w:rsid w:val="004955FE"/>
    <w:rsid w:val="00495875"/>
    <w:rsid w:val="0049591B"/>
    <w:rsid w:val="00495D70"/>
    <w:rsid w:val="00495F69"/>
    <w:rsid w:val="00496013"/>
    <w:rsid w:val="00496137"/>
    <w:rsid w:val="004963D8"/>
    <w:rsid w:val="00496EF6"/>
    <w:rsid w:val="00497037"/>
    <w:rsid w:val="004971F2"/>
    <w:rsid w:val="00497541"/>
    <w:rsid w:val="00497714"/>
    <w:rsid w:val="00497968"/>
    <w:rsid w:val="00497D53"/>
    <w:rsid w:val="004A0382"/>
    <w:rsid w:val="004A07C4"/>
    <w:rsid w:val="004A096F"/>
    <w:rsid w:val="004A0E32"/>
    <w:rsid w:val="004A1164"/>
    <w:rsid w:val="004A129F"/>
    <w:rsid w:val="004A1463"/>
    <w:rsid w:val="004A18AA"/>
    <w:rsid w:val="004A2281"/>
    <w:rsid w:val="004A238F"/>
    <w:rsid w:val="004A279D"/>
    <w:rsid w:val="004A2982"/>
    <w:rsid w:val="004A2A78"/>
    <w:rsid w:val="004A2D48"/>
    <w:rsid w:val="004A335C"/>
    <w:rsid w:val="004A3377"/>
    <w:rsid w:val="004A38C9"/>
    <w:rsid w:val="004A4080"/>
    <w:rsid w:val="004A42B2"/>
    <w:rsid w:val="004A4790"/>
    <w:rsid w:val="004A493A"/>
    <w:rsid w:val="004A4B92"/>
    <w:rsid w:val="004A4D1B"/>
    <w:rsid w:val="004A5177"/>
    <w:rsid w:val="004A580B"/>
    <w:rsid w:val="004A5A4A"/>
    <w:rsid w:val="004A5D02"/>
    <w:rsid w:val="004A5D91"/>
    <w:rsid w:val="004A62C6"/>
    <w:rsid w:val="004A65AB"/>
    <w:rsid w:val="004A65E0"/>
    <w:rsid w:val="004A6661"/>
    <w:rsid w:val="004A6814"/>
    <w:rsid w:val="004A6991"/>
    <w:rsid w:val="004A70A1"/>
    <w:rsid w:val="004A74AE"/>
    <w:rsid w:val="004A7676"/>
    <w:rsid w:val="004A7760"/>
    <w:rsid w:val="004B007F"/>
    <w:rsid w:val="004B008C"/>
    <w:rsid w:val="004B0128"/>
    <w:rsid w:val="004B019C"/>
    <w:rsid w:val="004B01F6"/>
    <w:rsid w:val="004B0433"/>
    <w:rsid w:val="004B0493"/>
    <w:rsid w:val="004B0861"/>
    <w:rsid w:val="004B0B3B"/>
    <w:rsid w:val="004B0B42"/>
    <w:rsid w:val="004B0BA0"/>
    <w:rsid w:val="004B11AA"/>
    <w:rsid w:val="004B1290"/>
    <w:rsid w:val="004B170E"/>
    <w:rsid w:val="004B17BD"/>
    <w:rsid w:val="004B1800"/>
    <w:rsid w:val="004B1B60"/>
    <w:rsid w:val="004B2187"/>
    <w:rsid w:val="004B2EEB"/>
    <w:rsid w:val="004B2FBE"/>
    <w:rsid w:val="004B363D"/>
    <w:rsid w:val="004B3CBB"/>
    <w:rsid w:val="004B3F8C"/>
    <w:rsid w:val="004B457E"/>
    <w:rsid w:val="004B461F"/>
    <w:rsid w:val="004B4739"/>
    <w:rsid w:val="004B4CD0"/>
    <w:rsid w:val="004B53C9"/>
    <w:rsid w:val="004B550A"/>
    <w:rsid w:val="004B59AF"/>
    <w:rsid w:val="004B5BA6"/>
    <w:rsid w:val="004B5BF3"/>
    <w:rsid w:val="004B5C8A"/>
    <w:rsid w:val="004B5D72"/>
    <w:rsid w:val="004B6036"/>
    <w:rsid w:val="004B678C"/>
    <w:rsid w:val="004B6D1B"/>
    <w:rsid w:val="004B73F9"/>
    <w:rsid w:val="004B7B76"/>
    <w:rsid w:val="004B7D46"/>
    <w:rsid w:val="004C018B"/>
    <w:rsid w:val="004C09B4"/>
    <w:rsid w:val="004C0CFC"/>
    <w:rsid w:val="004C10B0"/>
    <w:rsid w:val="004C1252"/>
    <w:rsid w:val="004C1278"/>
    <w:rsid w:val="004C15CF"/>
    <w:rsid w:val="004C284C"/>
    <w:rsid w:val="004C2C81"/>
    <w:rsid w:val="004C2D71"/>
    <w:rsid w:val="004C33CA"/>
    <w:rsid w:val="004C3428"/>
    <w:rsid w:val="004C3AF0"/>
    <w:rsid w:val="004C3F80"/>
    <w:rsid w:val="004C4141"/>
    <w:rsid w:val="004C427F"/>
    <w:rsid w:val="004C47FF"/>
    <w:rsid w:val="004C4B29"/>
    <w:rsid w:val="004C4FF4"/>
    <w:rsid w:val="004C50AA"/>
    <w:rsid w:val="004C51BB"/>
    <w:rsid w:val="004C5494"/>
    <w:rsid w:val="004C56F2"/>
    <w:rsid w:val="004C58FF"/>
    <w:rsid w:val="004C5C29"/>
    <w:rsid w:val="004C5F56"/>
    <w:rsid w:val="004C6321"/>
    <w:rsid w:val="004C66F3"/>
    <w:rsid w:val="004C70CF"/>
    <w:rsid w:val="004C7271"/>
    <w:rsid w:val="004D02EB"/>
    <w:rsid w:val="004D0845"/>
    <w:rsid w:val="004D0862"/>
    <w:rsid w:val="004D0B8B"/>
    <w:rsid w:val="004D14A6"/>
    <w:rsid w:val="004D15C7"/>
    <w:rsid w:val="004D1E6D"/>
    <w:rsid w:val="004D2D34"/>
    <w:rsid w:val="004D2E07"/>
    <w:rsid w:val="004D2F93"/>
    <w:rsid w:val="004D3491"/>
    <w:rsid w:val="004D38C3"/>
    <w:rsid w:val="004D3BD2"/>
    <w:rsid w:val="004D3F56"/>
    <w:rsid w:val="004D4256"/>
    <w:rsid w:val="004D491D"/>
    <w:rsid w:val="004D4E3A"/>
    <w:rsid w:val="004D4FD1"/>
    <w:rsid w:val="004D522D"/>
    <w:rsid w:val="004D54A9"/>
    <w:rsid w:val="004D5785"/>
    <w:rsid w:val="004D5837"/>
    <w:rsid w:val="004D5E1F"/>
    <w:rsid w:val="004D6208"/>
    <w:rsid w:val="004D6422"/>
    <w:rsid w:val="004D687E"/>
    <w:rsid w:val="004D6D60"/>
    <w:rsid w:val="004D737B"/>
    <w:rsid w:val="004D7660"/>
    <w:rsid w:val="004D769C"/>
    <w:rsid w:val="004D78E6"/>
    <w:rsid w:val="004D796A"/>
    <w:rsid w:val="004D7AE7"/>
    <w:rsid w:val="004D7DFD"/>
    <w:rsid w:val="004D7E6E"/>
    <w:rsid w:val="004D7F0D"/>
    <w:rsid w:val="004E0143"/>
    <w:rsid w:val="004E08D7"/>
    <w:rsid w:val="004E0955"/>
    <w:rsid w:val="004E09FD"/>
    <w:rsid w:val="004E0B83"/>
    <w:rsid w:val="004E1493"/>
    <w:rsid w:val="004E1765"/>
    <w:rsid w:val="004E1D8F"/>
    <w:rsid w:val="004E2262"/>
    <w:rsid w:val="004E237F"/>
    <w:rsid w:val="004E23E2"/>
    <w:rsid w:val="004E3701"/>
    <w:rsid w:val="004E37BA"/>
    <w:rsid w:val="004E3DE8"/>
    <w:rsid w:val="004E4799"/>
    <w:rsid w:val="004E481D"/>
    <w:rsid w:val="004E4D10"/>
    <w:rsid w:val="004E4F8C"/>
    <w:rsid w:val="004E55EC"/>
    <w:rsid w:val="004E5668"/>
    <w:rsid w:val="004E58B4"/>
    <w:rsid w:val="004E62F4"/>
    <w:rsid w:val="004E651D"/>
    <w:rsid w:val="004E7228"/>
    <w:rsid w:val="004E7408"/>
    <w:rsid w:val="004E749C"/>
    <w:rsid w:val="004E7547"/>
    <w:rsid w:val="004E7675"/>
    <w:rsid w:val="004E7A56"/>
    <w:rsid w:val="004E7B34"/>
    <w:rsid w:val="004E7EEF"/>
    <w:rsid w:val="004F02D2"/>
    <w:rsid w:val="004F04C2"/>
    <w:rsid w:val="004F065A"/>
    <w:rsid w:val="004F1376"/>
    <w:rsid w:val="004F15DD"/>
    <w:rsid w:val="004F21E5"/>
    <w:rsid w:val="004F28EC"/>
    <w:rsid w:val="004F2A5D"/>
    <w:rsid w:val="004F2CEE"/>
    <w:rsid w:val="004F2DA8"/>
    <w:rsid w:val="004F32B3"/>
    <w:rsid w:val="004F338A"/>
    <w:rsid w:val="004F34E2"/>
    <w:rsid w:val="004F35F6"/>
    <w:rsid w:val="004F366A"/>
    <w:rsid w:val="004F3B8D"/>
    <w:rsid w:val="004F47B5"/>
    <w:rsid w:val="004F47ED"/>
    <w:rsid w:val="004F4A9E"/>
    <w:rsid w:val="004F4B35"/>
    <w:rsid w:val="004F4CE2"/>
    <w:rsid w:val="004F51F4"/>
    <w:rsid w:val="004F5A29"/>
    <w:rsid w:val="004F5C9A"/>
    <w:rsid w:val="004F61F1"/>
    <w:rsid w:val="004F62EE"/>
    <w:rsid w:val="004F6453"/>
    <w:rsid w:val="004F676A"/>
    <w:rsid w:val="004F6B66"/>
    <w:rsid w:val="005001FC"/>
    <w:rsid w:val="00500309"/>
    <w:rsid w:val="0050067F"/>
    <w:rsid w:val="00500FCC"/>
    <w:rsid w:val="00501311"/>
    <w:rsid w:val="0050197D"/>
    <w:rsid w:val="005020D2"/>
    <w:rsid w:val="005022B8"/>
    <w:rsid w:val="00502324"/>
    <w:rsid w:val="00502446"/>
    <w:rsid w:val="00502C61"/>
    <w:rsid w:val="00502D35"/>
    <w:rsid w:val="00502E2B"/>
    <w:rsid w:val="005032E2"/>
    <w:rsid w:val="00503A56"/>
    <w:rsid w:val="00503AD1"/>
    <w:rsid w:val="00503BF5"/>
    <w:rsid w:val="00503D17"/>
    <w:rsid w:val="0050406F"/>
    <w:rsid w:val="005043EF"/>
    <w:rsid w:val="005044E8"/>
    <w:rsid w:val="0050478A"/>
    <w:rsid w:val="00504992"/>
    <w:rsid w:val="00505458"/>
    <w:rsid w:val="00505A8F"/>
    <w:rsid w:val="0050617F"/>
    <w:rsid w:val="0050628F"/>
    <w:rsid w:val="0050681D"/>
    <w:rsid w:val="00507375"/>
    <w:rsid w:val="00507AA6"/>
    <w:rsid w:val="00507D0E"/>
    <w:rsid w:val="00507F84"/>
    <w:rsid w:val="005107FC"/>
    <w:rsid w:val="005108DA"/>
    <w:rsid w:val="005111C2"/>
    <w:rsid w:val="0051128F"/>
    <w:rsid w:val="0051147D"/>
    <w:rsid w:val="0051152C"/>
    <w:rsid w:val="00511CB1"/>
    <w:rsid w:val="00511E91"/>
    <w:rsid w:val="005121AB"/>
    <w:rsid w:val="00512AC9"/>
    <w:rsid w:val="00513321"/>
    <w:rsid w:val="005139E1"/>
    <w:rsid w:val="00514A9A"/>
    <w:rsid w:val="00514CAC"/>
    <w:rsid w:val="00514CB8"/>
    <w:rsid w:val="00514F0B"/>
    <w:rsid w:val="005162F3"/>
    <w:rsid w:val="00516629"/>
    <w:rsid w:val="00517594"/>
    <w:rsid w:val="00517642"/>
    <w:rsid w:val="00517E1D"/>
    <w:rsid w:val="00517FB0"/>
    <w:rsid w:val="005202A1"/>
    <w:rsid w:val="005202CF"/>
    <w:rsid w:val="00520883"/>
    <w:rsid w:val="00520EF6"/>
    <w:rsid w:val="00521024"/>
    <w:rsid w:val="00521061"/>
    <w:rsid w:val="00521156"/>
    <w:rsid w:val="00521379"/>
    <w:rsid w:val="00521394"/>
    <w:rsid w:val="005217FC"/>
    <w:rsid w:val="00521ACB"/>
    <w:rsid w:val="00521DEE"/>
    <w:rsid w:val="00522DA8"/>
    <w:rsid w:val="00522F4C"/>
    <w:rsid w:val="00522F7C"/>
    <w:rsid w:val="0052307E"/>
    <w:rsid w:val="005230B0"/>
    <w:rsid w:val="0052310F"/>
    <w:rsid w:val="005231A3"/>
    <w:rsid w:val="0052443C"/>
    <w:rsid w:val="005248C4"/>
    <w:rsid w:val="00525384"/>
    <w:rsid w:val="005253B6"/>
    <w:rsid w:val="005256C8"/>
    <w:rsid w:val="00525940"/>
    <w:rsid w:val="00525CCE"/>
    <w:rsid w:val="00525D70"/>
    <w:rsid w:val="00525F43"/>
    <w:rsid w:val="00526240"/>
    <w:rsid w:val="00526375"/>
    <w:rsid w:val="0052669E"/>
    <w:rsid w:val="005266A3"/>
    <w:rsid w:val="005270E4"/>
    <w:rsid w:val="00527115"/>
    <w:rsid w:val="005271D8"/>
    <w:rsid w:val="005274CC"/>
    <w:rsid w:val="005277EA"/>
    <w:rsid w:val="00527911"/>
    <w:rsid w:val="00527A26"/>
    <w:rsid w:val="00527A27"/>
    <w:rsid w:val="00527EE7"/>
    <w:rsid w:val="0053040F"/>
    <w:rsid w:val="005305C5"/>
    <w:rsid w:val="00530686"/>
    <w:rsid w:val="00530AF2"/>
    <w:rsid w:val="00531289"/>
    <w:rsid w:val="00531B80"/>
    <w:rsid w:val="00531E5A"/>
    <w:rsid w:val="005321F8"/>
    <w:rsid w:val="00532754"/>
    <w:rsid w:val="00532792"/>
    <w:rsid w:val="0053318D"/>
    <w:rsid w:val="0053329C"/>
    <w:rsid w:val="005336D7"/>
    <w:rsid w:val="00533BDD"/>
    <w:rsid w:val="00533C11"/>
    <w:rsid w:val="00533EE7"/>
    <w:rsid w:val="005340CE"/>
    <w:rsid w:val="005342E8"/>
    <w:rsid w:val="00534430"/>
    <w:rsid w:val="0053446B"/>
    <w:rsid w:val="00534472"/>
    <w:rsid w:val="00534785"/>
    <w:rsid w:val="00534C56"/>
    <w:rsid w:val="00535AEC"/>
    <w:rsid w:val="005361CB"/>
    <w:rsid w:val="00536460"/>
    <w:rsid w:val="00536896"/>
    <w:rsid w:val="005368C4"/>
    <w:rsid w:val="00536C7D"/>
    <w:rsid w:val="005376AD"/>
    <w:rsid w:val="00537910"/>
    <w:rsid w:val="00537B9F"/>
    <w:rsid w:val="005407A6"/>
    <w:rsid w:val="00540CDD"/>
    <w:rsid w:val="00540D5F"/>
    <w:rsid w:val="00540F30"/>
    <w:rsid w:val="00541184"/>
    <w:rsid w:val="005413C6"/>
    <w:rsid w:val="00541523"/>
    <w:rsid w:val="00541883"/>
    <w:rsid w:val="0054196D"/>
    <w:rsid w:val="00541A76"/>
    <w:rsid w:val="00541BDC"/>
    <w:rsid w:val="00541EEA"/>
    <w:rsid w:val="00542512"/>
    <w:rsid w:val="005427A2"/>
    <w:rsid w:val="0054285E"/>
    <w:rsid w:val="005428F4"/>
    <w:rsid w:val="00542937"/>
    <w:rsid w:val="0054297B"/>
    <w:rsid w:val="00542B1F"/>
    <w:rsid w:val="00543978"/>
    <w:rsid w:val="00543EDF"/>
    <w:rsid w:val="00544031"/>
    <w:rsid w:val="005445C8"/>
    <w:rsid w:val="005447B5"/>
    <w:rsid w:val="005447CE"/>
    <w:rsid w:val="00544921"/>
    <w:rsid w:val="00544C09"/>
    <w:rsid w:val="005457AB"/>
    <w:rsid w:val="0054586C"/>
    <w:rsid w:val="00545CC7"/>
    <w:rsid w:val="00545E98"/>
    <w:rsid w:val="0054620C"/>
    <w:rsid w:val="00546278"/>
    <w:rsid w:val="005463F2"/>
    <w:rsid w:val="00546518"/>
    <w:rsid w:val="005466D7"/>
    <w:rsid w:val="005467B2"/>
    <w:rsid w:val="00546861"/>
    <w:rsid w:val="00546E2F"/>
    <w:rsid w:val="0054704B"/>
    <w:rsid w:val="00547104"/>
    <w:rsid w:val="00547141"/>
    <w:rsid w:val="005472BE"/>
    <w:rsid w:val="00547826"/>
    <w:rsid w:val="005478E0"/>
    <w:rsid w:val="00547B9D"/>
    <w:rsid w:val="00547E91"/>
    <w:rsid w:val="00547FC7"/>
    <w:rsid w:val="00550177"/>
    <w:rsid w:val="0055032E"/>
    <w:rsid w:val="00550462"/>
    <w:rsid w:val="00550B7B"/>
    <w:rsid w:val="00550D24"/>
    <w:rsid w:val="00550ED9"/>
    <w:rsid w:val="005511DA"/>
    <w:rsid w:val="005516D5"/>
    <w:rsid w:val="005516E1"/>
    <w:rsid w:val="00551865"/>
    <w:rsid w:val="00551962"/>
    <w:rsid w:val="00551B3D"/>
    <w:rsid w:val="00551B4C"/>
    <w:rsid w:val="00552512"/>
    <w:rsid w:val="00552648"/>
    <w:rsid w:val="00553008"/>
    <w:rsid w:val="00553738"/>
    <w:rsid w:val="00553925"/>
    <w:rsid w:val="00553C36"/>
    <w:rsid w:val="00553FE5"/>
    <w:rsid w:val="00554296"/>
    <w:rsid w:val="005548F7"/>
    <w:rsid w:val="00554936"/>
    <w:rsid w:val="005549D2"/>
    <w:rsid w:val="00554CDD"/>
    <w:rsid w:val="00555A70"/>
    <w:rsid w:val="00555BD4"/>
    <w:rsid w:val="00555C9C"/>
    <w:rsid w:val="00555DA4"/>
    <w:rsid w:val="00556512"/>
    <w:rsid w:val="00556FE5"/>
    <w:rsid w:val="0055733D"/>
    <w:rsid w:val="005577EB"/>
    <w:rsid w:val="005577F6"/>
    <w:rsid w:val="00557818"/>
    <w:rsid w:val="00557CAF"/>
    <w:rsid w:val="00557DAB"/>
    <w:rsid w:val="00557FBE"/>
    <w:rsid w:val="00560371"/>
    <w:rsid w:val="00560504"/>
    <w:rsid w:val="00560BF6"/>
    <w:rsid w:val="00560D8A"/>
    <w:rsid w:val="00561120"/>
    <w:rsid w:val="00561D30"/>
    <w:rsid w:val="00561DBC"/>
    <w:rsid w:val="00561DC1"/>
    <w:rsid w:val="00561DC5"/>
    <w:rsid w:val="0056214C"/>
    <w:rsid w:val="00562C9F"/>
    <w:rsid w:val="00562DAD"/>
    <w:rsid w:val="00562DFD"/>
    <w:rsid w:val="00562F61"/>
    <w:rsid w:val="0056304B"/>
    <w:rsid w:val="005634BF"/>
    <w:rsid w:val="00563676"/>
    <w:rsid w:val="005639E4"/>
    <w:rsid w:val="005644FB"/>
    <w:rsid w:val="005646B3"/>
    <w:rsid w:val="005649C5"/>
    <w:rsid w:val="00564C28"/>
    <w:rsid w:val="00564F13"/>
    <w:rsid w:val="00564F21"/>
    <w:rsid w:val="00564F6A"/>
    <w:rsid w:val="005653F2"/>
    <w:rsid w:val="005658C3"/>
    <w:rsid w:val="00565B13"/>
    <w:rsid w:val="00565D0D"/>
    <w:rsid w:val="00565D95"/>
    <w:rsid w:val="00565EE7"/>
    <w:rsid w:val="00565F5A"/>
    <w:rsid w:val="005661EC"/>
    <w:rsid w:val="00566310"/>
    <w:rsid w:val="00566C24"/>
    <w:rsid w:val="00566C60"/>
    <w:rsid w:val="00566F9D"/>
    <w:rsid w:val="00567119"/>
    <w:rsid w:val="00567AAD"/>
    <w:rsid w:val="00570474"/>
    <w:rsid w:val="005708AC"/>
    <w:rsid w:val="005711CB"/>
    <w:rsid w:val="00571925"/>
    <w:rsid w:val="00571EE2"/>
    <w:rsid w:val="00572084"/>
    <w:rsid w:val="00572706"/>
    <w:rsid w:val="00572F19"/>
    <w:rsid w:val="005731AF"/>
    <w:rsid w:val="0057326E"/>
    <w:rsid w:val="00573925"/>
    <w:rsid w:val="0057397C"/>
    <w:rsid w:val="00573C3C"/>
    <w:rsid w:val="00574155"/>
    <w:rsid w:val="0057433D"/>
    <w:rsid w:val="00574CBE"/>
    <w:rsid w:val="00574DF4"/>
    <w:rsid w:val="00575131"/>
    <w:rsid w:val="005755EC"/>
    <w:rsid w:val="005757FD"/>
    <w:rsid w:val="0057594E"/>
    <w:rsid w:val="00575BA3"/>
    <w:rsid w:val="00575C6E"/>
    <w:rsid w:val="00575EC8"/>
    <w:rsid w:val="00575FAE"/>
    <w:rsid w:val="00576011"/>
    <w:rsid w:val="005761CE"/>
    <w:rsid w:val="0057628D"/>
    <w:rsid w:val="0057643F"/>
    <w:rsid w:val="00576AFE"/>
    <w:rsid w:val="00576B5E"/>
    <w:rsid w:val="00576C2A"/>
    <w:rsid w:val="005770F3"/>
    <w:rsid w:val="005774A5"/>
    <w:rsid w:val="00577F24"/>
    <w:rsid w:val="00577F82"/>
    <w:rsid w:val="0058066D"/>
    <w:rsid w:val="005818BE"/>
    <w:rsid w:val="00581A82"/>
    <w:rsid w:val="00581B42"/>
    <w:rsid w:val="00581D1A"/>
    <w:rsid w:val="005821A3"/>
    <w:rsid w:val="0058252D"/>
    <w:rsid w:val="0058268A"/>
    <w:rsid w:val="00582938"/>
    <w:rsid w:val="00582A84"/>
    <w:rsid w:val="00582EF3"/>
    <w:rsid w:val="00583088"/>
    <w:rsid w:val="00583211"/>
    <w:rsid w:val="0058360C"/>
    <w:rsid w:val="00583978"/>
    <w:rsid w:val="005839E9"/>
    <w:rsid w:val="00583CFF"/>
    <w:rsid w:val="00583E8E"/>
    <w:rsid w:val="00583EFE"/>
    <w:rsid w:val="005840D1"/>
    <w:rsid w:val="005845EF"/>
    <w:rsid w:val="00584B08"/>
    <w:rsid w:val="0058549E"/>
    <w:rsid w:val="00585520"/>
    <w:rsid w:val="00585609"/>
    <w:rsid w:val="00585C8E"/>
    <w:rsid w:val="00585DF2"/>
    <w:rsid w:val="00586230"/>
    <w:rsid w:val="00586235"/>
    <w:rsid w:val="005863FC"/>
    <w:rsid w:val="00586730"/>
    <w:rsid w:val="00586A4B"/>
    <w:rsid w:val="00586C55"/>
    <w:rsid w:val="00586DB3"/>
    <w:rsid w:val="00586E2A"/>
    <w:rsid w:val="0058784E"/>
    <w:rsid w:val="005901A4"/>
    <w:rsid w:val="00591A4C"/>
    <w:rsid w:val="00591B1B"/>
    <w:rsid w:val="00591C50"/>
    <w:rsid w:val="00591D50"/>
    <w:rsid w:val="00591EC4"/>
    <w:rsid w:val="0059230D"/>
    <w:rsid w:val="005923FF"/>
    <w:rsid w:val="00592AA0"/>
    <w:rsid w:val="00592B34"/>
    <w:rsid w:val="00594807"/>
    <w:rsid w:val="00594ED5"/>
    <w:rsid w:val="005957CD"/>
    <w:rsid w:val="00595B1D"/>
    <w:rsid w:val="00595BD3"/>
    <w:rsid w:val="00595ED2"/>
    <w:rsid w:val="00596440"/>
    <w:rsid w:val="0059648D"/>
    <w:rsid w:val="00596940"/>
    <w:rsid w:val="00597428"/>
    <w:rsid w:val="00597575"/>
    <w:rsid w:val="005979DF"/>
    <w:rsid w:val="005A0999"/>
    <w:rsid w:val="005A09B7"/>
    <w:rsid w:val="005A0B3C"/>
    <w:rsid w:val="005A0D23"/>
    <w:rsid w:val="005A1365"/>
    <w:rsid w:val="005A136B"/>
    <w:rsid w:val="005A1417"/>
    <w:rsid w:val="005A1855"/>
    <w:rsid w:val="005A2434"/>
    <w:rsid w:val="005A3307"/>
    <w:rsid w:val="005A3739"/>
    <w:rsid w:val="005A3A85"/>
    <w:rsid w:val="005A3DE9"/>
    <w:rsid w:val="005A4D74"/>
    <w:rsid w:val="005A4FB3"/>
    <w:rsid w:val="005A5387"/>
    <w:rsid w:val="005A565F"/>
    <w:rsid w:val="005A58AC"/>
    <w:rsid w:val="005A5CDE"/>
    <w:rsid w:val="005A5E52"/>
    <w:rsid w:val="005A61D6"/>
    <w:rsid w:val="005A6640"/>
    <w:rsid w:val="005A6925"/>
    <w:rsid w:val="005A6ECB"/>
    <w:rsid w:val="005A7229"/>
    <w:rsid w:val="005A757E"/>
    <w:rsid w:val="005A7815"/>
    <w:rsid w:val="005A7AE6"/>
    <w:rsid w:val="005A7D32"/>
    <w:rsid w:val="005B034B"/>
    <w:rsid w:val="005B0484"/>
    <w:rsid w:val="005B0AE1"/>
    <w:rsid w:val="005B0DBB"/>
    <w:rsid w:val="005B0E8C"/>
    <w:rsid w:val="005B119B"/>
    <w:rsid w:val="005B1432"/>
    <w:rsid w:val="005B1B67"/>
    <w:rsid w:val="005B1EA5"/>
    <w:rsid w:val="005B215A"/>
    <w:rsid w:val="005B2164"/>
    <w:rsid w:val="005B244E"/>
    <w:rsid w:val="005B2905"/>
    <w:rsid w:val="005B2A09"/>
    <w:rsid w:val="005B3165"/>
    <w:rsid w:val="005B35AD"/>
    <w:rsid w:val="005B3659"/>
    <w:rsid w:val="005B3C4D"/>
    <w:rsid w:val="005B42E6"/>
    <w:rsid w:val="005B467B"/>
    <w:rsid w:val="005B4E79"/>
    <w:rsid w:val="005B5012"/>
    <w:rsid w:val="005B51D6"/>
    <w:rsid w:val="005B53C3"/>
    <w:rsid w:val="005B55D4"/>
    <w:rsid w:val="005B57C0"/>
    <w:rsid w:val="005B600A"/>
    <w:rsid w:val="005B6224"/>
    <w:rsid w:val="005B6944"/>
    <w:rsid w:val="005B6A95"/>
    <w:rsid w:val="005B70E7"/>
    <w:rsid w:val="005B7181"/>
    <w:rsid w:val="005B76A1"/>
    <w:rsid w:val="005B7816"/>
    <w:rsid w:val="005C0593"/>
    <w:rsid w:val="005C0BA4"/>
    <w:rsid w:val="005C0EF4"/>
    <w:rsid w:val="005C1421"/>
    <w:rsid w:val="005C1630"/>
    <w:rsid w:val="005C1683"/>
    <w:rsid w:val="005C19B2"/>
    <w:rsid w:val="005C1DE2"/>
    <w:rsid w:val="005C1E50"/>
    <w:rsid w:val="005C2281"/>
    <w:rsid w:val="005C22F1"/>
    <w:rsid w:val="005C2CE4"/>
    <w:rsid w:val="005C2DD4"/>
    <w:rsid w:val="005C307E"/>
    <w:rsid w:val="005C347F"/>
    <w:rsid w:val="005C37D7"/>
    <w:rsid w:val="005C3953"/>
    <w:rsid w:val="005C4969"/>
    <w:rsid w:val="005C4E7C"/>
    <w:rsid w:val="005C5203"/>
    <w:rsid w:val="005C59EC"/>
    <w:rsid w:val="005C5D9B"/>
    <w:rsid w:val="005C60C2"/>
    <w:rsid w:val="005C6815"/>
    <w:rsid w:val="005C69B5"/>
    <w:rsid w:val="005C69B7"/>
    <w:rsid w:val="005C6A65"/>
    <w:rsid w:val="005C6A9F"/>
    <w:rsid w:val="005C6B4C"/>
    <w:rsid w:val="005C7369"/>
    <w:rsid w:val="005C7831"/>
    <w:rsid w:val="005C792C"/>
    <w:rsid w:val="005C7B51"/>
    <w:rsid w:val="005C7B8B"/>
    <w:rsid w:val="005C7CCE"/>
    <w:rsid w:val="005C7E46"/>
    <w:rsid w:val="005C7F72"/>
    <w:rsid w:val="005D0077"/>
    <w:rsid w:val="005D05F4"/>
    <w:rsid w:val="005D0A37"/>
    <w:rsid w:val="005D0B7E"/>
    <w:rsid w:val="005D1172"/>
    <w:rsid w:val="005D15D7"/>
    <w:rsid w:val="005D1902"/>
    <w:rsid w:val="005D1C36"/>
    <w:rsid w:val="005D1F26"/>
    <w:rsid w:val="005D251A"/>
    <w:rsid w:val="005D26C8"/>
    <w:rsid w:val="005D277A"/>
    <w:rsid w:val="005D282C"/>
    <w:rsid w:val="005D30EE"/>
    <w:rsid w:val="005D338F"/>
    <w:rsid w:val="005D3852"/>
    <w:rsid w:val="005D3B85"/>
    <w:rsid w:val="005D3F0E"/>
    <w:rsid w:val="005D4130"/>
    <w:rsid w:val="005D4852"/>
    <w:rsid w:val="005D49E9"/>
    <w:rsid w:val="005D4C72"/>
    <w:rsid w:val="005D5C4E"/>
    <w:rsid w:val="005D61A4"/>
    <w:rsid w:val="005D63A0"/>
    <w:rsid w:val="005D6599"/>
    <w:rsid w:val="005D6AE0"/>
    <w:rsid w:val="005D6E7C"/>
    <w:rsid w:val="005D6F13"/>
    <w:rsid w:val="005D7436"/>
    <w:rsid w:val="005D7762"/>
    <w:rsid w:val="005D7B29"/>
    <w:rsid w:val="005D7D24"/>
    <w:rsid w:val="005E0430"/>
    <w:rsid w:val="005E0711"/>
    <w:rsid w:val="005E0828"/>
    <w:rsid w:val="005E17A3"/>
    <w:rsid w:val="005E19EA"/>
    <w:rsid w:val="005E1D0D"/>
    <w:rsid w:val="005E1E77"/>
    <w:rsid w:val="005E2A49"/>
    <w:rsid w:val="005E2D2C"/>
    <w:rsid w:val="005E2D49"/>
    <w:rsid w:val="005E2D86"/>
    <w:rsid w:val="005E31D1"/>
    <w:rsid w:val="005E3434"/>
    <w:rsid w:val="005E36FD"/>
    <w:rsid w:val="005E39DC"/>
    <w:rsid w:val="005E3A42"/>
    <w:rsid w:val="005E3B1E"/>
    <w:rsid w:val="005E3F11"/>
    <w:rsid w:val="005E3F3D"/>
    <w:rsid w:val="005E3FB7"/>
    <w:rsid w:val="005E4885"/>
    <w:rsid w:val="005E4F2D"/>
    <w:rsid w:val="005E5902"/>
    <w:rsid w:val="005E5919"/>
    <w:rsid w:val="005E6916"/>
    <w:rsid w:val="005E73F0"/>
    <w:rsid w:val="005E761D"/>
    <w:rsid w:val="005E775B"/>
    <w:rsid w:val="005F0BAC"/>
    <w:rsid w:val="005F0C67"/>
    <w:rsid w:val="005F0EA4"/>
    <w:rsid w:val="005F0EAB"/>
    <w:rsid w:val="005F1872"/>
    <w:rsid w:val="005F1ABD"/>
    <w:rsid w:val="005F1C26"/>
    <w:rsid w:val="005F1D6F"/>
    <w:rsid w:val="005F20D1"/>
    <w:rsid w:val="005F2745"/>
    <w:rsid w:val="005F2C49"/>
    <w:rsid w:val="005F2E17"/>
    <w:rsid w:val="005F33D9"/>
    <w:rsid w:val="005F3767"/>
    <w:rsid w:val="005F38A7"/>
    <w:rsid w:val="005F3C1F"/>
    <w:rsid w:val="005F3F1C"/>
    <w:rsid w:val="005F45D4"/>
    <w:rsid w:val="005F48AF"/>
    <w:rsid w:val="005F4D70"/>
    <w:rsid w:val="005F53C1"/>
    <w:rsid w:val="005F590D"/>
    <w:rsid w:val="005F5BDE"/>
    <w:rsid w:val="005F5F94"/>
    <w:rsid w:val="005F6122"/>
    <w:rsid w:val="005F791B"/>
    <w:rsid w:val="005F79D0"/>
    <w:rsid w:val="00600129"/>
    <w:rsid w:val="0060070E"/>
    <w:rsid w:val="00600BEA"/>
    <w:rsid w:val="0060149F"/>
    <w:rsid w:val="006018DE"/>
    <w:rsid w:val="00601DE6"/>
    <w:rsid w:val="0060209E"/>
    <w:rsid w:val="00602237"/>
    <w:rsid w:val="00602359"/>
    <w:rsid w:val="006023AC"/>
    <w:rsid w:val="00602C86"/>
    <w:rsid w:val="00602CCD"/>
    <w:rsid w:val="00602FCE"/>
    <w:rsid w:val="00603043"/>
    <w:rsid w:val="00603164"/>
    <w:rsid w:val="0060333F"/>
    <w:rsid w:val="00603746"/>
    <w:rsid w:val="0060461F"/>
    <w:rsid w:val="006049E7"/>
    <w:rsid w:val="006049F4"/>
    <w:rsid w:val="00604D16"/>
    <w:rsid w:val="00604E08"/>
    <w:rsid w:val="00604E68"/>
    <w:rsid w:val="00604F9F"/>
    <w:rsid w:val="006050D6"/>
    <w:rsid w:val="006051D7"/>
    <w:rsid w:val="00605AD2"/>
    <w:rsid w:val="00605CF6"/>
    <w:rsid w:val="00605DDC"/>
    <w:rsid w:val="00605F47"/>
    <w:rsid w:val="00606123"/>
    <w:rsid w:val="00606597"/>
    <w:rsid w:val="00606620"/>
    <w:rsid w:val="00606DF8"/>
    <w:rsid w:val="00606F9F"/>
    <w:rsid w:val="006070A7"/>
    <w:rsid w:val="0060765E"/>
    <w:rsid w:val="00607882"/>
    <w:rsid w:val="0060790E"/>
    <w:rsid w:val="00607BFC"/>
    <w:rsid w:val="00607FF7"/>
    <w:rsid w:val="00610211"/>
    <w:rsid w:val="00610584"/>
    <w:rsid w:val="00610734"/>
    <w:rsid w:val="00610B5A"/>
    <w:rsid w:val="0061111C"/>
    <w:rsid w:val="00611186"/>
    <w:rsid w:val="006111E0"/>
    <w:rsid w:val="00611227"/>
    <w:rsid w:val="00611F26"/>
    <w:rsid w:val="006124F1"/>
    <w:rsid w:val="0061275E"/>
    <w:rsid w:val="006129FA"/>
    <w:rsid w:val="00612A22"/>
    <w:rsid w:val="006130CE"/>
    <w:rsid w:val="006134D9"/>
    <w:rsid w:val="00613F73"/>
    <w:rsid w:val="0061429C"/>
    <w:rsid w:val="006147A9"/>
    <w:rsid w:val="006155BC"/>
    <w:rsid w:val="0061564F"/>
    <w:rsid w:val="006156BE"/>
    <w:rsid w:val="00615C3B"/>
    <w:rsid w:val="00615DA1"/>
    <w:rsid w:val="00615EA2"/>
    <w:rsid w:val="00616158"/>
    <w:rsid w:val="006162B9"/>
    <w:rsid w:val="00616355"/>
    <w:rsid w:val="00616868"/>
    <w:rsid w:val="00616C49"/>
    <w:rsid w:val="00616E42"/>
    <w:rsid w:val="00617251"/>
    <w:rsid w:val="00617588"/>
    <w:rsid w:val="0061770A"/>
    <w:rsid w:val="00617969"/>
    <w:rsid w:val="00617CFF"/>
    <w:rsid w:val="00620459"/>
    <w:rsid w:val="00620563"/>
    <w:rsid w:val="00620687"/>
    <w:rsid w:val="006206A1"/>
    <w:rsid w:val="00620787"/>
    <w:rsid w:val="00620991"/>
    <w:rsid w:val="00620C75"/>
    <w:rsid w:val="0062175E"/>
    <w:rsid w:val="00621B4F"/>
    <w:rsid w:val="00621DAE"/>
    <w:rsid w:val="00621F57"/>
    <w:rsid w:val="0062241E"/>
    <w:rsid w:val="00622A66"/>
    <w:rsid w:val="00623280"/>
    <w:rsid w:val="00623321"/>
    <w:rsid w:val="00623486"/>
    <w:rsid w:val="00623D8D"/>
    <w:rsid w:val="0062461F"/>
    <w:rsid w:val="006248A7"/>
    <w:rsid w:val="006248D7"/>
    <w:rsid w:val="00624919"/>
    <w:rsid w:val="00624930"/>
    <w:rsid w:val="00624B40"/>
    <w:rsid w:val="00624DF2"/>
    <w:rsid w:val="006253CC"/>
    <w:rsid w:val="00625442"/>
    <w:rsid w:val="00625547"/>
    <w:rsid w:val="006255EE"/>
    <w:rsid w:val="0062568A"/>
    <w:rsid w:val="00625E77"/>
    <w:rsid w:val="00625EC9"/>
    <w:rsid w:val="006260C9"/>
    <w:rsid w:val="006264D5"/>
    <w:rsid w:val="0062650E"/>
    <w:rsid w:val="006265D5"/>
    <w:rsid w:val="006266FA"/>
    <w:rsid w:val="00626832"/>
    <w:rsid w:val="00626875"/>
    <w:rsid w:val="006268C6"/>
    <w:rsid w:val="006269B9"/>
    <w:rsid w:val="00626EC8"/>
    <w:rsid w:val="00626EDB"/>
    <w:rsid w:val="00627BC5"/>
    <w:rsid w:val="00627C74"/>
    <w:rsid w:val="00627D56"/>
    <w:rsid w:val="006302E5"/>
    <w:rsid w:val="006305E8"/>
    <w:rsid w:val="0063071B"/>
    <w:rsid w:val="00630A3F"/>
    <w:rsid w:val="00630A7F"/>
    <w:rsid w:val="00630ACD"/>
    <w:rsid w:val="00630F5D"/>
    <w:rsid w:val="00631751"/>
    <w:rsid w:val="006318B2"/>
    <w:rsid w:val="00631B57"/>
    <w:rsid w:val="00631DB1"/>
    <w:rsid w:val="00631FE9"/>
    <w:rsid w:val="0063236E"/>
    <w:rsid w:val="00632AFB"/>
    <w:rsid w:val="006332DA"/>
    <w:rsid w:val="006334B2"/>
    <w:rsid w:val="006336A9"/>
    <w:rsid w:val="006337B3"/>
    <w:rsid w:val="00633D32"/>
    <w:rsid w:val="00634440"/>
    <w:rsid w:val="006349C2"/>
    <w:rsid w:val="00634A34"/>
    <w:rsid w:val="00634D01"/>
    <w:rsid w:val="00635059"/>
    <w:rsid w:val="006350B1"/>
    <w:rsid w:val="00635336"/>
    <w:rsid w:val="00635361"/>
    <w:rsid w:val="0063544D"/>
    <w:rsid w:val="0063562C"/>
    <w:rsid w:val="006357A5"/>
    <w:rsid w:val="00635DA1"/>
    <w:rsid w:val="00635F82"/>
    <w:rsid w:val="00636336"/>
    <w:rsid w:val="0063638C"/>
    <w:rsid w:val="0063650E"/>
    <w:rsid w:val="00636BA3"/>
    <w:rsid w:val="0063738F"/>
    <w:rsid w:val="00640641"/>
    <w:rsid w:val="0064075F"/>
    <w:rsid w:val="00640B80"/>
    <w:rsid w:val="00641060"/>
    <w:rsid w:val="006410B6"/>
    <w:rsid w:val="00641122"/>
    <w:rsid w:val="00641A3D"/>
    <w:rsid w:val="00641ADA"/>
    <w:rsid w:val="00641B4F"/>
    <w:rsid w:val="00641FB1"/>
    <w:rsid w:val="0064231C"/>
    <w:rsid w:val="006427DD"/>
    <w:rsid w:val="00642C47"/>
    <w:rsid w:val="0064302D"/>
    <w:rsid w:val="0064376D"/>
    <w:rsid w:val="0064469E"/>
    <w:rsid w:val="00644705"/>
    <w:rsid w:val="00644AE9"/>
    <w:rsid w:val="00644C5C"/>
    <w:rsid w:val="00645170"/>
    <w:rsid w:val="00645190"/>
    <w:rsid w:val="00645C47"/>
    <w:rsid w:val="00645DAF"/>
    <w:rsid w:val="006462DE"/>
    <w:rsid w:val="00646752"/>
    <w:rsid w:val="00646DDB"/>
    <w:rsid w:val="00650786"/>
    <w:rsid w:val="00650911"/>
    <w:rsid w:val="006516FC"/>
    <w:rsid w:val="00651898"/>
    <w:rsid w:val="00651E25"/>
    <w:rsid w:val="00651F33"/>
    <w:rsid w:val="00651F8B"/>
    <w:rsid w:val="006525F6"/>
    <w:rsid w:val="00652A29"/>
    <w:rsid w:val="00653125"/>
    <w:rsid w:val="006534AE"/>
    <w:rsid w:val="00653A81"/>
    <w:rsid w:val="00653B65"/>
    <w:rsid w:val="00654247"/>
    <w:rsid w:val="00654349"/>
    <w:rsid w:val="00654436"/>
    <w:rsid w:val="00654586"/>
    <w:rsid w:val="006548B0"/>
    <w:rsid w:val="00654AF4"/>
    <w:rsid w:val="00654EC2"/>
    <w:rsid w:val="00655893"/>
    <w:rsid w:val="00655A00"/>
    <w:rsid w:val="00655A9A"/>
    <w:rsid w:val="00656259"/>
    <w:rsid w:val="006562FF"/>
    <w:rsid w:val="00656426"/>
    <w:rsid w:val="006566B5"/>
    <w:rsid w:val="00657290"/>
    <w:rsid w:val="006572BF"/>
    <w:rsid w:val="00657461"/>
    <w:rsid w:val="00657BB6"/>
    <w:rsid w:val="00657E4F"/>
    <w:rsid w:val="006601E1"/>
    <w:rsid w:val="006601F4"/>
    <w:rsid w:val="006612EA"/>
    <w:rsid w:val="0066153D"/>
    <w:rsid w:val="00661698"/>
    <w:rsid w:val="00661809"/>
    <w:rsid w:val="006627F7"/>
    <w:rsid w:val="006629AC"/>
    <w:rsid w:val="006631A4"/>
    <w:rsid w:val="00663E36"/>
    <w:rsid w:val="00663E92"/>
    <w:rsid w:val="00663EB7"/>
    <w:rsid w:val="00663FBB"/>
    <w:rsid w:val="00664184"/>
    <w:rsid w:val="00664962"/>
    <w:rsid w:val="0066496D"/>
    <w:rsid w:val="00664CF4"/>
    <w:rsid w:val="00664E10"/>
    <w:rsid w:val="00665483"/>
    <w:rsid w:val="0066560F"/>
    <w:rsid w:val="00665950"/>
    <w:rsid w:val="006663E2"/>
    <w:rsid w:val="00666611"/>
    <w:rsid w:val="00667409"/>
    <w:rsid w:val="006678E9"/>
    <w:rsid w:val="00667CA7"/>
    <w:rsid w:val="00667CB0"/>
    <w:rsid w:val="0067022B"/>
    <w:rsid w:val="006702A0"/>
    <w:rsid w:val="00670531"/>
    <w:rsid w:val="0067057E"/>
    <w:rsid w:val="00670A22"/>
    <w:rsid w:val="00670BAB"/>
    <w:rsid w:val="00671305"/>
    <w:rsid w:val="006718EB"/>
    <w:rsid w:val="00671983"/>
    <w:rsid w:val="00672207"/>
    <w:rsid w:val="00672539"/>
    <w:rsid w:val="00672B2A"/>
    <w:rsid w:val="006730E8"/>
    <w:rsid w:val="006733AA"/>
    <w:rsid w:val="00673457"/>
    <w:rsid w:val="0067378F"/>
    <w:rsid w:val="00673796"/>
    <w:rsid w:val="00673908"/>
    <w:rsid w:val="00673BEB"/>
    <w:rsid w:val="00673E8E"/>
    <w:rsid w:val="00674287"/>
    <w:rsid w:val="0067497B"/>
    <w:rsid w:val="00674BBB"/>
    <w:rsid w:val="00674F86"/>
    <w:rsid w:val="00675549"/>
    <w:rsid w:val="00675C94"/>
    <w:rsid w:val="00675E61"/>
    <w:rsid w:val="00675F48"/>
    <w:rsid w:val="006762DF"/>
    <w:rsid w:val="00676BAA"/>
    <w:rsid w:val="00676D09"/>
    <w:rsid w:val="00676D46"/>
    <w:rsid w:val="0067736F"/>
    <w:rsid w:val="0067753C"/>
    <w:rsid w:val="006779E2"/>
    <w:rsid w:val="00677BED"/>
    <w:rsid w:val="006800BD"/>
    <w:rsid w:val="006807D7"/>
    <w:rsid w:val="0068092B"/>
    <w:rsid w:val="00680F12"/>
    <w:rsid w:val="00681381"/>
    <w:rsid w:val="00681D34"/>
    <w:rsid w:val="00681F9C"/>
    <w:rsid w:val="0068210E"/>
    <w:rsid w:val="00682192"/>
    <w:rsid w:val="00682409"/>
    <w:rsid w:val="006827A6"/>
    <w:rsid w:val="00682EEE"/>
    <w:rsid w:val="006831CA"/>
    <w:rsid w:val="006832C4"/>
    <w:rsid w:val="00683BB5"/>
    <w:rsid w:val="00683DF2"/>
    <w:rsid w:val="00683EEF"/>
    <w:rsid w:val="006845FB"/>
    <w:rsid w:val="00684BD6"/>
    <w:rsid w:val="00684C4A"/>
    <w:rsid w:val="0068503E"/>
    <w:rsid w:val="00685249"/>
    <w:rsid w:val="00685277"/>
    <w:rsid w:val="00685A7A"/>
    <w:rsid w:val="00685ABF"/>
    <w:rsid w:val="00685C90"/>
    <w:rsid w:val="00686430"/>
    <w:rsid w:val="0068646D"/>
    <w:rsid w:val="006864C1"/>
    <w:rsid w:val="00686E23"/>
    <w:rsid w:val="00686ED4"/>
    <w:rsid w:val="0068709F"/>
    <w:rsid w:val="006870DF"/>
    <w:rsid w:val="0068743D"/>
    <w:rsid w:val="006876AC"/>
    <w:rsid w:val="006876B3"/>
    <w:rsid w:val="00687C8A"/>
    <w:rsid w:val="00690578"/>
    <w:rsid w:val="00690952"/>
    <w:rsid w:val="00690E8E"/>
    <w:rsid w:val="0069102D"/>
    <w:rsid w:val="006911F2"/>
    <w:rsid w:val="0069122D"/>
    <w:rsid w:val="00691401"/>
    <w:rsid w:val="0069177A"/>
    <w:rsid w:val="00691F84"/>
    <w:rsid w:val="0069212E"/>
    <w:rsid w:val="006921B4"/>
    <w:rsid w:val="0069233C"/>
    <w:rsid w:val="006929AE"/>
    <w:rsid w:val="00692E54"/>
    <w:rsid w:val="00692ED2"/>
    <w:rsid w:val="00693033"/>
    <w:rsid w:val="00693547"/>
    <w:rsid w:val="0069381D"/>
    <w:rsid w:val="006938B4"/>
    <w:rsid w:val="00694015"/>
    <w:rsid w:val="006942B3"/>
    <w:rsid w:val="006943A2"/>
    <w:rsid w:val="0069448A"/>
    <w:rsid w:val="00694619"/>
    <w:rsid w:val="00694722"/>
    <w:rsid w:val="006948D0"/>
    <w:rsid w:val="00694E05"/>
    <w:rsid w:val="006951C2"/>
    <w:rsid w:val="006955DD"/>
    <w:rsid w:val="0069597F"/>
    <w:rsid w:val="006959BC"/>
    <w:rsid w:val="00695CEE"/>
    <w:rsid w:val="00696343"/>
    <w:rsid w:val="0069682A"/>
    <w:rsid w:val="00696838"/>
    <w:rsid w:val="006971A0"/>
    <w:rsid w:val="006975DD"/>
    <w:rsid w:val="006977AC"/>
    <w:rsid w:val="00697C9B"/>
    <w:rsid w:val="00697D58"/>
    <w:rsid w:val="00697DF7"/>
    <w:rsid w:val="00697F72"/>
    <w:rsid w:val="006A03F9"/>
    <w:rsid w:val="006A041E"/>
    <w:rsid w:val="006A0B3D"/>
    <w:rsid w:val="006A0E3D"/>
    <w:rsid w:val="006A10B8"/>
    <w:rsid w:val="006A172E"/>
    <w:rsid w:val="006A1969"/>
    <w:rsid w:val="006A2269"/>
    <w:rsid w:val="006A2379"/>
    <w:rsid w:val="006A2456"/>
    <w:rsid w:val="006A2759"/>
    <w:rsid w:val="006A2B66"/>
    <w:rsid w:val="006A2B6B"/>
    <w:rsid w:val="006A2CE2"/>
    <w:rsid w:val="006A3069"/>
    <w:rsid w:val="006A34B4"/>
    <w:rsid w:val="006A377E"/>
    <w:rsid w:val="006A3A14"/>
    <w:rsid w:val="006A4223"/>
    <w:rsid w:val="006A4839"/>
    <w:rsid w:val="006A48C7"/>
    <w:rsid w:val="006A4A18"/>
    <w:rsid w:val="006A4FAD"/>
    <w:rsid w:val="006A50DB"/>
    <w:rsid w:val="006A5154"/>
    <w:rsid w:val="006A5622"/>
    <w:rsid w:val="006A57C5"/>
    <w:rsid w:val="006A5832"/>
    <w:rsid w:val="006A5A1A"/>
    <w:rsid w:val="006A5C3F"/>
    <w:rsid w:val="006A5F4D"/>
    <w:rsid w:val="006A66AC"/>
    <w:rsid w:val="006A6A9E"/>
    <w:rsid w:val="006A6B26"/>
    <w:rsid w:val="006A6D03"/>
    <w:rsid w:val="006A6E46"/>
    <w:rsid w:val="006A6F5E"/>
    <w:rsid w:val="006A76BD"/>
    <w:rsid w:val="006A7F5F"/>
    <w:rsid w:val="006A7FAF"/>
    <w:rsid w:val="006B048C"/>
    <w:rsid w:val="006B04E5"/>
    <w:rsid w:val="006B07CD"/>
    <w:rsid w:val="006B0FC9"/>
    <w:rsid w:val="006B137C"/>
    <w:rsid w:val="006B21B2"/>
    <w:rsid w:val="006B21BE"/>
    <w:rsid w:val="006B21F3"/>
    <w:rsid w:val="006B227C"/>
    <w:rsid w:val="006B229A"/>
    <w:rsid w:val="006B2579"/>
    <w:rsid w:val="006B26A0"/>
    <w:rsid w:val="006B2B11"/>
    <w:rsid w:val="006B2DB0"/>
    <w:rsid w:val="006B30AF"/>
    <w:rsid w:val="006B35BC"/>
    <w:rsid w:val="006B377B"/>
    <w:rsid w:val="006B379E"/>
    <w:rsid w:val="006B3A95"/>
    <w:rsid w:val="006B4027"/>
    <w:rsid w:val="006B4852"/>
    <w:rsid w:val="006B4A7B"/>
    <w:rsid w:val="006B4A7D"/>
    <w:rsid w:val="006B5E08"/>
    <w:rsid w:val="006B60FD"/>
    <w:rsid w:val="006B61FF"/>
    <w:rsid w:val="006B63D3"/>
    <w:rsid w:val="006B63F6"/>
    <w:rsid w:val="006B670C"/>
    <w:rsid w:val="006B6898"/>
    <w:rsid w:val="006B6BA2"/>
    <w:rsid w:val="006B7122"/>
    <w:rsid w:val="006B7279"/>
    <w:rsid w:val="006B75F1"/>
    <w:rsid w:val="006B7645"/>
    <w:rsid w:val="006B765E"/>
    <w:rsid w:val="006B77FB"/>
    <w:rsid w:val="006B7FAB"/>
    <w:rsid w:val="006C009E"/>
    <w:rsid w:val="006C059B"/>
    <w:rsid w:val="006C0D3D"/>
    <w:rsid w:val="006C10CB"/>
    <w:rsid w:val="006C17A5"/>
    <w:rsid w:val="006C1D34"/>
    <w:rsid w:val="006C1E10"/>
    <w:rsid w:val="006C24FC"/>
    <w:rsid w:val="006C26F6"/>
    <w:rsid w:val="006C2C7F"/>
    <w:rsid w:val="006C2D01"/>
    <w:rsid w:val="006C307D"/>
    <w:rsid w:val="006C32CF"/>
    <w:rsid w:val="006C365A"/>
    <w:rsid w:val="006C3C78"/>
    <w:rsid w:val="006C3CD5"/>
    <w:rsid w:val="006C3F73"/>
    <w:rsid w:val="006C4042"/>
    <w:rsid w:val="006C411C"/>
    <w:rsid w:val="006C4B15"/>
    <w:rsid w:val="006C4BDA"/>
    <w:rsid w:val="006C4C35"/>
    <w:rsid w:val="006C4CC5"/>
    <w:rsid w:val="006C4D44"/>
    <w:rsid w:val="006C52F6"/>
    <w:rsid w:val="006C53D3"/>
    <w:rsid w:val="006C53DC"/>
    <w:rsid w:val="006C575D"/>
    <w:rsid w:val="006C59A2"/>
    <w:rsid w:val="006C5A02"/>
    <w:rsid w:val="006C5BB6"/>
    <w:rsid w:val="006C5FA8"/>
    <w:rsid w:val="006C6004"/>
    <w:rsid w:val="006C604F"/>
    <w:rsid w:val="006C6A57"/>
    <w:rsid w:val="006C6DD2"/>
    <w:rsid w:val="006C71F1"/>
    <w:rsid w:val="006C7D85"/>
    <w:rsid w:val="006C7F11"/>
    <w:rsid w:val="006D0141"/>
    <w:rsid w:val="006D0A4A"/>
    <w:rsid w:val="006D0BCA"/>
    <w:rsid w:val="006D0DE2"/>
    <w:rsid w:val="006D116D"/>
    <w:rsid w:val="006D1B76"/>
    <w:rsid w:val="006D226F"/>
    <w:rsid w:val="006D29E0"/>
    <w:rsid w:val="006D2A67"/>
    <w:rsid w:val="006D2A9F"/>
    <w:rsid w:val="006D2FD4"/>
    <w:rsid w:val="006D3179"/>
    <w:rsid w:val="006D32D7"/>
    <w:rsid w:val="006D33FC"/>
    <w:rsid w:val="006D3C8C"/>
    <w:rsid w:val="006D3CC5"/>
    <w:rsid w:val="006D459E"/>
    <w:rsid w:val="006D4715"/>
    <w:rsid w:val="006D490C"/>
    <w:rsid w:val="006D4B11"/>
    <w:rsid w:val="006D4C3E"/>
    <w:rsid w:val="006D4F06"/>
    <w:rsid w:val="006D5375"/>
    <w:rsid w:val="006D53A1"/>
    <w:rsid w:val="006D5449"/>
    <w:rsid w:val="006D570B"/>
    <w:rsid w:val="006D5892"/>
    <w:rsid w:val="006D5C67"/>
    <w:rsid w:val="006D5C7E"/>
    <w:rsid w:val="006D5EC5"/>
    <w:rsid w:val="006D5F91"/>
    <w:rsid w:val="006D6594"/>
    <w:rsid w:val="006D682C"/>
    <w:rsid w:val="006D6981"/>
    <w:rsid w:val="006D6C03"/>
    <w:rsid w:val="006D7221"/>
    <w:rsid w:val="006D7B9A"/>
    <w:rsid w:val="006D7E67"/>
    <w:rsid w:val="006D7F14"/>
    <w:rsid w:val="006E0704"/>
    <w:rsid w:val="006E103E"/>
    <w:rsid w:val="006E16C2"/>
    <w:rsid w:val="006E18C7"/>
    <w:rsid w:val="006E1A72"/>
    <w:rsid w:val="006E1BEA"/>
    <w:rsid w:val="006E1EA4"/>
    <w:rsid w:val="006E1EF2"/>
    <w:rsid w:val="006E1FCE"/>
    <w:rsid w:val="006E2382"/>
    <w:rsid w:val="006E23D9"/>
    <w:rsid w:val="006E28C5"/>
    <w:rsid w:val="006E2B61"/>
    <w:rsid w:val="006E31D7"/>
    <w:rsid w:val="006E32E6"/>
    <w:rsid w:val="006E3511"/>
    <w:rsid w:val="006E3635"/>
    <w:rsid w:val="006E39B8"/>
    <w:rsid w:val="006E3B2E"/>
    <w:rsid w:val="006E3B61"/>
    <w:rsid w:val="006E3C20"/>
    <w:rsid w:val="006E3DA9"/>
    <w:rsid w:val="006E3E3F"/>
    <w:rsid w:val="006E41E8"/>
    <w:rsid w:val="006E4859"/>
    <w:rsid w:val="006E4D15"/>
    <w:rsid w:val="006E51DB"/>
    <w:rsid w:val="006E5270"/>
    <w:rsid w:val="006E5365"/>
    <w:rsid w:val="006E55D0"/>
    <w:rsid w:val="006E6858"/>
    <w:rsid w:val="006E6CF6"/>
    <w:rsid w:val="006E6D87"/>
    <w:rsid w:val="006E6F00"/>
    <w:rsid w:val="006E6F7B"/>
    <w:rsid w:val="006E7654"/>
    <w:rsid w:val="006E76B6"/>
    <w:rsid w:val="006E7948"/>
    <w:rsid w:val="006E7E5B"/>
    <w:rsid w:val="006E7F60"/>
    <w:rsid w:val="006F0269"/>
    <w:rsid w:val="006F02A0"/>
    <w:rsid w:val="006F03C1"/>
    <w:rsid w:val="006F0486"/>
    <w:rsid w:val="006F0802"/>
    <w:rsid w:val="006F087D"/>
    <w:rsid w:val="006F0FED"/>
    <w:rsid w:val="006F12D5"/>
    <w:rsid w:val="006F1320"/>
    <w:rsid w:val="006F158A"/>
    <w:rsid w:val="006F184D"/>
    <w:rsid w:val="006F2214"/>
    <w:rsid w:val="006F222B"/>
    <w:rsid w:val="006F2385"/>
    <w:rsid w:val="006F3597"/>
    <w:rsid w:val="006F3716"/>
    <w:rsid w:val="006F3A72"/>
    <w:rsid w:val="006F3EE9"/>
    <w:rsid w:val="006F40CA"/>
    <w:rsid w:val="006F41D5"/>
    <w:rsid w:val="006F42AE"/>
    <w:rsid w:val="006F42E6"/>
    <w:rsid w:val="006F4759"/>
    <w:rsid w:val="006F4AE0"/>
    <w:rsid w:val="006F4C7E"/>
    <w:rsid w:val="006F50FC"/>
    <w:rsid w:val="006F5498"/>
    <w:rsid w:val="006F55C0"/>
    <w:rsid w:val="006F5822"/>
    <w:rsid w:val="006F61F7"/>
    <w:rsid w:val="006F6325"/>
    <w:rsid w:val="006F63FE"/>
    <w:rsid w:val="006F648C"/>
    <w:rsid w:val="006F688D"/>
    <w:rsid w:val="006F68E7"/>
    <w:rsid w:val="006F6D40"/>
    <w:rsid w:val="006F6EC6"/>
    <w:rsid w:val="006F755A"/>
    <w:rsid w:val="006F7D05"/>
    <w:rsid w:val="006F7E10"/>
    <w:rsid w:val="006F7ED0"/>
    <w:rsid w:val="007002DE"/>
    <w:rsid w:val="00700673"/>
    <w:rsid w:val="00700ADF"/>
    <w:rsid w:val="00700F7C"/>
    <w:rsid w:val="00701C27"/>
    <w:rsid w:val="00701E7A"/>
    <w:rsid w:val="0070284F"/>
    <w:rsid w:val="007028E4"/>
    <w:rsid w:val="00702B4F"/>
    <w:rsid w:val="00703190"/>
    <w:rsid w:val="0070323C"/>
    <w:rsid w:val="00703308"/>
    <w:rsid w:val="0070372D"/>
    <w:rsid w:val="00703B9B"/>
    <w:rsid w:val="00703BBD"/>
    <w:rsid w:val="00703C2F"/>
    <w:rsid w:val="007040AC"/>
    <w:rsid w:val="0070416D"/>
    <w:rsid w:val="00704285"/>
    <w:rsid w:val="00704598"/>
    <w:rsid w:val="00704644"/>
    <w:rsid w:val="00704DEC"/>
    <w:rsid w:val="0070610D"/>
    <w:rsid w:val="0070616C"/>
    <w:rsid w:val="00706186"/>
    <w:rsid w:val="007061A7"/>
    <w:rsid w:val="0070653B"/>
    <w:rsid w:val="00706BCD"/>
    <w:rsid w:val="00706E2C"/>
    <w:rsid w:val="00707160"/>
    <w:rsid w:val="0070789F"/>
    <w:rsid w:val="007078BB"/>
    <w:rsid w:val="007079E4"/>
    <w:rsid w:val="00707E8A"/>
    <w:rsid w:val="00710282"/>
    <w:rsid w:val="00710371"/>
    <w:rsid w:val="007104CA"/>
    <w:rsid w:val="007113AE"/>
    <w:rsid w:val="007113B7"/>
    <w:rsid w:val="0071165F"/>
    <w:rsid w:val="007118F4"/>
    <w:rsid w:val="00711BCE"/>
    <w:rsid w:val="00712641"/>
    <w:rsid w:val="00712852"/>
    <w:rsid w:val="00712862"/>
    <w:rsid w:val="00712F54"/>
    <w:rsid w:val="00712FC4"/>
    <w:rsid w:val="00713501"/>
    <w:rsid w:val="00713890"/>
    <w:rsid w:val="0071393B"/>
    <w:rsid w:val="00714491"/>
    <w:rsid w:val="0071527C"/>
    <w:rsid w:val="00715527"/>
    <w:rsid w:val="00715680"/>
    <w:rsid w:val="00715715"/>
    <w:rsid w:val="00715F7E"/>
    <w:rsid w:val="0071619F"/>
    <w:rsid w:val="00716522"/>
    <w:rsid w:val="00716A8F"/>
    <w:rsid w:val="00716DF2"/>
    <w:rsid w:val="00716F21"/>
    <w:rsid w:val="0071744A"/>
    <w:rsid w:val="00717E44"/>
    <w:rsid w:val="00720063"/>
    <w:rsid w:val="007205A0"/>
    <w:rsid w:val="00720976"/>
    <w:rsid w:val="0072125C"/>
    <w:rsid w:val="007213FB"/>
    <w:rsid w:val="007214C0"/>
    <w:rsid w:val="00721580"/>
    <w:rsid w:val="007217CD"/>
    <w:rsid w:val="00721833"/>
    <w:rsid w:val="007219F1"/>
    <w:rsid w:val="00721D34"/>
    <w:rsid w:val="007220ED"/>
    <w:rsid w:val="00722223"/>
    <w:rsid w:val="007226CE"/>
    <w:rsid w:val="00722906"/>
    <w:rsid w:val="0072291F"/>
    <w:rsid w:val="00723007"/>
    <w:rsid w:val="00723404"/>
    <w:rsid w:val="007237E7"/>
    <w:rsid w:val="00723C4A"/>
    <w:rsid w:val="00723E6B"/>
    <w:rsid w:val="00723F44"/>
    <w:rsid w:val="00723FED"/>
    <w:rsid w:val="007245F8"/>
    <w:rsid w:val="00724AA1"/>
    <w:rsid w:val="00724B17"/>
    <w:rsid w:val="00724D11"/>
    <w:rsid w:val="00725130"/>
    <w:rsid w:val="007251A3"/>
    <w:rsid w:val="00725201"/>
    <w:rsid w:val="007255CD"/>
    <w:rsid w:val="00725B6B"/>
    <w:rsid w:val="00725C19"/>
    <w:rsid w:val="0072602B"/>
    <w:rsid w:val="00726335"/>
    <w:rsid w:val="007265C1"/>
    <w:rsid w:val="00726935"/>
    <w:rsid w:val="00726B55"/>
    <w:rsid w:val="00726BA9"/>
    <w:rsid w:val="00726D98"/>
    <w:rsid w:val="00727444"/>
    <w:rsid w:val="0072744E"/>
    <w:rsid w:val="00727481"/>
    <w:rsid w:val="00727D09"/>
    <w:rsid w:val="007301C1"/>
    <w:rsid w:val="007301DE"/>
    <w:rsid w:val="00730614"/>
    <w:rsid w:val="0073090F"/>
    <w:rsid w:val="00730A85"/>
    <w:rsid w:val="00730A95"/>
    <w:rsid w:val="00730ECC"/>
    <w:rsid w:val="0073186B"/>
    <w:rsid w:val="00731D8F"/>
    <w:rsid w:val="0073230D"/>
    <w:rsid w:val="00732A16"/>
    <w:rsid w:val="00732F86"/>
    <w:rsid w:val="00732FF9"/>
    <w:rsid w:val="00733138"/>
    <w:rsid w:val="00733332"/>
    <w:rsid w:val="0073353A"/>
    <w:rsid w:val="007337B1"/>
    <w:rsid w:val="00733EF3"/>
    <w:rsid w:val="00734718"/>
    <w:rsid w:val="00734865"/>
    <w:rsid w:val="00734E86"/>
    <w:rsid w:val="007350D9"/>
    <w:rsid w:val="00735380"/>
    <w:rsid w:val="00735395"/>
    <w:rsid w:val="00735F42"/>
    <w:rsid w:val="0073603B"/>
    <w:rsid w:val="007363CE"/>
    <w:rsid w:val="0073651A"/>
    <w:rsid w:val="00736E3B"/>
    <w:rsid w:val="00736F77"/>
    <w:rsid w:val="00737909"/>
    <w:rsid w:val="00737C8D"/>
    <w:rsid w:val="00737E2B"/>
    <w:rsid w:val="0074031E"/>
    <w:rsid w:val="007406CD"/>
    <w:rsid w:val="00740992"/>
    <w:rsid w:val="00740D77"/>
    <w:rsid w:val="00740F03"/>
    <w:rsid w:val="0074165C"/>
    <w:rsid w:val="007416BF"/>
    <w:rsid w:val="00741DA8"/>
    <w:rsid w:val="00741E65"/>
    <w:rsid w:val="00741E6C"/>
    <w:rsid w:val="0074259D"/>
    <w:rsid w:val="00742635"/>
    <w:rsid w:val="0074275B"/>
    <w:rsid w:val="00742D52"/>
    <w:rsid w:val="00742F70"/>
    <w:rsid w:val="007437C3"/>
    <w:rsid w:val="0074388F"/>
    <w:rsid w:val="00743D22"/>
    <w:rsid w:val="00744733"/>
    <w:rsid w:val="00744C53"/>
    <w:rsid w:val="007455D9"/>
    <w:rsid w:val="00745B11"/>
    <w:rsid w:val="0074617F"/>
    <w:rsid w:val="0074618F"/>
    <w:rsid w:val="007465E4"/>
    <w:rsid w:val="0074697D"/>
    <w:rsid w:val="00746FAF"/>
    <w:rsid w:val="00747211"/>
    <w:rsid w:val="007472D7"/>
    <w:rsid w:val="007479B4"/>
    <w:rsid w:val="00747A2C"/>
    <w:rsid w:val="00747EE3"/>
    <w:rsid w:val="007502F3"/>
    <w:rsid w:val="007503F8"/>
    <w:rsid w:val="007505DB"/>
    <w:rsid w:val="00750888"/>
    <w:rsid w:val="00750A0D"/>
    <w:rsid w:val="007511C7"/>
    <w:rsid w:val="00751CF0"/>
    <w:rsid w:val="00751FBE"/>
    <w:rsid w:val="007523DD"/>
    <w:rsid w:val="007527F6"/>
    <w:rsid w:val="00752EC4"/>
    <w:rsid w:val="00753402"/>
    <w:rsid w:val="00753437"/>
    <w:rsid w:val="00753529"/>
    <w:rsid w:val="00753717"/>
    <w:rsid w:val="00753D3B"/>
    <w:rsid w:val="00753E32"/>
    <w:rsid w:val="00754522"/>
    <w:rsid w:val="0075462C"/>
    <w:rsid w:val="007549BB"/>
    <w:rsid w:val="00754D9A"/>
    <w:rsid w:val="00754E31"/>
    <w:rsid w:val="00754F3D"/>
    <w:rsid w:val="00754F9C"/>
    <w:rsid w:val="00755200"/>
    <w:rsid w:val="00755831"/>
    <w:rsid w:val="00755B6B"/>
    <w:rsid w:val="007561DA"/>
    <w:rsid w:val="007564D5"/>
    <w:rsid w:val="007566E1"/>
    <w:rsid w:val="00756740"/>
    <w:rsid w:val="007567EC"/>
    <w:rsid w:val="00756BDD"/>
    <w:rsid w:val="00756CD8"/>
    <w:rsid w:val="00756E01"/>
    <w:rsid w:val="00757214"/>
    <w:rsid w:val="0075743E"/>
    <w:rsid w:val="00757674"/>
    <w:rsid w:val="00757718"/>
    <w:rsid w:val="007603A4"/>
    <w:rsid w:val="007605DE"/>
    <w:rsid w:val="00760CC4"/>
    <w:rsid w:val="00760EF5"/>
    <w:rsid w:val="00760F11"/>
    <w:rsid w:val="00760FCA"/>
    <w:rsid w:val="0076171D"/>
    <w:rsid w:val="00761772"/>
    <w:rsid w:val="00761A68"/>
    <w:rsid w:val="00761BDE"/>
    <w:rsid w:val="00762325"/>
    <w:rsid w:val="00762623"/>
    <w:rsid w:val="00762A3F"/>
    <w:rsid w:val="00762C8F"/>
    <w:rsid w:val="00762F65"/>
    <w:rsid w:val="0076325D"/>
    <w:rsid w:val="007633D9"/>
    <w:rsid w:val="00763653"/>
    <w:rsid w:val="00763BC4"/>
    <w:rsid w:val="00763CC4"/>
    <w:rsid w:val="00763D2A"/>
    <w:rsid w:val="00764404"/>
    <w:rsid w:val="007645BB"/>
    <w:rsid w:val="007647F0"/>
    <w:rsid w:val="00765568"/>
    <w:rsid w:val="0076556E"/>
    <w:rsid w:val="007659F8"/>
    <w:rsid w:val="00765BF9"/>
    <w:rsid w:val="0076634D"/>
    <w:rsid w:val="007668FD"/>
    <w:rsid w:val="00766B91"/>
    <w:rsid w:val="00767DC3"/>
    <w:rsid w:val="00767E34"/>
    <w:rsid w:val="007700AB"/>
    <w:rsid w:val="007700D9"/>
    <w:rsid w:val="00770116"/>
    <w:rsid w:val="00770157"/>
    <w:rsid w:val="007711CC"/>
    <w:rsid w:val="007711D7"/>
    <w:rsid w:val="007714FC"/>
    <w:rsid w:val="00771575"/>
    <w:rsid w:val="007718A6"/>
    <w:rsid w:val="00771A4F"/>
    <w:rsid w:val="00772483"/>
    <w:rsid w:val="0077255A"/>
    <w:rsid w:val="0077277F"/>
    <w:rsid w:val="00773554"/>
    <w:rsid w:val="00773A4A"/>
    <w:rsid w:val="00773E4A"/>
    <w:rsid w:val="0077413E"/>
    <w:rsid w:val="0077414F"/>
    <w:rsid w:val="00774360"/>
    <w:rsid w:val="00774CB9"/>
    <w:rsid w:val="00774E43"/>
    <w:rsid w:val="00774F07"/>
    <w:rsid w:val="00774F96"/>
    <w:rsid w:val="007751CD"/>
    <w:rsid w:val="007751D2"/>
    <w:rsid w:val="00775440"/>
    <w:rsid w:val="00775847"/>
    <w:rsid w:val="00775EA7"/>
    <w:rsid w:val="00776185"/>
    <w:rsid w:val="00776476"/>
    <w:rsid w:val="00776621"/>
    <w:rsid w:val="00776661"/>
    <w:rsid w:val="00776A63"/>
    <w:rsid w:val="00776AF6"/>
    <w:rsid w:val="00776C17"/>
    <w:rsid w:val="00776E43"/>
    <w:rsid w:val="007777A7"/>
    <w:rsid w:val="00777AA3"/>
    <w:rsid w:val="00777ABC"/>
    <w:rsid w:val="00777B4C"/>
    <w:rsid w:val="0078020F"/>
    <w:rsid w:val="00780447"/>
    <w:rsid w:val="00780C6F"/>
    <w:rsid w:val="007811BF"/>
    <w:rsid w:val="00781256"/>
    <w:rsid w:val="007812F6"/>
    <w:rsid w:val="0078144C"/>
    <w:rsid w:val="00781503"/>
    <w:rsid w:val="00781B05"/>
    <w:rsid w:val="00782057"/>
    <w:rsid w:val="00782101"/>
    <w:rsid w:val="007822EF"/>
    <w:rsid w:val="0078239E"/>
    <w:rsid w:val="007827C5"/>
    <w:rsid w:val="00782B83"/>
    <w:rsid w:val="00782C44"/>
    <w:rsid w:val="00782C45"/>
    <w:rsid w:val="0078305A"/>
    <w:rsid w:val="0078321A"/>
    <w:rsid w:val="00783377"/>
    <w:rsid w:val="007833B8"/>
    <w:rsid w:val="00783623"/>
    <w:rsid w:val="00784430"/>
    <w:rsid w:val="00784841"/>
    <w:rsid w:val="007851DA"/>
    <w:rsid w:val="00785291"/>
    <w:rsid w:val="007852CE"/>
    <w:rsid w:val="00785A53"/>
    <w:rsid w:val="00785ADB"/>
    <w:rsid w:val="00785C21"/>
    <w:rsid w:val="00785D3B"/>
    <w:rsid w:val="00785D93"/>
    <w:rsid w:val="00785F16"/>
    <w:rsid w:val="0078625F"/>
    <w:rsid w:val="007863E9"/>
    <w:rsid w:val="0078649A"/>
    <w:rsid w:val="00786A77"/>
    <w:rsid w:val="00786C30"/>
    <w:rsid w:val="007871FE"/>
    <w:rsid w:val="007872D0"/>
    <w:rsid w:val="007872EC"/>
    <w:rsid w:val="007875EA"/>
    <w:rsid w:val="00787758"/>
    <w:rsid w:val="00787827"/>
    <w:rsid w:val="0078795D"/>
    <w:rsid w:val="00787C4C"/>
    <w:rsid w:val="00787CC4"/>
    <w:rsid w:val="00787E61"/>
    <w:rsid w:val="0079005E"/>
    <w:rsid w:val="007903E0"/>
    <w:rsid w:val="00790B13"/>
    <w:rsid w:val="00790F56"/>
    <w:rsid w:val="00790F96"/>
    <w:rsid w:val="0079123B"/>
    <w:rsid w:val="007913EA"/>
    <w:rsid w:val="00791CDE"/>
    <w:rsid w:val="00791D9D"/>
    <w:rsid w:val="00791F86"/>
    <w:rsid w:val="00792C1B"/>
    <w:rsid w:val="00792C33"/>
    <w:rsid w:val="0079324A"/>
    <w:rsid w:val="007939E4"/>
    <w:rsid w:val="00793A6C"/>
    <w:rsid w:val="00793A90"/>
    <w:rsid w:val="00793C48"/>
    <w:rsid w:val="00793E46"/>
    <w:rsid w:val="00793F37"/>
    <w:rsid w:val="007946F0"/>
    <w:rsid w:val="00794962"/>
    <w:rsid w:val="0079516F"/>
    <w:rsid w:val="00795332"/>
    <w:rsid w:val="0079542D"/>
    <w:rsid w:val="00795575"/>
    <w:rsid w:val="00795778"/>
    <w:rsid w:val="0079582E"/>
    <w:rsid w:val="00795DD0"/>
    <w:rsid w:val="007960CE"/>
    <w:rsid w:val="007961E0"/>
    <w:rsid w:val="0079642F"/>
    <w:rsid w:val="00796535"/>
    <w:rsid w:val="00796690"/>
    <w:rsid w:val="00797518"/>
    <w:rsid w:val="00797615"/>
    <w:rsid w:val="00797C2D"/>
    <w:rsid w:val="007A031C"/>
    <w:rsid w:val="007A06C4"/>
    <w:rsid w:val="007A08E6"/>
    <w:rsid w:val="007A0E17"/>
    <w:rsid w:val="007A0FB6"/>
    <w:rsid w:val="007A1073"/>
    <w:rsid w:val="007A1CB5"/>
    <w:rsid w:val="007A2237"/>
    <w:rsid w:val="007A2511"/>
    <w:rsid w:val="007A25EF"/>
    <w:rsid w:val="007A307D"/>
    <w:rsid w:val="007A38E3"/>
    <w:rsid w:val="007A3E5E"/>
    <w:rsid w:val="007A3EAA"/>
    <w:rsid w:val="007A3ED4"/>
    <w:rsid w:val="007A450E"/>
    <w:rsid w:val="007A4773"/>
    <w:rsid w:val="007A486A"/>
    <w:rsid w:val="007A4BDF"/>
    <w:rsid w:val="007A4ECD"/>
    <w:rsid w:val="007A519E"/>
    <w:rsid w:val="007A5227"/>
    <w:rsid w:val="007A54AD"/>
    <w:rsid w:val="007A5D18"/>
    <w:rsid w:val="007A5F17"/>
    <w:rsid w:val="007A617C"/>
    <w:rsid w:val="007A63D3"/>
    <w:rsid w:val="007A63FE"/>
    <w:rsid w:val="007A67E4"/>
    <w:rsid w:val="007A6BE4"/>
    <w:rsid w:val="007A6F34"/>
    <w:rsid w:val="007A7330"/>
    <w:rsid w:val="007A73FB"/>
    <w:rsid w:val="007A7646"/>
    <w:rsid w:val="007A7A75"/>
    <w:rsid w:val="007A7DD9"/>
    <w:rsid w:val="007A7F28"/>
    <w:rsid w:val="007A7FF8"/>
    <w:rsid w:val="007B07D6"/>
    <w:rsid w:val="007B0A48"/>
    <w:rsid w:val="007B0CC2"/>
    <w:rsid w:val="007B0F37"/>
    <w:rsid w:val="007B1347"/>
    <w:rsid w:val="007B1374"/>
    <w:rsid w:val="007B168B"/>
    <w:rsid w:val="007B1A11"/>
    <w:rsid w:val="007B1A7C"/>
    <w:rsid w:val="007B1B24"/>
    <w:rsid w:val="007B1B84"/>
    <w:rsid w:val="007B22C5"/>
    <w:rsid w:val="007B231C"/>
    <w:rsid w:val="007B2A5D"/>
    <w:rsid w:val="007B33E9"/>
    <w:rsid w:val="007B3825"/>
    <w:rsid w:val="007B3846"/>
    <w:rsid w:val="007B38E0"/>
    <w:rsid w:val="007B3D7D"/>
    <w:rsid w:val="007B3F93"/>
    <w:rsid w:val="007B411B"/>
    <w:rsid w:val="007B4B87"/>
    <w:rsid w:val="007B5403"/>
    <w:rsid w:val="007B574F"/>
    <w:rsid w:val="007B576F"/>
    <w:rsid w:val="007B5945"/>
    <w:rsid w:val="007B5CF5"/>
    <w:rsid w:val="007B5E3E"/>
    <w:rsid w:val="007B5F5D"/>
    <w:rsid w:val="007B6317"/>
    <w:rsid w:val="007B68E3"/>
    <w:rsid w:val="007B68F9"/>
    <w:rsid w:val="007B6935"/>
    <w:rsid w:val="007B6A70"/>
    <w:rsid w:val="007B7008"/>
    <w:rsid w:val="007B774A"/>
    <w:rsid w:val="007B7C81"/>
    <w:rsid w:val="007B7EC6"/>
    <w:rsid w:val="007C0191"/>
    <w:rsid w:val="007C01C8"/>
    <w:rsid w:val="007C047B"/>
    <w:rsid w:val="007C0608"/>
    <w:rsid w:val="007C07F4"/>
    <w:rsid w:val="007C0830"/>
    <w:rsid w:val="007C0A3B"/>
    <w:rsid w:val="007C0A6D"/>
    <w:rsid w:val="007C0E81"/>
    <w:rsid w:val="007C1567"/>
    <w:rsid w:val="007C1C79"/>
    <w:rsid w:val="007C1CB8"/>
    <w:rsid w:val="007C27F4"/>
    <w:rsid w:val="007C29F2"/>
    <w:rsid w:val="007C2C60"/>
    <w:rsid w:val="007C2CC6"/>
    <w:rsid w:val="007C31A0"/>
    <w:rsid w:val="007C345A"/>
    <w:rsid w:val="007C3BB8"/>
    <w:rsid w:val="007C3C9C"/>
    <w:rsid w:val="007C3D51"/>
    <w:rsid w:val="007C40AA"/>
    <w:rsid w:val="007C40EF"/>
    <w:rsid w:val="007C41C8"/>
    <w:rsid w:val="007C45B5"/>
    <w:rsid w:val="007C4660"/>
    <w:rsid w:val="007C4FED"/>
    <w:rsid w:val="007C59D9"/>
    <w:rsid w:val="007C6266"/>
    <w:rsid w:val="007C6768"/>
    <w:rsid w:val="007C677D"/>
    <w:rsid w:val="007C6C59"/>
    <w:rsid w:val="007C6EE8"/>
    <w:rsid w:val="007D05B4"/>
    <w:rsid w:val="007D0C28"/>
    <w:rsid w:val="007D0D03"/>
    <w:rsid w:val="007D0E49"/>
    <w:rsid w:val="007D14F9"/>
    <w:rsid w:val="007D1B8D"/>
    <w:rsid w:val="007D1DD3"/>
    <w:rsid w:val="007D1F6E"/>
    <w:rsid w:val="007D2355"/>
    <w:rsid w:val="007D2591"/>
    <w:rsid w:val="007D2661"/>
    <w:rsid w:val="007D26B8"/>
    <w:rsid w:val="007D29C5"/>
    <w:rsid w:val="007D2DFB"/>
    <w:rsid w:val="007D2E48"/>
    <w:rsid w:val="007D33E2"/>
    <w:rsid w:val="007D33FD"/>
    <w:rsid w:val="007D3541"/>
    <w:rsid w:val="007D3948"/>
    <w:rsid w:val="007D39A6"/>
    <w:rsid w:val="007D4093"/>
    <w:rsid w:val="007D4152"/>
    <w:rsid w:val="007D42A5"/>
    <w:rsid w:val="007D4307"/>
    <w:rsid w:val="007D458E"/>
    <w:rsid w:val="007D4D3A"/>
    <w:rsid w:val="007D59A0"/>
    <w:rsid w:val="007D5ED2"/>
    <w:rsid w:val="007D62AC"/>
    <w:rsid w:val="007D636B"/>
    <w:rsid w:val="007D69A8"/>
    <w:rsid w:val="007D6BC4"/>
    <w:rsid w:val="007D72C7"/>
    <w:rsid w:val="007D76F9"/>
    <w:rsid w:val="007D7781"/>
    <w:rsid w:val="007D7999"/>
    <w:rsid w:val="007D79B7"/>
    <w:rsid w:val="007E014E"/>
    <w:rsid w:val="007E07DF"/>
    <w:rsid w:val="007E0F4A"/>
    <w:rsid w:val="007E104F"/>
    <w:rsid w:val="007E10BF"/>
    <w:rsid w:val="007E12E6"/>
    <w:rsid w:val="007E1339"/>
    <w:rsid w:val="007E1688"/>
    <w:rsid w:val="007E1744"/>
    <w:rsid w:val="007E1A1C"/>
    <w:rsid w:val="007E1E28"/>
    <w:rsid w:val="007E1FFF"/>
    <w:rsid w:val="007E25E4"/>
    <w:rsid w:val="007E2747"/>
    <w:rsid w:val="007E27A7"/>
    <w:rsid w:val="007E2C43"/>
    <w:rsid w:val="007E2CE4"/>
    <w:rsid w:val="007E3117"/>
    <w:rsid w:val="007E381B"/>
    <w:rsid w:val="007E3F33"/>
    <w:rsid w:val="007E4209"/>
    <w:rsid w:val="007E4E3E"/>
    <w:rsid w:val="007E53A9"/>
    <w:rsid w:val="007E5607"/>
    <w:rsid w:val="007E68E1"/>
    <w:rsid w:val="007E6961"/>
    <w:rsid w:val="007E6C87"/>
    <w:rsid w:val="007E6F4B"/>
    <w:rsid w:val="007E72AB"/>
    <w:rsid w:val="007E7686"/>
    <w:rsid w:val="007E7866"/>
    <w:rsid w:val="007E7B2D"/>
    <w:rsid w:val="007E7D84"/>
    <w:rsid w:val="007F051C"/>
    <w:rsid w:val="007F07AB"/>
    <w:rsid w:val="007F093F"/>
    <w:rsid w:val="007F0B08"/>
    <w:rsid w:val="007F0B56"/>
    <w:rsid w:val="007F0E0D"/>
    <w:rsid w:val="007F0E43"/>
    <w:rsid w:val="007F0EF3"/>
    <w:rsid w:val="007F1217"/>
    <w:rsid w:val="007F1492"/>
    <w:rsid w:val="007F1594"/>
    <w:rsid w:val="007F1B52"/>
    <w:rsid w:val="007F1DD4"/>
    <w:rsid w:val="007F2C49"/>
    <w:rsid w:val="007F2F04"/>
    <w:rsid w:val="007F3005"/>
    <w:rsid w:val="007F3072"/>
    <w:rsid w:val="007F3891"/>
    <w:rsid w:val="007F3B42"/>
    <w:rsid w:val="007F3FA0"/>
    <w:rsid w:val="007F4D0B"/>
    <w:rsid w:val="007F4F66"/>
    <w:rsid w:val="007F502D"/>
    <w:rsid w:val="007F521D"/>
    <w:rsid w:val="007F5264"/>
    <w:rsid w:val="007F544B"/>
    <w:rsid w:val="007F5715"/>
    <w:rsid w:val="007F5A2D"/>
    <w:rsid w:val="007F64EF"/>
    <w:rsid w:val="007F6706"/>
    <w:rsid w:val="007F6797"/>
    <w:rsid w:val="007F686D"/>
    <w:rsid w:val="007F6C08"/>
    <w:rsid w:val="007F6C95"/>
    <w:rsid w:val="007F6CCD"/>
    <w:rsid w:val="007F6FBC"/>
    <w:rsid w:val="007F7DAD"/>
    <w:rsid w:val="00801393"/>
    <w:rsid w:val="00801B88"/>
    <w:rsid w:val="00802234"/>
    <w:rsid w:val="008022D2"/>
    <w:rsid w:val="00802309"/>
    <w:rsid w:val="008023A1"/>
    <w:rsid w:val="00802616"/>
    <w:rsid w:val="00802745"/>
    <w:rsid w:val="00802A58"/>
    <w:rsid w:val="00802BB8"/>
    <w:rsid w:val="00802EB7"/>
    <w:rsid w:val="00803346"/>
    <w:rsid w:val="0080334C"/>
    <w:rsid w:val="008037D2"/>
    <w:rsid w:val="00803953"/>
    <w:rsid w:val="00803B6A"/>
    <w:rsid w:val="00803BBC"/>
    <w:rsid w:val="0080401F"/>
    <w:rsid w:val="008040BC"/>
    <w:rsid w:val="00804113"/>
    <w:rsid w:val="00804130"/>
    <w:rsid w:val="008041B2"/>
    <w:rsid w:val="00805081"/>
    <w:rsid w:val="0080539C"/>
    <w:rsid w:val="00805753"/>
    <w:rsid w:val="008059B1"/>
    <w:rsid w:val="00805B86"/>
    <w:rsid w:val="00805C47"/>
    <w:rsid w:val="00806011"/>
    <w:rsid w:val="008060BE"/>
    <w:rsid w:val="0080654D"/>
    <w:rsid w:val="00806685"/>
    <w:rsid w:val="008067F4"/>
    <w:rsid w:val="00806823"/>
    <w:rsid w:val="00806D18"/>
    <w:rsid w:val="008072E8"/>
    <w:rsid w:val="0080751E"/>
    <w:rsid w:val="008078B3"/>
    <w:rsid w:val="00807BB7"/>
    <w:rsid w:val="00807CD1"/>
    <w:rsid w:val="00807CE4"/>
    <w:rsid w:val="00807EAA"/>
    <w:rsid w:val="00810118"/>
    <w:rsid w:val="0081036D"/>
    <w:rsid w:val="00810423"/>
    <w:rsid w:val="00810469"/>
    <w:rsid w:val="008110EF"/>
    <w:rsid w:val="008112DC"/>
    <w:rsid w:val="008114D3"/>
    <w:rsid w:val="00811738"/>
    <w:rsid w:val="00811B5E"/>
    <w:rsid w:val="00812147"/>
    <w:rsid w:val="008121A1"/>
    <w:rsid w:val="008125E0"/>
    <w:rsid w:val="008126E6"/>
    <w:rsid w:val="00812718"/>
    <w:rsid w:val="0081284A"/>
    <w:rsid w:val="00812962"/>
    <w:rsid w:val="00812AC2"/>
    <w:rsid w:val="00812AF2"/>
    <w:rsid w:val="00812C8A"/>
    <w:rsid w:val="00813469"/>
    <w:rsid w:val="0081375A"/>
    <w:rsid w:val="00813EB8"/>
    <w:rsid w:val="0081400D"/>
    <w:rsid w:val="00814051"/>
    <w:rsid w:val="00814073"/>
    <w:rsid w:val="008146DF"/>
    <w:rsid w:val="008147CE"/>
    <w:rsid w:val="00814A27"/>
    <w:rsid w:val="00815108"/>
    <w:rsid w:val="00815418"/>
    <w:rsid w:val="008156C9"/>
    <w:rsid w:val="008157AE"/>
    <w:rsid w:val="00816347"/>
    <w:rsid w:val="00816972"/>
    <w:rsid w:val="00816BFD"/>
    <w:rsid w:val="00816E48"/>
    <w:rsid w:val="00816F4D"/>
    <w:rsid w:val="00816FF4"/>
    <w:rsid w:val="0081744D"/>
    <w:rsid w:val="00817641"/>
    <w:rsid w:val="0081776A"/>
    <w:rsid w:val="00817A19"/>
    <w:rsid w:val="00817CAC"/>
    <w:rsid w:val="00820231"/>
    <w:rsid w:val="008202F2"/>
    <w:rsid w:val="008203F4"/>
    <w:rsid w:val="00820CB9"/>
    <w:rsid w:val="008212BC"/>
    <w:rsid w:val="008212E6"/>
    <w:rsid w:val="008212ED"/>
    <w:rsid w:val="00821623"/>
    <w:rsid w:val="0082166D"/>
    <w:rsid w:val="00821AA0"/>
    <w:rsid w:val="00821E08"/>
    <w:rsid w:val="00821E46"/>
    <w:rsid w:val="0082248B"/>
    <w:rsid w:val="00822645"/>
    <w:rsid w:val="00822A71"/>
    <w:rsid w:val="00822D75"/>
    <w:rsid w:val="00822DA2"/>
    <w:rsid w:val="00822F9A"/>
    <w:rsid w:val="00823065"/>
    <w:rsid w:val="008237FA"/>
    <w:rsid w:val="0082389D"/>
    <w:rsid w:val="00823ADA"/>
    <w:rsid w:val="00823F68"/>
    <w:rsid w:val="008241D9"/>
    <w:rsid w:val="0082421E"/>
    <w:rsid w:val="008242F0"/>
    <w:rsid w:val="00824847"/>
    <w:rsid w:val="00824B1C"/>
    <w:rsid w:val="00824B80"/>
    <w:rsid w:val="00824C99"/>
    <w:rsid w:val="00824DC9"/>
    <w:rsid w:val="00824E90"/>
    <w:rsid w:val="008250B3"/>
    <w:rsid w:val="00825178"/>
    <w:rsid w:val="008253FD"/>
    <w:rsid w:val="00825614"/>
    <w:rsid w:val="00825D4E"/>
    <w:rsid w:val="00825D8C"/>
    <w:rsid w:val="00825EFF"/>
    <w:rsid w:val="00825F1E"/>
    <w:rsid w:val="00826174"/>
    <w:rsid w:val="0082618F"/>
    <w:rsid w:val="00826191"/>
    <w:rsid w:val="008262E4"/>
    <w:rsid w:val="00826B47"/>
    <w:rsid w:val="00826BE5"/>
    <w:rsid w:val="00826E56"/>
    <w:rsid w:val="008271CB"/>
    <w:rsid w:val="00827857"/>
    <w:rsid w:val="00827871"/>
    <w:rsid w:val="0083048A"/>
    <w:rsid w:val="00830622"/>
    <w:rsid w:val="0083104F"/>
    <w:rsid w:val="008311EF"/>
    <w:rsid w:val="00831314"/>
    <w:rsid w:val="0083206B"/>
    <w:rsid w:val="008327C1"/>
    <w:rsid w:val="008329EA"/>
    <w:rsid w:val="00832A08"/>
    <w:rsid w:val="00832C42"/>
    <w:rsid w:val="008333FB"/>
    <w:rsid w:val="008334B7"/>
    <w:rsid w:val="00833B6C"/>
    <w:rsid w:val="00833D2E"/>
    <w:rsid w:val="00833ED9"/>
    <w:rsid w:val="008343AA"/>
    <w:rsid w:val="008346A5"/>
    <w:rsid w:val="0083486F"/>
    <w:rsid w:val="00835A5C"/>
    <w:rsid w:val="00835F7F"/>
    <w:rsid w:val="0083615B"/>
    <w:rsid w:val="008363A5"/>
    <w:rsid w:val="00836400"/>
    <w:rsid w:val="0083648C"/>
    <w:rsid w:val="008369F4"/>
    <w:rsid w:val="00836A5E"/>
    <w:rsid w:val="00836E95"/>
    <w:rsid w:val="00837224"/>
    <w:rsid w:val="00837263"/>
    <w:rsid w:val="008372F2"/>
    <w:rsid w:val="008373E2"/>
    <w:rsid w:val="008378D3"/>
    <w:rsid w:val="00837937"/>
    <w:rsid w:val="00837A35"/>
    <w:rsid w:val="00837F9D"/>
    <w:rsid w:val="00837FA9"/>
    <w:rsid w:val="00837FAD"/>
    <w:rsid w:val="0084096A"/>
    <w:rsid w:val="00840BD9"/>
    <w:rsid w:val="00841881"/>
    <w:rsid w:val="00841E19"/>
    <w:rsid w:val="008420FA"/>
    <w:rsid w:val="00842897"/>
    <w:rsid w:val="00842DA8"/>
    <w:rsid w:val="00843645"/>
    <w:rsid w:val="00843BA0"/>
    <w:rsid w:val="00843C4C"/>
    <w:rsid w:val="00844139"/>
    <w:rsid w:val="00844920"/>
    <w:rsid w:val="00844FAF"/>
    <w:rsid w:val="00844FCB"/>
    <w:rsid w:val="008454BF"/>
    <w:rsid w:val="008455B1"/>
    <w:rsid w:val="0084580B"/>
    <w:rsid w:val="00845C4F"/>
    <w:rsid w:val="00845F40"/>
    <w:rsid w:val="00845FF5"/>
    <w:rsid w:val="0084619F"/>
    <w:rsid w:val="00846485"/>
    <w:rsid w:val="00846976"/>
    <w:rsid w:val="00846C8B"/>
    <w:rsid w:val="008470D5"/>
    <w:rsid w:val="00847290"/>
    <w:rsid w:val="0085036E"/>
    <w:rsid w:val="008504EA"/>
    <w:rsid w:val="00850818"/>
    <w:rsid w:val="00850D92"/>
    <w:rsid w:val="00850EE3"/>
    <w:rsid w:val="0085134E"/>
    <w:rsid w:val="00851622"/>
    <w:rsid w:val="00851799"/>
    <w:rsid w:val="00851887"/>
    <w:rsid w:val="00851E52"/>
    <w:rsid w:val="00851F3C"/>
    <w:rsid w:val="00851FDE"/>
    <w:rsid w:val="00852429"/>
    <w:rsid w:val="00852742"/>
    <w:rsid w:val="00852FDE"/>
    <w:rsid w:val="00853498"/>
    <w:rsid w:val="008534A8"/>
    <w:rsid w:val="008539F3"/>
    <w:rsid w:val="00853C72"/>
    <w:rsid w:val="00854383"/>
    <w:rsid w:val="008546DD"/>
    <w:rsid w:val="00854D65"/>
    <w:rsid w:val="00855008"/>
    <w:rsid w:val="0085564D"/>
    <w:rsid w:val="008558DF"/>
    <w:rsid w:val="00855A85"/>
    <w:rsid w:val="00855F93"/>
    <w:rsid w:val="00856248"/>
    <w:rsid w:val="0085661A"/>
    <w:rsid w:val="008566B8"/>
    <w:rsid w:val="00856A56"/>
    <w:rsid w:val="00856B15"/>
    <w:rsid w:val="00856FF7"/>
    <w:rsid w:val="00857A92"/>
    <w:rsid w:val="00857E1C"/>
    <w:rsid w:val="00857E36"/>
    <w:rsid w:val="00857FD3"/>
    <w:rsid w:val="00860133"/>
    <w:rsid w:val="00860C7A"/>
    <w:rsid w:val="008613F9"/>
    <w:rsid w:val="00861C79"/>
    <w:rsid w:val="00861F4B"/>
    <w:rsid w:val="00861F61"/>
    <w:rsid w:val="008620F0"/>
    <w:rsid w:val="00862382"/>
    <w:rsid w:val="00862634"/>
    <w:rsid w:val="008626C2"/>
    <w:rsid w:val="00862710"/>
    <w:rsid w:val="00862A06"/>
    <w:rsid w:val="00862B7C"/>
    <w:rsid w:val="00862F17"/>
    <w:rsid w:val="00863316"/>
    <w:rsid w:val="008639AE"/>
    <w:rsid w:val="00863C27"/>
    <w:rsid w:val="00863D3D"/>
    <w:rsid w:val="00863FA1"/>
    <w:rsid w:val="008640C1"/>
    <w:rsid w:val="0086509E"/>
    <w:rsid w:val="0086521F"/>
    <w:rsid w:val="008654E7"/>
    <w:rsid w:val="008654F9"/>
    <w:rsid w:val="00865576"/>
    <w:rsid w:val="008655F7"/>
    <w:rsid w:val="0086592E"/>
    <w:rsid w:val="0086594E"/>
    <w:rsid w:val="0086684C"/>
    <w:rsid w:val="00866953"/>
    <w:rsid w:val="00866C56"/>
    <w:rsid w:val="00866E2A"/>
    <w:rsid w:val="00866E55"/>
    <w:rsid w:val="008670E0"/>
    <w:rsid w:val="00867518"/>
    <w:rsid w:val="00867658"/>
    <w:rsid w:val="00867738"/>
    <w:rsid w:val="00867995"/>
    <w:rsid w:val="00867B5A"/>
    <w:rsid w:val="00870527"/>
    <w:rsid w:val="00870A34"/>
    <w:rsid w:val="00870B01"/>
    <w:rsid w:val="00870C5E"/>
    <w:rsid w:val="00871183"/>
    <w:rsid w:val="0087144A"/>
    <w:rsid w:val="00871D4E"/>
    <w:rsid w:val="00871D78"/>
    <w:rsid w:val="00871DCE"/>
    <w:rsid w:val="00871F96"/>
    <w:rsid w:val="0087227F"/>
    <w:rsid w:val="008722BC"/>
    <w:rsid w:val="00872368"/>
    <w:rsid w:val="00872715"/>
    <w:rsid w:val="00872FBC"/>
    <w:rsid w:val="008730B0"/>
    <w:rsid w:val="008730D0"/>
    <w:rsid w:val="00873104"/>
    <w:rsid w:val="00873283"/>
    <w:rsid w:val="00873361"/>
    <w:rsid w:val="008733D6"/>
    <w:rsid w:val="00873634"/>
    <w:rsid w:val="0087363A"/>
    <w:rsid w:val="00873660"/>
    <w:rsid w:val="00873777"/>
    <w:rsid w:val="00873AA8"/>
    <w:rsid w:val="00873BEA"/>
    <w:rsid w:val="0087428E"/>
    <w:rsid w:val="0087478B"/>
    <w:rsid w:val="008750AB"/>
    <w:rsid w:val="00875145"/>
    <w:rsid w:val="00876AB0"/>
    <w:rsid w:val="00876C76"/>
    <w:rsid w:val="0087719F"/>
    <w:rsid w:val="008776D9"/>
    <w:rsid w:val="0087777C"/>
    <w:rsid w:val="00880585"/>
    <w:rsid w:val="0088058F"/>
    <w:rsid w:val="008805B3"/>
    <w:rsid w:val="00880AC1"/>
    <w:rsid w:val="00880B8C"/>
    <w:rsid w:val="00880D88"/>
    <w:rsid w:val="00880DF6"/>
    <w:rsid w:val="00880E36"/>
    <w:rsid w:val="00880FB4"/>
    <w:rsid w:val="00880FF0"/>
    <w:rsid w:val="00881331"/>
    <w:rsid w:val="00881423"/>
    <w:rsid w:val="008816E3"/>
    <w:rsid w:val="008822B7"/>
    <w:rsid w:val="00882326"/>
    <w:rsid w:val="00882CDA"/>
    <w:rsid w:val="00882DED"/>
    <w:rsid w:val="00882E7B"/>
    <w:rsid w:val="00883362"/>
    <w:rsid w:val="00883496"/>
    <w:rsid w:val="0088378C"/>
    <w:rsid w:val="00883D76"/>
    <w:rsid w:val="0088466D"/>
    <w:rsid w:val="00884826"/>
    <w:rsid w:val="00884B8B"/>
    <w:rsid w:val="00884E2D"/>
    <w:rsid w:val="00884FB5"/>
    <w:rsid w:val="008850B4"/>
    <w:rsid w:val="00885242"/>
    <w:rsid w:val="008854D3"/>
    <w:rsid w:val="00885591"/>
    <w:rsid w:val="008857EA"/>
    <w:rsid w:val="00885853"/>
    <w:rsid w:val="00885963"/>
    <w:rsid w:val="008859FB"/>
    <w:rsid w:val="00885B66"/>
    <w:rsid w:val="00885FBF"/>
    <w:rsid w:val="00886714"/>
    <w:rsid w:val="0088680E"/>
    <w:rsid w:val="008868BE"/>
    <w:rsid w:val="00886BC6"/>
    <w:rsid w:val="008872C0"/>
    <w:rsid w:val="00887605"/>
    <w:rsid w:val="00887DD2"/>
    <w:rsid w:val="00887F00"/>
    <w:rsid w:val="008903A1"/>
    <w:rsid w:val="0089046A"/>
    <w:rsid w:val="00891008"/>
    <w:rsid w:val="00891B27"/>
    <w:rsid w:val="00891FC2"/>
    <w:rsid w:val="008922C8"/>
    <w:rsid w:val="00892575"/>
    <w:rsid w:val="00892595"/>
    <w:rsid w:val="00892746"/>
    <w:rsid w:val="008927FF"/>
    <w:rsid w:val="00892B13"/>
    <w:rsid w:val="00892C60"/>
    <w:rsid w:val="00892DC1"/>
    <w:rsid w:val="0089305A"/>
    <w:rsid w:val="008934E6"/>
    <w:rsid w:val="00893915"/>
    <w:rsid w:val="00893ECE"/>
    <w:rsid w:val="0089450B"/>
    <w:rsid w:val="00894E78"/>
    <w:rsid w:val="00894F3F"/>
    <w:rsid w:val="0089523C"/>
    <w:rsid w:val="0089546D"/>
    <w:rsid w:val="008954E2"/>
    <w:rsid w:val="008958B9"/>
    <w:rsid w:val="00895B25"/>
    <w:rsid w:val="00895C8F"/>
    <w:rsid w:val="00895D64"/>
    <w:rsid w:val="00895FBB"/>
    <w:rsid w:val="00896316"/>
    <w:rsid w:val="00896ECF"/>
    <w:rsid w:val="00896F16"/>
    <w:rsid w:val="00897B90"/>
    <w:rsid w:val="00897E3A"/>
    <w:rsid w:val="008A023F"/>
    <w:rsid w:val="008A031F"/>
    <w:rsid w:val="008A032B"/>
    <w:rsid w:val="008A040F"/>
    <w:rsid w:val="008A056B"/>
    <w:rsid w:val="008A0987"/>
    <w:rsid w:val="008A0A0D"/>
    <w:rsid w:val="008A0AC9"/>
    <w:rsid w:val="008A0B2A"/>
    <w:rsid w:val="008A1EFF"/>
    <w:rsid w:val="008A1F91"/>
    <w:rsid w:val="008A2143"/>
    <w:rsid w:val="008A24D3"/>
    <w:rsid w:val="008A25C7"/>
    <w:rsid w:val="008A27D0"/>
    <w:rsid w:val="008A3752"/>
    <w:rsid w:val="008A3BC4"/>
    <w:rsid w:val="008A3D4B"/>
    <w:rsid w:val="008A3FB1"/>
    <w:rsid w:val="008A42AA"/>
    <w:rsid w:val="008A4DB8"/>
    <w:rsid w:val="008A4DC7"/>
    <w:rsid w:val="008A51EB"/>
    <w:rsid w:val="008A5C70"/>
    <w:rsid w:val="008A6B7A"/>
    <w:rsid w:val="008A6BFD"/>
    <w:rsid w:val="008A6C99"/>
    <w:rsid w:val="008A7030"/>
    <w:rsid w:val="008A756D"/>
    <w:rsid w:val="008A76BE"/>
    <w:rsid w:val="008A7869"/>
    <w:rsid w:val="008A7EE5"/>
    <w:rsid w:val="008B0025"/>
    <w:rsid w:val="008B012F"/>
    <w:rsid w:val="008B01DE"/>
    <w:rsid w:val="008B0504"/>
    <w:rsid w:val="008B0867"/>
    <w:rsid w:val="008B0B7A"/>
    <w:rsid w:val="008B0C86"/>
    <w:rsid w:val="008B0E99"/>
    <w:rsid w:val="008B0F74"/>
    <w:rsid w:val="008B1512"/>
    <w:rsid w:val="008B1535"/>
    <w:rsid w:val="008B1B9F"/>
    <w:rsid w:val="008B1BE0"/>
    <w:rsid w:val="008B1C1F"/>
    <w:rsid w:val="008B2735"/>
    <w:rsid w:val="008B2A44"/>
    <w:rsid w:val="008B2BE9"/>
    <w:rsid w:val="008B2F27"/>
    <w:rsid w:val="008B3200"/>
    <w:rsid w:val="008B3349"/>
    <w:rsid w:val="008B3753"/>
    <w:rsid w:val="008B3942"/>
    <w:rsid w:val="008B3950"/>
    <w:rsid w:val="008B3C28"/>
    <w:rsid w:val="008B3C4D"/>
    <w:rsid w:val="008B4089"/>
    <w:rsid w:val="008B4239"/>
    <w:rsid w:val="008B48AE"/>
    <w:rsid w:val="008B4A34"/>
    <w:rsid w:val="008B4AE1"/>
    <w:rsid w:val="008B4E04"/>
    <w:rsid w:val="008B4E60"/>
    <w:rsid w:val="008B50B4"/>
    <w:rsid w:val="008B5271"/>
    <w:rsid w:val="008B5416"/>
    <w:rsid w:val="008B5CE9"/>
    <w:rsid w:val="008B5DBC"/>
    <w:rsid w:val="008B60E3"/>
    <w:rsid w:val="008B62FE"/>
    <w:rsid w:val="008B6705"/>
    <w:rsid w:val="008B682A"/>
    <w:rsid w:val="008B6CCC"/>
    <w:rsid w:val="008B7BDB"/>
    <w:rsid w:val="008B7EB3"/>
    <w:rsid w:val="008C0075"/>
    <w:rsid w:val="008C023F"/>
    <w:rsid w:val="008C02F5"/>
    <w:rsid w:val="008C058A"/>
    <w:rsid w:val="008C082E"/>
    <w:rsid w:val="008C0951"/>
    <w:rsid w:val="008C0F7E"/>
    <w:rsid w:val="008C0FAF"/>
    <w:rsid w:val="008C134A"/>
    <w:rsid w:val="008C1797"/>
    <w:rsid w:val="008C1D85"/>
    <w:rsid w:val="008C2097"/>
    <w:rsid w:val="008C2143"/>
    <w:rsid w:val="008C21B4"/>
    <w:rsid w:val="008C244F"/>
    <w:rsid w:val="008C2666"/>
    <w:rsid w:val="008C2DB8"/>
    <w:rsid w:val="008C2E01"/>
    <w:rsid w:val="008C2F38"/>
    <w:rsid w:val="008C314E"/>
    <w:rsid w:val="008C330C"/>
    <w:rsid w:val="008C33CB"/>
    <w:rsid w:val="008C340D"/>
    <w:rsid w:val="008C385D"/>
    <w:rsid w:val="008C3B48"/>
    <w:rsid w:val="008C4292"/>
    <w:rsid w:val="008C476A"/>
    <w:rsid w:val="008C4896"/>
    <w:rsid w:val="008C48B1"/>
    <w:rsid w:val="008C4C15"/>
    <w:rsid w:val="008C54F0"/>
    <w:rsid w:val="008C56C8"/>
    <w:rsid w:val="008C57CE"/>
    <w:rsid w:val="008C5DFB"/>
    <w:rsid w:val="008C5EF7"/>
    <w:rsid w:val="008C5F87"/>
    <w:rsid w:val="008C60AC"/>
    <w:rsid w:val="008C665F"/>
    <w:rsid w:val="008C6773"/>
    <w:rsid w:val="008C71C8"/>
    <w:rsid w:val="008C7231"/>
    <w:rsid w:val="008C7BA2"/>
    <w:rsid w:val="008D02DA"/>
    <w:rsid w:val="008D0841"/>
    <w:rsid w:val="008D0A89"/>
    <w:rsid w:val="008D0AFA"/>
    <w:rsid w:val="008D0E73"/>
    <w:rsid w:val="008D0ED1"/>
    <w:rsid w:val="008D1011"/>
    <w:rsid w:val="008D1088"/>
    <w:rsid w:val="008D19C9"/>
    <w:rsid w:val="008D1A74"/>
    <w:rsid w:val="008D1B03"/>
    <w:rsid w:val="008D1F32"/>
    <w:rsid w:val="008D2223"/>
    <w:rsid w:val="008D369A"/>
    <w:rsid w:val="008D3829"/>
    <w:rsid w:val="008D38F1"/>
    <w:rsid w:val="008D3DE4"/>
    <w:rsid w:val="008D3EDD"/>
    <w:rsid w:val="008D414D"/>
    <w:rsid w:val="008D421B"/>
    <w:rsid w:val="008D469E"/>
    <w:rsid w:val="008D4A84"/>
    <w:rsid w:val="008D50AC"/>
    <w:rsid w:val="008D5347"/>
    <w:rsid w:val="008D54AE"/>
    <w:rsid w:val="008D5D66"/>
    <w:rsid w:val="008D5DA0"/>
    <w:rsid w:val="008D5F2F"/>
    <w:rsid w:val="008D6214"/>
    <w:rsid w:val="008D6380"/>
    <w:rsid w:val="008D6980"/>
    <w:rsid w:val="008D69FB"/>
    <w:rsid w:val="008D6C4C"/>
    <w:rsid w:val="008D6DBC"/>
    <w:rsid w:val="008D6F0F"/>
    <w:rsid w:val="008D6FCA"/>
    <w:rsid w:val="008D71E7"/>
    <w:rsid w:val="008D774A"/>
    <w:rsid w:val="008D79B3"/>
    <w:rsid w:val="008D79D6"/>
    <w:rsid w:val="008D7F05"/>
    <w:rsid w:val="008E03AC"/>
    <w:rsid w:val="008E03DA"/>
    <w:rsid w:val="008E0527"/>
    <w:rsid w:val="008E05BD"/>
    <w:rsid w:val="008E07D9"/>
    <w:rsid w:val="008E0A8C"/>
    <w:rsid w:val="008E0F68"/>
    <w:rsid w:val="008E1218"/>
    <w:rsid w:val="008E1A51"/>
    <w:rsid w:val="008E1BDF"/>
    <w:rsid w:val="008E1C82"/>
    <w:rsid w:val="008E2433"/>
    <w:rsid w:val="008E2857"/>
    <w:rsid w:val="008E3400"/>
    <w:rsid w:val="008E3E00"/>
    <w:rsid w:val="008E3E53"/>
    <w:rsid w:val="008E3EA6"/>
    <w:rsid w:val="008E3FA7"/>
    <w:rsid w:val="008E457C"/>
    <w:rsid w:val="008E48E0"/>
    <w:rsid w:val="008E4974"/>
    <w:rsid w:val="008E4A2D"/>
    <w:rsid w:val="008E4FD2"/>
    <w:rsid w:val="008E505E"/>
    <w:rsid w:val="008E5122"/>
    <w:rsid w:val="008E51D2"/>
    <w:rsid w:val="008E533B"/>
    <w:rsid w:val="008E5A6B"/>
    <w:rsid w:val="008E5B85"/>
    <w:rsid w:val="008E5D1C"/>
    <w:rsid w:val="008E5F89"/>
    <w:rsid w:val="008E7514"/>
    <w:rsid w:val="008E78A9"/>
    <w:rsid w:val="008E7BA9"/>
    <w:rsid w:val="008E7F49"/>
    <w:rsid w:val="008F009C"/>
    <w:rsid w:val="008F041E"/>
    <w:rsid w:val="008F052F"/>
    <w:rsid w:val="008F0611"/>
    <w:rsid w:val="008F0A12"/>
    <w:rsid w:val="008F0AFD"/>
    <w:rsid w:val="008F10DD"/>
    <w:rsid w:val="008F11EF"/>
    <w:rsid w:val="008F1471"/>
    <w:rsid w:val="008F21D8"/>
    <w:rsid w:val="008F2549"/>
    <w:rsid w:val="008F27D9"/>
    <w:rsid w:val="008F27F8"/>
    <w:rsid w:val="008F2866"/>
    <w:rsid w:val="008F2A5F"/>
    <w:rsid w:val="008F2D34"/>
    <w:rsid w:val="008F3010"/>
    <w:rsid w:val="008F32A0"/>
    <w:rsid w:val="008F3578"/>
    <w:rsid w:val="008F3EF8"/>
    <w:rsid w:val="008F4341"/>
    <w:rsid w:val="008F4365"/>
    <w:rsid w:val="008F4BF7"/>
    <w:rsid w:val="008F4C85"/>
    <w:rsid w:val="008F4E3F"/>
    <w:rsid w:val="008F5B51"/>
    <w:rsid w:val="008F6069"/>
    <w:rsid w:val="008F64A8"/>
    <w:rsid w:val="008F6A39"/>
    <w:rsid w:val="008F742C"/>
    <w:rsid w:val="008F7783"/>
    <w:rsid w:val="008F7E06"/>
    <w:rsid w:val="009000DC"/>
    <w:rsid w:val="009007ED"/>
    <w:rsid w:val="0090080D"/>
    <w:rsid w:val="00900EBB"/>
    <w:rsid w:val="009011D1"/>
    <w:rsid w:val="009012C3"/>
    <w:rsid w:val="0090139C"/>
    <w:rsid w:val="009015CE"/>
    <w:rsid w:val="00901FAF"/>
    <w:rsid w:val="00902214"/>
    <w:rsid w:val="009022CB"/>
    <w:rsid w:val="00902302"/>
    <w:rsid w:val="00902730"/>
    <w:rsid w:val="00902802"/>
    <w:rsid w:val="009028F1"/>
    <w:rsid w:val="00902C42"/>
    <w:rsid w:val="00902E02"/>
    <w:rsid w:val="00902EDC"/>
    <w:rsid w:val="0090310F"/>
    <w:rsid w:val="00903541"/>
    <w:rsid w:val="0090367A"/>
    <w:rsid w:val="009038D1"/>
    <w:rsid w:val="00903A18"/>
    <w:rsid w:val="00903CCA"/>
    <w:rsid w:val="00903E79"/>
    <w:rsid w:val="00904108"/>
    <w:rsid w:val="009045F9"/>
    <w:rsid w:val="009048BB"/>
    <w:rsid w:val="00904A68"/>
    <w:rsid w:val="00904B3D"/>
    <w:rsid w:val="00904BED"/>
    <w:rsid w:val="00905097"/>
    <w:rsid w:val="009051F1"/>
    <w:rsid w:val="00905507"/>
    <w:rsid w:val="0090577E"/>
    <w:rsid w:val="0090586D"/>
    <w:rsid w:val="00905B9F"/>
    <w:rsid w:val="00905E10"/>
    <w:rsid w:val="00905ECF"/>
    <w:rsid w:val="00906018"/>
    <w:rsid w:val="009060F5"/>
    <w:rsid w:val="009062FA"/>
    <w:rsid w:val="009068B8"/>
    <w:rsid w:val="00906987"/>
    <w:rsid w:val="00906D62"/>
    <w:rsid w:val="00906F32"/>
    <w:rsid w:val="00907392"/>
    <w:rsid w:val="009073CD"/>
    <w:rsid w:val="00907899"/>
    <w:rsid w:val="00907D12"/>
    <w:rsid w:val="00907EE0"/>
    <w:rsid w:val="00907FD9"/>
    <w:rsid w:val="009102A5"/>
    <w:rsid w:val="00910899"/>
    <w:rsid w:val="00910CA0"/>
    <w:rsid w:val="00911213"/>
    <w:rsid w:val="00911224"/>
    <w:rsid w:val="00911C61"/>
    <w:rsid w:val="00911E55"/>
    <w:rsid w:val="00911F41"/>
    <w:rsid w:val="00912858"/>
    <w:rsid w:val="009128AA"/>
    <w:rsid w:val="00912AB4"/>
    <w:rsid w:val="00913515"/>
    <w:rsid w:val="00913630"/>
    <w:rsid w:val="00913698"/>
    <w:rsid w:val="009137E1"/>
    <w:rsid w:val="009144EE"/>
    <w:rsid w:val="009148AB"/>
    <w:rsid w:val="00914F25"/>
    <w:rsid w:val="009150DC"/>
    <w:rsid w:val="009155C2"/>
    <w:rsid w:val="00915870"/>
    <w:rsid w:val="00915F3E"/>
    <w:rsid w:val="00916141"/>
    <w:rsid w:val="0091633F"/>
    <w:rsid w:val="009169BE"/>
    <w:rsid w:val="00916E16"/>
    <w:rsid w:val="009170A2"/>
    <w:rsid w:val="0091766C"/>
    <w:rsid w:val="009178EA"/>
    <w:rsid w:val="0092016E"/>
    <w:rsid w:val="00920B8C"/>
    <w:rsid w:val="00920BDE"/>
    <w:rsid w:val="00920DB3"/>
    <w:rsid w:val="00921236"/>
    <w:rsid w:val="009212A3"/>
    <w:rsid w:val="0092179E"/>
    <w:rsid w:val="009220CE"/>
    <w:rsid w:val="0092259C"/>
    <w:rsid w:val="00922851"/>
    <w:rsid w:val="00922D87"/>
    <w:rsid w:val="0092306F"/>
    <w:rsid w:val="009232DB"/>
    <w:rsid w:val="00923A41"/>
    <w:rsid w:val="00923AF9"/>
    <w:rsid w:val="00923F99"/>
    <w:rsid w:val="009246C4"/>
    <w:rsid w:val="00924A21"/>
    <w:rsid w:val="00924DDE"/>
    <w:rsid w:val="00924F9C"/>
    <w:rsid w:val="00925937"/>
    <w:rsid w:val="00925DE4"/>
    <w:rsid w:val="0092617F"/>
    <w:rsid w:val="0092646F"/>
    <w:rsid w:val="00926862"/>
    <w:rsid w:val="0092691E"/>
    <w:rsid w:val="00926D6E"/>
    <w:rsid w:val="00927086"/>
    <w:rsid w:val="009272C2"/>
    <w:rsid w:val="009274F6"/>
    <w:rsid w:val="0092769A"/>
    <w:rsid w:val="009278CC"/>
    <w:rsid w:val="00927978"/>
    <w:rsid w:val="00927A48"/>
    <w:rsid w:val="009300CD"/>
    <w:rsid w:val="00930112"/>
    <w:rsid w:val="00930227"/>
    <w:rsid w:val="009303CF"/>
    <w:rsid w:val="009303F9"/>
    <w:rsid w:val="009309FC"/>
    <w:rsid w:val="00930C00"/>
    <w:rsid w:val="00931F80"/>
    <w:rsid w:val="009321BA"/>
    <w:rsid w:val="00932243"/>
    <w:rsid w:val="00932654"/>
    <w:rsid w:val="00932C9E"/>
    <w:rsid w:val="00932D11"/>
    <w:rsid w:val="00932DBD"/>
    <w:rsid w:val="00932F99"/>
    <w:rsid w:val="0093301B"/>
    <w:rsid w:val="00933229"/>
    <w:rsid w:val="009332C2"/>
    <w:rsid w:val="009335C6"/>
    <w:rsid w:val="00933826"/>
    <w:rsid w:val="00933888"/>
    <w:rsid w:val="00933E7D"/>
    <w:rsid w:val="00933F95"/>
    <w:rsid w:val="00934060"/>
    <w:rsid w:val="00934280"/>
    <w:rsid w:val="00934494"/>
    <w:rsid w:val="00934D66"/>
    <w:rsid w:val="00934D99"/>
    <w:rsid w:val="009351C9"/>
    <w:rsid w:val="00935444"/>
    <w:rsid w:val="00935642"/>
    <w:rsid w:val="00935648"/>
    <w:rsid w:val="00935929"/>
    <w:rsid w:val="00935DDA"/>
    <w:rsid w:val="009368D1"/>
    <w:rsid w:val="0093725E"/>
    <w:rsid w:val="00937437"/>
    <w:rsid w:val="00937516"/>
    <w:rsid w:val="00937943"/>
    <w:rsid w:val="00937A1B"/>
    <w:rsid w:val="00937A99"/>
    <w:rsid w:val="00940145"/>
    <w:rsid w:val="0094038A"/>
    <w:rsid w:val="00940435"/>
    <w:rsid w:val="00940479"/>
    <w:rsid w:val="009404BE"/>
    <w:rsid w:val="00940876"/>
    <w:rsid w:val="00940D06"/>
    <w:rsid w:val="00940F3F"/>
    <w:rsid w:val="00941253"/>
    <w:rsid w:val="0094152C"/>
    <w:rsid w:val="00941D41"/>
    <w:rsid w:val="00941E0C"/>
    <w:rsid w:val="00941F2E"/>
    <w:rsid w:val="00942338"/>
    <w:rsid w:val="00942D2A"/>
    <w:rsid w:val="00943289"/>
    <w:rsid w:val="00943555"/>
    <w:rsid w:val="00943910"/>
    <w:rsid w:val="009441B3"/>
    <w:rsid w:val="009452F4"/>
    <w:rsid w:val="009453C0"/>
    <w:rsid w:val="0094595C"/>
    <w:rsid w:val="00945BA3"/>
    <w:rsid w:val="00945ECF"/>
    <w:rsid w:val="009460BA"/>
    <w:rsid w:val="00946142"/>
    <w:rsid w:val="009462D6"/>
    <w:rsid w:val="00946771"/>
    <w:rsid w:val="009467DE"/>
    <w:rsid w:val="009469E8"/>
    <w:rsid w:val="00946A6E"/>
    <w:rsid w:val="009474C0"/>
    <w:rsid w:val="00947602"/>
    <w:rsid w:val="0095028B"/>
    <w:rsid w:val="00950B41"/>
    <w:rsid w:val="00950CA9"/>
    <w:rsid w:val="00950DE8"/>
    <w:rsid w:val="00950FE4"/>
    <w:rsid w:val="00951089"/>
    <w:rsid w:val="00951414"/>
    <w:rsid w:val="00951699"/>
    <w:rsid w:val="00951763"/>
    <w:rsid w:val="00951B2B"/>
    <w:rsid w:val="00951E13"/>
    <w:rsid w:val="00952002"/>
    <w:rsid w:val="009521E0"/>
    <w:rsid w:val="00952306"/>
    <w:rsid w:val="00952423"/>
    <w:rsid w:val="009529E4"/>
    <w:rsid w:val="00952AF3"/>
    <w:rsid w:val="00952C21"/>
    <w:rsid w:val="00952E14"/>
    <w:rsid w:val="00953436"/>
    <w:rsid w:val="009537BD"/>
    <w:rsid w:val="00954937"/>
    <w:rsid w:val="00954956"/>
    <w:rsid w:val="0095498B"/>
    <w:rsid w:val="00954CBA"/>
    <w:rsid w:val="00954CDE"/>
    <w:rsid w:val="009556C3"/>
    <w:rsid w:val="00955BBF"/>
    <w:rsid w:val="00955F42"/>
    <w:rsid w:val="009566D3"/>
    <w:rsid w:val="00956D36"/>
    <w:rsid w:val="00956F22"/>
    <w:rsid w:val="009571D2"/>
    <w:rsid w:val="0095749E"/>
    <w:rsid w:val="0095752C"/>
    <w:rsid w:val="00957641"/>
    <w:rsid w:val="00957FB6"/>
    <w:rsid w:val="0096001A"/>
    <w:rsid w:val="009601B5"/>
    <w:rsid w:val="00960428"/>
    <w:rsid w:val="009604E5"/>
    <w:rsid w:val="0096077D"/>
    <w:rsid w:val="009607B5"/>
    <w:rsid w:val="0096084F"/>
    <w:rsid w:val="00960C36"/>
    <w:rsid w:val="00960D1A"/>
    <w:rsid w:val="00960E12"/>
    <w:rsid w:val="00960EAC"/>
    <w:rsid w:val="0096141C"/>
    <w:rsid w:val="009617C3"/>
    <w:rsid w:val="009617FA"/>
    <w:rsid w:val="00961D3A"/>
    <w:rsid w:val="00961EC2"/>
    <w:rsid w:val="00962404"/>
    <w:rsid w:val="00962900"/>
    <w:rsid w:val="00962DEB"/>
    <w:rsid w:val="009632F0"/>
    <w:rsid w:val="00963508"/>
    <w:rsid w:val="009638A4"/>
    <w:rsid w:val="00963A61"/>
    <w:rsid w:val="00964010"/>
    <w:rsid w:val="009647AA"/>
    <w:rsid w:val="00964CCA"/>
    <w:rsid w:val="00964F1F"/>
    <w:rsid w:val="00965717"/>
    <w:rsid w:val="00965B2B"/>
    <w:rsid w:val="00965CA2"/>
    <w:rsid w:val="00965CD6"/>
    <w:rsid w:val="009660C5"/>
    <w:rsid w:val="009662EE"/>
    <w:rsid w:val="0096639B"/>
    <w:rsid w:val="00966766"/>
    <w:rsid w:val="00966885"/>
    <w:rsid w:val="0096741F"/>
    <w:rsid w:val="009674C4"/>
    <w:rsid w:val="00970C6A"/>
    <w:rsid w:val="00970C7C"/>
    <w:rsid w:val="00971607"/>
    <w:rsid w:val="009716C7"/>
    <w:rsid w:val="00971935"/>
    <w:rsid w:val="009721CB"/>
    <w:rsid w:val="0097220F"/>
    <w:rsid w:val="00972612"/>
    <w:rsid w:val="00972614"/>
    <w:rsid w:val="009729F6"/>
    <w:rsid w:val="00972B6C"/>
    <w:rsid w:val="00973219"/>
    <w:rsid w:val="00973553"/>
    <w:rsid w:val="00973BE1"/>
    <w:rsid w:val="00973C3E"/>
    <w:rsid w:val="0097432F"/>
    <w:rsid w:val="009744AF"/>
    <w:rsid w:val="0097482A"/>
    <w:rsid w:val="00974880"/>
    <w:rsid w:val="009750BF"/>
    <w:rsid w:val="009752D6"/>
    <w:rsid w:val="009758A9"/>
    <w:rsid w:val="009759F4"/>
    <w:rsid w:val="00975D1F"/>
    <w:rsid w:val="00976A01"/>
    <w:rsid w:val="00976DEE"/>
    <w:rsid w:val="00976E1A"/>
    <w:rsid w:val="0097761D"/>
    <w:rsid w:val="00977ADF"/>
    <w:rsid w:val="00977E9D"/>
    <w:rsid w:val="00977EA7"/>
    <w:rsid w:val="00980126"/>
    <w:rsid w:val="00980281"/>
    <w:rsid w:val="009806CD"/>
    <w:rsid w:val="00980835"/>
    <w:rsid w:val="00980A80"/>
    <w:rsid w:val="00980BA7"/>
    <w:rsid w:val="00980E5E"/>
    <w:rsid w:val="0098131E"/>
    <w:rsid w:val="00981718"/>
    <w:rsid w:val="00981779"/>
    <w:rsid w:val="009819BC"/>
    <w:rsid w:val="00981A15"/>
    <w:rsid w:val="00981D03"/>
    <w:rsid w:val="00981E02"/>
    <w:rsid w:val="00981EE2"/>
    <w:rsid w:val="00981F43"/>
    <w:rsid w:val="009820D0"/>
    <w:rsid w:val="0098254C"/>
    <w:rsid w:val="009826B7"/>
    <w:rsid w:val="00982837"/>
    <w:rsid w:val="00983503"/>
    <w:rsid w:val="009839F1"/>
    <w:rsid w:val="00983E89"/>
    <w:rsid w:val="00983FDD"/>
    <w:rsid w:val="0098460B"/>
    <w:rsid w:val="00984B27"/>
    <w:rsid w:val="0098523D"/>
    <w:rsid w:val="009855D8"/>
    <w:rsid w:val="009856FC"/>
    <w:rsid w:val="0098591B"/>
    <w:rsid w:val="00985F4D"/>
    <w:rsid w:val="00986110"/>
    <w:rsid w:val="009864C9"/>
    <w:rsid w:val="009865DA"/>
    <w:rsid w:val="00986931"/>
    <w:rsid w:val="00986A23"/>
    <w:rsid w:val="00986F06"/>
    <w:rsid w:val="00986F39"/>
    <w:rsid w:val="0098733D"/>
    <w:rsid w:val="00987478"/>
    <w:rsid w:val="009875BC"/>
    <w:rsid w:val="0099000C"/>
    <w:rsid w:val="0099036E"/>
    <w:rsid w:val="009907CA"/>
    <w:rsid w:val="00990849"/>
    <w:rsid w:val="00990AC7"/>
    <w:rsid w:val="00991312"/>
    <w:rsid w:val="00991C16"/>
    <w:rsid w:val="00991CBA"/>
    <w:rsid w:val="00991D0E"/>
    <w:rsid w:val="009923DC"/>
    <w:rsid w:val="00992B8A"/>
    <w:rsid w:val="00993547"/>
    <w:rsid w:val="00993A54"/>
    <w:rsid w:val="00993D29"/>
    <w:rsid w:val="00993D4E"/>
    <w:rsid w:val="00993DB1"/>
    <w:rsid w:val="00993EB8"/>
    <w:rsid w:val="00994685"/>
    <w:rsid w:val="0099481A"/>
    <w:rsid w:val="0099530C"/>
    <w:rsid w:val="00995BCF"/>
    <w:rsid w:val="00995C2A"/>
    <w:rsid w:val="00995CE4"/>
    <w:rsid w:val="00996093"/>
    <w:rsid w:val="00996918"/>
    <w:rsid w:val="00996DD9"/>
    <w:rsid w:val="00996DEB"/>
    <w:rsid w:val="00997C5E"/>
    <w:rsid w:val="009A02E6"/>
    <w:rsid w:val="009A0457"/>
    <w:rsid w:val="009A0C3F"/>
    <w:rsid w:val="009A21FB"/>
    <w:rsid w:val="009A24BC"/>
    <w:rsid w:val="009A289A"/>
    <w:rsid w:val="009A2D69"/>
    <w:rsid w:val="009A30D9"/>
    <w:rsid w:val="009A3139"/>
    <w:rsid w:val="009A321D"/>
    <w:rsid w:val="009A34FB"/>
    <w:rsid w:val="009A3653"/>
    <w:rsid w:val="009A3924"/>
    <w:rsid w:val="009A3A35"/>
    <w:rsid w:val="009A43B5"/>
    <w:rsid w:val="009A4FF6"/>
    <w:rsid w:val="009A514A"/>
    <w:rsid w:val="009A527E"/>
    <w:rsid w:val="009A53B7"/>
    <w:rsid w:val="009A5438"/>
    <w:rsid w:val="009A6041"/>
    <w:rsid w:val="009A6C8E"/>
    <w:rsid w:val="009A6D8C"/>
    <w:rsid w:val="009A72D6"/>
    <w:rsid w:val="009A74D5"/>
    <w:rsid w:val="009A7780"/>
    <w:rsid w:val="009A78AB"/>
    <w:rsid w:val="009B043A"/>
    <w:rsid w:val="009B0903"/>
    <w:rsid w:val="009B11F8"/>
    <w:rsid w:val="009B12CC"/>
    <w:rsid w:val="009B15EA"/>
    <w:rsid w:val="009B1619"/>
    <w:rsid w:val="009B1BE4"/>
    <w:rsid w:val="009B1BF9"/>
    <w:rsid w:val="009B1C65"/>
    <w:rsid w:val="009B25AA"/>
    <w:rsid w:val="009B26AE"/>
    <w:rsid w:val="009B284B"/>
    <w:rsid w:val="009B3559"/>
    <w:rsid w:val="009B376F"/>
    <w:rsid w:val="009B3AD6"/>
    <w:rsid w:val="009B3C19"/>
    <w:rsid w:val="009B43A4"/>
    <w:rsid w:val="009B494D"/>
    <w:rsid w:val="009B49A6"/>
    <w:rsid w:val="009B4A6A"/>
    <w:rsid w:val="009B4BDA"/>
    <w:rsid w:val="009B5008"/>
    <w:rsid w:val="009B5730"/>
    <w:rsid w:val="009B60E5"/>
    <w:rsid w:val="009B61DC"/>
    <w:rsid w:val="009B6387"/>
    <w:rsid w:val="009B6774"/>
    <w:rsid w:val="009B6D4D"/>
    <w:rsid w:val="009B6EA7"/>
    <w:rsid w:val="009B705F"/>
    <w:rsid w:val="009B79D6"/>
    <w:rsid w:val="009B7DC2"/>
    <w:rsid w:val="009B7FA9"/>
    <w:rsid w:val="009C0425"/>
    <w:rsid w:val="009C07CF"/>
    <w:rsid w:val="009C0837"/>
    <w:rsid w:val="009C0C57"/>
    <w:rsid w:val="009C1880"/>
    <w:rsid w:val="009C23A4"/>
    <w:rsid w:val="009C25D2"/>
    <w:rsid w:val="009C27E0"/>
    <w:rsid w:val="009C2990"/>
    <w:rsid w:val="009C2B6F"/>
    <w:rsid w:val="009C318E"/>
    <w:rsid w:val="009C42D8"/>
    <w:rsid w:val="009C4AEF"/>
    <w:rsid w:val="009C54D3"/>
    <w:rsid w:val="009C5A9C"/>
    <w:rsid w:val="009C5BC0"/>
    <w:rsid w:val="009C632B"/>
    <w:rsid w:val="009C63A2"/>
    <w:rsid w:val="009C6461"/>
    <w:rsid w:val="009C681D"/>
    <w:rsid w:val="009C6942"/>
    <w:rsid w:val="009C6948"/>
    <w:rsid w:val="009C6FB5"/>
    <w:rsid w:val="009C7C2D"/>
    <w:rsid w:val="009C7D31"/>
    <w:rsid w:val="009C7D36"/>
    <w:rsid w:val="009D039D"/>
    <w:rsid w:val="009D04E4"/>
    <w:rsid w:val="009D0E63"/>
    <w:rsid w:val="009D0EEB"/>
    <w:rsid w:val="009D12A4"/>
    <w:rsid w:val="009D138E"/>
    <w:rsid w:val="009D148C"/>
    <w:rsid w:val="009D1BC8"/>
    <w:rsid w:val="009D1D1F"/>
    <w:rsid w:val="009D2538"/>
    <w:rsid w:val="009D276D"/>
    <w:rsid w:val="009D2817"/>
    <w:rsid w:val="009D2B4A"/>
    <w:rsid w:val="009D2C6A"/>
    <w:rsid w:val="009D2DAE"/>
    <w:rsid w:val="009D2EAF"/>
    <w:rsid w:val="009D30F5"/>
    <w:rsid w:val="009D3188"/>
    <w:rsid w:val="009D33E7"/>
    <w:rsid w:val="009D3E7C"/>
    <w:rsid w:val="009D4082"/>
    <w:rsid w:val="009D42A5"/>
    <w:rsid w:val="009D46E2"/>
    <w:rsid w:val="009D4908"/>
    <w:rsid w:val="009D4AD1"/>
    <w:rsid w:val="009D5393"/>
    <w:rsid w:val="009D57DD"/>
    <w:rsid w:val="009D580F"/>
    <w:rsid w:val="009D5995"/>
    <w:rsid w:val="009D6161"/>
    <w:rsid w:val="009D64BF"/>
    <w:rsid w:val="009D6B1D"/>
    <w:rsid w:val="009D77FE"/>
    <w:rsid w:val="009D78D0"/>
    <w:rsid w:val="009E00BE"/>
    <w:rsid w:val="009E0B81"/>
    <w:rsid w:val="009E110E"/>
    <w:rsid w:val="009E12CD"/>
    <w:rsid w:val="009E131D"/>
    <w:rsid w:val="009E16A3"/>
    <w:rsid w:val="009E1907"/>
    <w:rsid w:val="009E195F"/>
    <w:rsid w:val="009E1A33"/>
    <w:rsid w:val="009E1A3F"/>
    <w:rsid w:val="009E1C21"/>
    <w:rsid w:val="009E2074"/>
    <w:rsid w:val="009E2310"/>
    <w:rsid w:val="009E279B"/>
    <w:rsid w:val="009E299F"/>
    <w:rsid w:val="009E29C6"/>
    <w:rsid w:val="009E3110"/>
    <w:rsid w:val="009E3970"/>
    <w:rsid w:val="009E3FB4"/>
    <w:rsid w:val="009E4451"/>
    <w:rsid w:val="009E4B8D"/>
    <w:rsid w:val="009E51DB"/>
    <w:rsid w:val="009E5269"/>
    <w:rsid w:val="009E657B"/>
    <w:rsid w:val="009E65F6"/>
    <w:rsid w:val="009E6710"/>
    <w:rsid w:val="009E6914"/>
    <w:rsid w:val="009E6E8A"/>
    <w:rsid w:val="009E6F93"/>
    <w:rsid w:val="009E702B"/>
    <w:rsid w:val="009E71F8"/>
    <w:rsid w:val="009E74D2"/>
    <w:rsid w:val="009E7775"/>
    <w:rsid w:val="009E79DB"/>
    <w:rsid w:val="009E7EBA"/>
    <w:rsid w:val="009F0007"/>
    <w:rsid w:val="009F0099"/>
    <w:rsid w:val="009F04E8"/>
    <w:rsid w:val="009F05B8"/>
    <w:rsid w:val="009F0B6B"/>
    <w:rsid w:val="009F11F5"/>
    <w:rsid w:val="009F16DC"/>
    <w:rsid w:val="009F1A11"/>
    <w:rsid w:val="009F1BC0"/>
    <w:rsid w:val="009F1E08"/>
    <w:rsid w:val="009F246A"/>
    <w:rsid w:val="009F260E"/>
    <w:rsid w:val="009F267E"/>
    <w:rsid w:val="009F2BE7"/>
    <w:rsid w:val="009F2C89"/>
    <w:rsid w:val="009F2EEA"/>
    <w:rsid w:val="009F4176"/>
    <w:rsid w:val="009F5311"/>
    <w:rsid w:val="009F5D3E"/>
    <w:rsid w:val="009F6077"/>
    <w:rsid w:val="009F6F39"/>
    <w:rsid w:val="009F70BC"/>
    <w:rsid w:val="009F7299"/>
    <w:rsid w:val="009F73AC"/>
    <w:rsid w:val="009F7519"/>
    <w:rsid w:val="009F7661"/>
    <w:rsid w:val="009F7A0C"/>
    <w:rsid w:val="009F7A84"/>
    <w:rsid w:val="009F7E23"/>
    <w:rsid w:val="00A000B0"/>
    <w:rsid w:val="00A000E1"/>
    <w:rsid w:val="00A0068E"/>
    <w:rsid w:val="00A00B42"/>
    <w:rsid w:val="00A00B89"/>
    <w:rsid w:val="00A01138"/>
    <w:rsid w:val="00A014FB"/>
    <w:rsid w:val="00A01510"/>
    <w:rsid w:val="00A015D7"/>
    <w:rsid w:val="00A01718"/>
    <w:rsid w:val="00A01A1D"/>
    <w:rsid w:val="00A01DC3"/>
    <w:rsid w:val="00A02A29"/>
    <w:rsid w:val="00A02AF7"/>
    <w:rsid w:val="00A02B87"/>
    <w:rsid w:val="00A02E97"/>
    <w:rsid w:val="00A02F99"/>
    <w:rsid w:val="00A03196"/>
    <w:rsid w:val="00A03251"/>
    <w:rsid w:val="00A037A2"/>
    <w:rsid w:val="00A037D8"/>
    <w:rsid w:val="00A038FC"/>
    <w:rsid w:val="00A03ACD"/>
    <w:rsid w:val="00A03AF7"/>
    <w:rsid w:val="00A03DCF"/>
    <w:rsid w:val="00A041C5"/>
    <w:rsid w:val="00A0442D"/>
    <w:rsid w:val="00A0464D"/>
    <w:rsid w:val="00A046A6"/>
    <w:rsid w:val="00A04970"/>
    <w:rsid w:val="00A04BDD"/>
    <w:rsid w:val="00A05211"/>
    <w:rsid w:val="00A05FC4"/>
    <w:rsid w:val="00A06574"/>
    <w:rsid w:val="00A07081"/>
    <w:rsid w:val="00A0724B"/>
    <w:rsid w:val="00A07387"/>
    <w:rsid w:val="00A0745E"/>
    <w:rsid w:val="00A07696"/>
    <w:rsid w:val="00A077A4"/>
    <w:rsid w:val="00A07828"/>
    <w:rsid w:val="00A07C14"/>
    <w:rsid w:val="00A07EB7"/>
    <w:rsid w:val="00A100FD"/>
    <w:rsid w:val="00A1014A"/>
    <w:rsid w:val="00A101E4"/>
    <w:rsid w:val="00A105F1"/>
    <w:rsid w:val="00A10C91"/>
    <w:rsid w:val="00A10E99"/>
    <w:rsid w:val="00A118ED"/>
    <w:rsid w:val="00A11A00"/>
    <w:rsid w:val="00A11F3D"/>
    <w:rsid w:val="00A126F9"/>
    <w:rsid w:val="00A128F6"/>
    <w:rsid w:val="00A12BC5"/>
    <w:rsid w:val="00A12CEA"/>
    <w:rsid w:val="00A134E4"/>
    <w:rsid w:val="00A137D0"/>
    <w:rsid w:val="00A13840"/>
    <w:rsid w:val="00A13BCE"/>
    <w:rsid w:val="00A13CA6"/>
    <w:rsid w:val="00A13CD5"/>
    <w:rsid w:val="00A13F7D"/>
    <w:rsid w:val="00A1445F"/>
    <w:rsid w:val="00A146D5"/>
    <w:rsid w:val="00A14733"/>
    <w:rsid w:val="00A14F2A"/>
    <w:rsid w:val="00A15216"/>
    <w:rsid w:val="00A152E6"/>
    <w:rsid w:val="00A154AC"/>
    <w:rsid w:val="00A15C1E"/>
    <w:rsid w:val="00A16326"/>
    <w:rsid w:val="00A17067"/>
    <w:rsid w:val="00A175A0"/>
    <w:rsid w:val="00A1782E"/>
    <w:rsid w:val="00A17AA7"/>
    <w:rsid w:val="00A17C25"/>
    <w:rsid w:val="00A17EE5"/>
    <w:rsid w:val="00A203DC"/>
    <w:rsid w:val="00A20674"/>
    <w:rsid w:val="00A20961"/>
    <w:rsid w:val="00A20BFB"/>
    <w:rsid w:val="00A20F00"/>
    <w:rsid w:val="00A20F6E"/>
    <w:rsid w:val="00A212E4"/>
    <w:rsid w:val="00A215A8"/>
    <w:rsid w:val="00A21777"/>
    <w:rsid w:val="00A2199A"/>
    <w:rsid w:val="00A21BAF"/>
    <w:rsid w:val="00A21EA3"/>
    <w:rsid w:val="00A22311"/>
    <w:rsid w:val="00A225BE"/>
    <w:rsid w:val="00A226EB"/>
    <w:rsid w:val="00A22B8A"/>
    <w:rsid w:val="00A22D42"/>
    <w:rsid w:val="00A22F21"/>
    <w:rsid w:val="00A234B5"/>
    <w:rsid w:val="00A237F4"/>
    <w:rsid w:val="00A23E7B"/>
    <w:rsid w:val="00A240B9"/>
    <w:rsid w:val="00A24190"/>
    <w:rsid w:val="00A242F2"/>
    <w:rsid w:val="00A24E28"/>
    <w:rsid w:val="00A24F8C"/>
    <w:rsid w:val="00A24F95"/>
    <w:rsid w:val="00A2544D"/>
    <w:rsid w:val="00A25CF5"/>
    <w:rsid w:val="00A25E50"/>
    <w:rsid w:val="00A2657F"/>
    <w:rsid w:val="00A267C8"/>
    <w:rsid w:val="00A26CFA"/>
    <w:rsid w:val="00A270A7"/>
    <w:rsid w:val="00A27149"/>
    <w:rsid w:val="00A276A6"/>
    <w:rsid w:val="00A27A60"/>
    <w:rsid w:val="00A27C48"/>
    <w:rsid w:val="00A27D70"/>
    <w:rsid w:val="00A27EF7"/>
    <w:rsid w:val="00A309BC"/>
    <w:rsid w:val="00A30A1E"/>
    <w:rsid w:val="00A30BD2"/>
    <w:rsid w:val="00A30DBC"/>
    <w:rsid w:val="00A30E15"/>
    <w:rsid w:val="00A310D2"/>
    <w:rsid w:val="00A31186"/>
    <w:rsid w:val="00A31438"/>
    <w:rsid w:val="00A317A9"/>
    <w:rsid w:val="00A31C01"/>
    <w:rsid w:val="00A31CF2"/>
    <w:rsid w:val="00A31EAF"/>
    <w:rsid w:val="00A32118"/>
    <w:rsid w:val="00A32134"/>
    <w:rsid w:val="00A3213E"/>
    <w:rsid w:val="00A32215"/>
    <w:rsid w:val="00A325D4"/>
    <w:rsid w:val="00A329B6"/>
    <w:rsid w:val="00A32A22"/>
    <w:rsid w:val="00A32C23"/>
    <w:rsid w:val="00A32C58"/>
    <w:rsid w:val="00A3300F"/>
    <w:rsid w:val="00A335F4"/>
    <w:rsid w:val="00A33CFF"/>
    <w:rsid w:val="00A33E93"/>
    <w:rsid w:val="00A33FEF"/>
    <w:rsid w:val="00A3407D"/>
    <w:rsid w:val="00A340A8"/>
    <w:rsid w:val="00A34ABE"/>
    <w:rsid w:val="00A34E07"/>
    <w:rsid w:val="00A3505A"/>
    <w:rsid w:val="00A352E3"/>
    <w:rsid w:val="00A3586B"/>
    <w:rsid w:val="00A35A13"/>
    <w:rsid w:val="00A360AF"/>
    <w:rsid w:val="00A36197"/>
    <w:rsid w:val="00A362FE"/>
    <w:rsid w:val="00A3653B"/>
    <w:rsid w:val="00A3673E"/>
    <w:rsid w:val="00A36AA4"/>
    <w:rsid w:val="00A36D69"/>
    <w:rsid w:val="00A370CD"/>
    <w:rsid w:val="00A371D1"/>
    <w:rsid w:val="00A37213"/>
    <w:rsid w:val="00A374FB"/>
    <w:rsid w:val="00A402EE"/>
    <w:rsid w:val="00A40569"/>
    <w:rsid w:val="00A40DDC"/>
    <w:rsid w:val="00A40F92"/>
    <w:rsid w:val="00A41161"/>
    <w:rsid w:val="00A4142B"/>
    <w:rsid w:val="00A42990"/>
    <w:rsid w:val="00A42ABF"/>
    <w:rsid w:val="00A42DB2"/>
    <w:rsid w:val="00A42F5D"/>
    <w:rsid w:val="00A4301B"/>
    <w:rsid w:val="00A4327A"/>
    <w:rsid w:val="00A43B8F"/>
    <w:rsid w:val="00A43FEB"/>
    <w:rsid w:val="00A443DF"/>
    <w:rsid w:val="00A443F9"/>
    <w:rsid w:val="00A4472A"/>
    <w:rsid w:val="00A448EC"/>
    <w:rsid w:val="00A44A49"/>
    <w:rsid w:val="00A44A68"/>
    <w:rsid w:val="00A44CB7"/>
    <w:rsid w:val="00A45005"/>
    <w:rsid w:val="00A4529A"/>
    <w:rsid w:val="00A45366"/>
    <w:rsid w:val="00A457C1"/>
    <w:rsid w:val="00A45939"/>
    <w:rsid w:val="00A45978"/>
    <w:rsid w:val="00A45D88"/>
    <w:rsid w:val="00A45F66"/>
    <w:rsid w:val="00A463DF"/>
    <w:rsid w:val="00A46F37"/>
    <w:rsid w:val="00A47183"/>
    <w:rsid w:val="00A477D8"/>
    <w:rsid w:val="00A47B01"/>
    <w:rsid w:val="00A50333"/>
    <w:rsid w:val="00A50A2B"/>
    <w:rsid w:val="00A522CF"/>
    <w:rsid w:val="00A52302"/>
    <w:rsid w:val="00A5273A"/>
    <w:rsid w:val="00A5288A"/>
    <w:rsid w:val="00A52BA6"/>
    <w:rsid w:val="00A53131"/>
    <w:rsid w:val="00A5339A"/>
    <w:rsid w:val="00A53A0B"/>
    <w:rsid w:val="00A53D07"/>
    <w:rsid w:val="00A5454E"/>
    <w:rsid w:val="00A54BDA"/>
    <w:rsid w:val="00A54DA3"/>
    <w:rsid w:val="00A54F24"/>
    <w:rsid w:val="00A5536B"/>
    <w:rsid w:val="00A557BB"/>
    <w:rsid w:val="00A55902"/>
    <w:rsid w:val="00A55CAC"/>
    <w:rsid w:val="00A56A7D"/>
    <w:rsid w:val="00A56AA5"/>
    <w:rsid w:val="00A56D19"/>
    <w:rsid w:val="00A573E6"/>
    <w:rsid w:val="00A57559"/>
    <w:rsid w:val="00A576F0"/>
    <w:rsid w:val="00A57956"/>
    <w:rsid w:val="00A57B49"/>
    <w:rsid w:val="00A602FB"/>
    <w:rsid w:val="00A606CB"/>
    <w:rsid w:val="00A60949"/>
    <w:rsid w:val="00A6105A"/>
    <w:rsid w:val="00A61419"/>
    <w:rsid w:val="00A61B40"/>
    <w:rsid w:val="00A61DD0"/>
    <w:rsid w:val="00A61FB7"/>
    <w:rsid w:val="00A62073"/>
    <w:rsid w:val="00A62270"/>
    <w:rsid w:val="00A628B0"/>
    <w:rsid w:val="00A62A85"/>
    <w:rsid w:val="00A62EE2"/>
    <w:rsid w:val="00A63167"/>
    <w:rsid w:val="00A6320B"/>
    <w:rsid w:val="00A63259"/>
    <w:rsid w:val="00A6382C"/>
    <w:rsid w:val="00A639F7"/>
    <w:rsid w:val="00A63C71"/>
    <w:rsid w:val="00A642C2"/>
    <w:rsid w:val="00A64AA4"/>
    <w:rsid w:val="00A64BF0"/>
    <w:rsid w:val="00A64C7B"/>
    <w:rsid w:val="00A64CFA"/>
    <w:rsid w:val="00A65060"/>
    <w:rsid w:val="00A6506A"/>
    <w:rsid w:val="00A655F9"/>
    <w:rsid w:val="00A65924"/>
    <w:rsid w:val="00A659D3"/>
    <w:rsid w:val="00A65EBD"/>
    <w:rsid w:val="00A65FD5"/>
    <w:rsid w:val="00A66043"/>
    <w:rsid w:val="00A661D6"/>
    <w:rsid w:val="00A6676F"/>
    <w:rsid w:val="00A66F29"/>
    <w:rsid w:val="00A67709"/>
    <w:rsid w:val="00A678E3"/>
    <w:rsid w:val="00A67DF2"/>
    <w:rsid w:val="00A67ED9"/>
    <w:rsid w:val="00A7014C"/>
    <w:rsid w:val="00A701A3"/>
    <w:rsid w:val="00A70728"/>
    <w:rsid w:val="00A70796"/>
    <w:rsid w:val="00A7096A"/>
    <w:rsid w:val="00A70AD0"/>
    <w:rsid w:val="00A70AF3"/>
    <w:rsid w:val="00A70DE7"/>
    <w:rsid w:val="00A7111D"/>
    <w:rsid w:val="00A72494"/>
    <w:rsid w:val="00A7287E"/>
    <w:rsid w:val="00A7287F"/>
    <w:rsid w:val="00A72EA3"/>
    <w:rsid w:val="00A72F7B"/>
    <w:rsid w:val="00A735C5"/>
    <w:rsid w:val="00A73636"/>
    <w:rsid w:val="00A73735"/>
    <w:rsid w:val="00A73762"/>
    <w:rsid w:val="00A737D9"/>
    <w:rsid w:val="00A7381A"/>
    <w:rsid w:val="00A73DD5"/>
    <w:rsid w:val="00A7498C"/>
    <w:rsid w:val="00A74EB8"/>
    <w:rsid w:val="00A74F2F"/>
    <w:rsid w:val="00A7504F"/>
    <w:rsid w:val="00A7511C"/>
    <w:rsid w:val="00A7528A"/>
    <w:rsid w:val="00A75C64"/>
    <w:rsid w:val="00A75E78"/>
    <w:rsid w:val="00A75F3C"/>
    <w:rsid w:val="00A765CE"/>
    <w:rsid w:val="00A7665E"/>
    <w:rsid w:val="00A7668F"/>
    <w:rsid w:val="00A76D14"/>
    <w:rsid w:val="00A77124"/>
    <w:rsid w:val="00A773ED"/>
    <w:rsid w:val="00A77414"/>
    <w:rsid w:val="00A77841"/>
    <w:rsid w:val="00A77A7E"/>
    <w:rsid w:val="00A77B0B"/>
    <w:rsid w:val="00A77EBB"/>
    <w:rsid w:val="00A805E2"/>
    <w:rsid w:val="00A80CFD"/>
    <w:rsid w:val="00A80DE2"/>
    <w:rsid w:val="00A81007"/>
    <w:rsid w:val="00A81493"/>
    <w:rsid w:val="00A81F69"/>
    <w:rsid w:val="00A82544"/>
    <w:rsid w:val="00A825AB"/>
    <w:rsid w:val="00A82A95"/>
    <w:rsid w:val="00A82D86"/>
    <w:rsid w:val="00A83089"/>
    <w:rsid w:val="00A83490"/>
    <w:rsid w:val="00A8402F"/>
    <w:rsid w:val="00A8414F"/>
    <w:rsid w:val="00A8445F"/>
    <w:rsid w:val="00A84725"/>
    <w:rsid w:val="00A8488A"/>
    <w:rsid w:val="00A84B72"/>
    <w:rsid w:val="00A84BD8"/>
    <w:rsid w:val="00A84BDB"/>
    <w:rsid w:val="00A84CD6"/>
    <w:rsid w:val="00A84F8F"/>
    <w:rsid w:val="00A85007"/>
    <w:rsid w:val="00A85205"/>
    <w:rsid w:val="00A85B92"/>
    <w:rsid w:val="00A863E7"/>
    <w:rsid w:val="00A86405"/>
    <w:rsid w:val="00A86B90"/>
    <w:rsid w:val="00A86EC4"/>
    <w:rsid w:val="00A87094"/>
    <w:rsid w:val="00A871CA"/>
    <w:rsid w:val="00A87525"/>
    <w:rsid w:val="00A8762F"/>
    <w:rsid w:val="00A8780A"/>
    <w:rsid w:val="00A87C9E"/>
    <w:rsid w:val="00A87DC2"/>
    <w:rsid w:val="00A903F3"/>
    <w:rsid w:val="00A905A0"/>
    <w:rsid w:val="00A90677"/>
    <w:rsid w:val="00A9095B"/>
    <w:rsid w:val="00A90CF2"/>
    <w:rsid w:val="00A91011"/>
    <w:rsid w:val="00A911DD"/>
    <w:rsid w:val="00A911F3"/>
    <w:rsid w:val="00A914D2"/>
    <w:rsid w:val="00A916D7"/>
    <w:rsid w:val="00A9185C"/>
    <w:rsid w:val="00A91B4E"/>
    <w:rsid w:val="00A91C65"/>
    <w:rsid w:val="00A91D61"/>
    <w:rsid w:val="00A91DFF"/>
    <w:rsid w:val="00A92167"/>
    <w:rsid w:val="00A9218D"/>
    <w:rsid w:val="00A925C9"/>
    <w:rsid w:val="00A92B63"/>
    <w:rsid w:val="00A93189"/>
    <w:rsid w:val="00A93442"/>
    <w:rsid w:val="00A9350C"/>
    <w:rsid w:val="00A9353A"/>
    <w:rsid w:val="00A93570"/>
    <w:rsid w:val="00A93718"/>
    <w:rsid w:val="00A93A25"/>
    <w:rsid w:val="00A93C92"/>
    <w:rsid w:val="00A93D02"/>
    <w:rsid w:val="00A94178"/>
    <w:rsid w:val="00A9489C"/>
    <w:rsid w:val="00A948AD"/>
    <w:rsid w:val="00A9499C"/>
    <w:rsid w:val="00A95114"/>
    <w:rsid w:val="00A952D5"/>
    <w:rsid w:val="00A9577A"/>
    <w:rsid w:val="00A9593D"/>
    <w:rsid w:val="00A95B3A"/>
    <w:rsid w:val="00A960A2"/>
    <w:rsid w:val="00A96491"/>
    <w:rsid w:val="00A96616"/>
    <w:rsid w:val="00A96983"/>
    <w:rsid w:val="00A96AC0"/>
    <w:rsid w:val="00A96B09"/>
    <w:rsid w:val="00A96FCC"/>
    <w:rsid w:val="00A97BBC"/>
    <w:rsid w:val="00AA030A"/>
    <w:rsid w:val="00AA049D"/>
    <w:rsid w:val="00AA0546"/>
    <w:rsid w:val="00AA1150"/>
    <w:rsid w:val="00AA1200"/>
    <w:rsid w:val="00AA1519"/>
    <w:rsid w:val="00AA15C5"/>
    <w:rsid w:val="00AA199E"/>
    <w:rsid w:val="00AA1DD1"/>
    <w:rsid w:val="00AA2228"/>
    <w:rsid w:val="00AA2328"/>
    <w:rsid w:val="00AA26BC"/>
    <w:rsid w:val="00AA29C4"/>
    <w:rsid w:val="00AA2B3B"/>
    <w:rsid w:val="00AA2EF5"/>
    <w:rsid w:val="00AA2F00"/>
    <w:rsid w:val="00AA31D4"/>
    <w:rsid w:val="00AA3374"/>
    <w:rsid w:val="00AA383C"/>
    <w:rsid w:val="00AA396A"/>
    <w:rsid w:val="00AA42F3"/>
    <w:rsid w:val="00AA44EE"/>
    <w:rsid w:val="00AA4603"/>
    <w:rsid w:val="00AA4E5F"/>
    <w:rsid w:val="00AA4FAB"/>
    <w:rsid w:val="00AA55A1"/>
    <w:rsid w:val="00AA5E8F"/>
    <w:rsid w:val="00AA6590"/>
    <w:rsid w:val="00AA660C"/>
    <w:rsid w:val="00AA7666"/>
    <w:rsid w:val="00AA7837"/>
    <w:rsid w:val="00AB0270"/>
    <w:rsid w:val="00AB059B"/>
    <w:rsid w:val="00AB087D"/>
    <w:rsid w:val="00AB120C"/>
    <w:rsid w:val="00AB12DA"/>
    <w:rsid w:val="00AB12F5"/>
    <w:rsid w:val="00AB1405"/>
    <w:rsid w:val="00AB14F3"/>
    <w:rsid w:val="00AB15F6"/>
    <w:rsid w:val="00AB184A"/>
    <w:rsid w:val="00AB1E97"/>
    <w:rsid w:val="00AB20D7"/>
    <w:rsid w:val="00AB29FF"/>
    <w:rsid w:val="00AB2A4C"/>
    <w:rsid w:val="00AB2B45"/>
    <w:rsid w:val="00AB2F89"/>
    <w:rsid w:val="00AB31FA"/>
    <w:rsid w:val="00AB33C0"/>
    <w:rsid w:val="00AB34AC"/>
    <w:rsid w:val="00AB35DC"/>
    <w:rsid w:val="00AB3732"/>
    <w:rsid w:val="00AB3F97"/>
    <w:rsid w:val="00AB3FE4"/>
    <w:rsid w:val="00AB4558"/>
    <w:rsid w:val="00AB4940"/>
    <w:rsid w:val="00AB511E"/>
    <w:rsid w:val="00AB51AF"/>
    <w:rsid w:val="00AB5C6D"/>
    <w:rsid w:val="00AB5D40"/>
    <w:rsid w:val="00AB5F7C"/>
    <w:rsid w:val="00AB61F2"/>
    <w:rsid w:val="00AB6A86"/>
    <w:rsid w:val="00AB6B7C"/>
    <w:rsid w:val="00AB6C36"/>
    <w:rsid w:val="00AB6C84"/>
    <w:rsid w:val="00AB6DF1"/>
    <w:rsid w:val="00AB6F93"/>
    <w:rsid w:val="00AB71A9"/>
    <w:rsid w:val="00AB765C"/>
    <w:rsid w:val="00AB76BA"/>
    <w:rsid w:val="00AB78AD"/>
    <w:rsid w:val="00AB78B7"/>
    <w:rsid w:val="00AB78DA"/>
    <w:rsid w:val="00AC07DF"/>
    <w:rsid w:val="00AC0AB4"/>
    <w:rsid w:val="00AC0BB8"/>
    <w:rsid w:val="00AC1306"/>
    <w:rsid w:val="00AC1EE2"/>
    <w:rsid w:val="00AC20DB"/>
    <w:rsid w:val="00AC27E8"/>
    <w:rsid w:val="00AC2D08"/>
    <w:rsid w:val="00AC2F3A"/>
    <w:rsid w:val="00AC354C"/>
    <w:rsid w:val="00AC358E"/>
    <w:rsid w:val="00AC3758"/>
    <w:rsid w:val="00AC41F1"/>
    <w:rsid w:val="00AC45BB"/>
    <w:rsid w:val="00AC4831"/>
    <w:rsid w:val="00AC4AEC"/>
    <w:rsid w:val="00AC4DB1"/>
    <w:rsid w:val="00AC507E"/>
    <w:rsid w:val="00AC5383"/>
    <w:rsid w:val="00AC5608"/>
    <w:rsid w:val="00AC599D"/>
    <w:rsid w:val="00AC5F21"/>
    <w:rsid w:val="00AC5FE3"/>
    <w:rsid w:val="00AC6100"/>
    <w:rsid w:val="00AC6847"/>
    <w:rsid w:val="00AC69AF"/>
    <w:rsid w:val="00AC6EFA"/>
    <w:rsid w:val="00AC71EC"/>
    <w:rsid w:val="00AC792D"/>
    <w:rsid w:val="00AC7935"/>
    <w:rsid w:val="00AC7942"/>
    <w:rsid w:val="00AD03DD"/>
    <w:rsid w:val="00AD050F"/>
    <w:rsid w:val="00AD0D9D"/>
    <w:rsid w:val="00AD0FEB"/>
    <w:rsid w:val="00AD12AB"/>
    <w:rsid w:val="00AD1494"/>
    <w:rsid w:val="00AD1711"/>
    <w:rsid w:val="00AD188D"/>
    <w:rsid w:val="00AD1A38"/>
    <w:rsid w:val="00AD1B67"/>
    <w:rsid w:val="00AD3B72"/>
    <w:rsid w:val="00AD3C37"/>
    <w:rsid w:val="00AD3D19"/>
    <w:rsid w:val="00AD3FC3"/>
    <w:rsid w:val="00AD401D"/>
    <w:rsid w:val="00AD4276"/>
    <w:rsid w:val="00AD4675"/>
    <w:rsid w:val="00AD4720"/>
    <w:rsid w:val="00AD4E9A"/>
    <w:rsid w:val="00AD4F3C"/>
    <w:rsid w:val="00AD503A"/>
    <w:rsid w:val="00AD56B7"/>
    <w:rsid w:val="00AD58E8"/>
    <w:rsid w:val="00AD5D86"/>
    <w:rsid w:val="00AD60AB"/>
    <w:rsid w:val="00AD60E5"/>
    <w:rsid w:val="00AD655B"/>
    <w:rsid w:val="00AD6582"/>
    <w:rsid w:val="00AD6991"/>
    <w:rsid w:val="00AD6FA7"/>
    <w:rsid w:val="00AD7151"/>
    <w:rsid w:val="00AD72B4"/>
    <w:rsid w:val="00AD7692"/>
    <w:rsid w:val="00AD7A99"/>
    <w:rsid w:val="00AD7AB4"/>
    <w:rsid w:val="00AD7C52"/>
    <w:rsid w:val="00AD7DA0"/>
    <w:rsid w:val="00AE0052"/>
    <w:rsid w:val="00AE0444"/>
    <w:rsid w:val="00AE0653"/>
    <w:rsid w:val="00AE0B0D"/>
    <w:rsid w:val="00AE1186"/>
    <w:rsid w:val="00AE11DA"/>
    <w:rsid w:val="00AE1282"/>
    <w:rsid w:val="00AE1393"/>
    <w:rsid w:val="00AE13F0"/>
    <w:rsid w:val="00AE1743"/>
    <w:rsid w:val="00AE1895"/>
    <w:rsid w:val="00AE1D00"/>
    <w:rsid w:val="00AE1D96"/>
    <w:rsid w:val="00AE2047"/>
    <w:rsid w:val="00AE259D"/>
    <w:rsid w:val="00AE25D7"/>
    <w:rsid w:val="00AE2637"/>
    <w:rsid w:val="00AE2857"/>
    <w:rsid w:val="00AE2C77"/>
    <w:rsid w:val="00AE2DBC"/>
    <w:rsid w:val="00AE2E42"/>
    <w:rsid w:val="00AE31BB"/>
    <w:rsid w:val="00AE389B"/>
    <w:rsid w:val="00AE41DB"/>
    <w:rsid w:val="00AE4713"/>
    <w:rsid w:val="00AE4750"/>
    <w:rsid w:val="00AE4C4A"/>
    <w:rsid w:val="00AE5BF7"/>
    <w:rsid w:val="00AE5F9F"/>
    <w:rsid w:val="00AE5FB3"/>
    <w:rsid w:val="00AE6090"/>
    <w:rsid w:val="00AE6311"/>
    <w:rsid w:val="00AE714F"/>
    <w:rsid w:val="00AE7727"/>
    <w:rsid w:val="00AE78E2"/>
    <w:rsid w:val="00AE79B5"/>
    <w:rsid w:val="00AE7B9D"/>
    <w:rsid w:val="00AE7CFB"/>
    <w:rsid w:val="00AF0054"/>
    <w:rsid w:val="00AF0169"/>
    <w:rsid w:val="00AF134F"/>
    <w:rsid w:val="00AF14A1"/>
    <w:rsid w:val="00AF1525"/>
    <w:rsid w:val="00AF1687"/>
    <w:rsid w:val="00AF18AF"/>
    <w:rsid w:val="00AF1CF3"/>
    <w:rsid w:val="00AF2779"/>
    <w:rsid w:val="00AF28F5"/>
    <w:rsid w:val="00AF2B41"/>
    <w:rsid w:val="00AF2C17"/>
    <w:rsid w:val="00AF3438"/>
    <w:rsid w:val="00AF3792"/>
    <w:rsid w:val="00AF3C8D"/>
    <w:rsid w:val="00AF4834"/>
    <w:rsid w:val="00AF485D"/>
    <w:rsid w:val="00AF48DE"/>
    <w:rsid w:val="00AF4D1A"/>
    <w:rsid w:val="00AF4DDF"/>
    <w:rsid w:val="00AF549F"/>
    <w:rsid w:val="00AF593B"/>
    <w:rsid w:val="00AF598C"/>
    <w:rsid w:val="00AF5F8F"/>
    <w:rsid w:val="00AF6771"/>
    <w:rsid w:val="00AF6808"/>
    <w:rsid w:val="00AF6CC4"/>
    <w:rsid w:val="00AF74A7"/>
    <w:rsid w:val="00AF79F1"/>
    <w:rsid w:val="00AF7D99"/>
    <w:rsid w:val="00AF7EA5"/>
    <w:rsid w:val="00AF7FB4"/>
    <w:rsid w:val="00B00167"/>
    <w:rsid w:val="00B0043C"/>
    <w:rsid w:val="00B00651"/>
    <w:rsid w:val="00B01D25"/>
    <w:rsid w:val="00B01E5B"/>
    <w:rsid w:val="00B01EB3"/>
    <w:rsid w:val="00B0204B"/>
    <w:rsid w:val="00B02471"/>
    <w:rsid w:val="00B02C2E"/>
    <w:rsid w:val="00B02E6B"/>
    <w:rsid w:val="00B0386A"/>
    <w:rsid w:val="00B03903"/>
    <w:rsid w:val="00B03CE3"/>
    <w:rsid w:val="00B04467"/>
    <w:rsid w:val="00B04488"/>
    <w:rsid w:val="00B04548"/>
    <w:rsid w:val="00B04690"/>
    <w:rsid w:val="00B046AC"/>
    <w:rsid w:val="00B046B5"/>
    <w:rsid w:val="00B046F9"/>
    <w:rsid w:val="00B0472F"/>
    <w:rsid w:val="00B047DB"/>
    <w:rsid w:val="00B04D34"/>
    <w:rsid w:val="00B0539B"/>
    <w:rsid w:val="00B05402"/>
    <w:rsid w:val="00B0544E"/>
    <w:rsid w:val="00B054A9"/>
    <w:rsid w:val="00B05AE7"/>
    <w:rsid w:val="00B06479"/>
    <w:rsid w:val="00B06651"/>
    <w:rsid w:val="00B06A0B"/>
    <w:rsid w:val="00B06CAB"/>
    <w:rsid w:val="00B0706A"/>
    <w:rsid w:val="00B07228"/>
    <w:rsid w:val="00B07403"/>
    <w:rsid w:val="00B077E5"/>
    <w:rsid w:val="00B07D1D"/>
    <w:rsid w:val="00B07E6C"/>
    <w:rsid w:val="00B07ED9"/>
    <w:rsid w:val="00B07EEF"/>
    <w:rsid w:val="00B10248"/>
    <w:rsid w:val="00B10292"/>
    <w:rsid w:val="00B103B6"/>
    <w:rsid w:val="00B10A15"/>
    <w:rsid w:val="00B10ACC"/>
    <w:rsid w:val="00B10F3A"/>
    <w:rsid w:val="00B11623"/>
    <w:rsid w:val="00B12209"/>
    <w:rsid w:val="00B124A0"/>
    <w:rsid w:val="00B128FC"/>
    <w:rsid w:val="00B12B5A"/>
    <w:rsid w:val="00B12D92"/>
    <w:rsid w:val="00B12FD1"/>
    <w:rsid w:val="00B13534"/>
    <w:rsid w:val="00B13539"/>
    <w:rsid w:val="00B13653"/>
    <w:rsid w:val="00B1380E"/>
    <w:rsid w:val="00B1418F"/>
    <w:rsid w:val="00B143A1"/>
    <w:rsid w:val="00B14487"/>
    <w:rsid w:val="00B145D2"/>
    <w:rsid w:val="00B1494E"/>
    <w:rsid w:val="00B14D81"/>
    <w:rsid w:val="00B15131"/>
    <w:rsid w:val="00B15807"/>
    <w:rsid w:val="00B15D84"/>
    <w:rsid w:val="00B161F9"/>
    <w:rsid w:val="00B16648"/>
    <w:rsid w:val="00B169A7"/>
    <w:rsid w:val="00B1705E"/>
    <w:rsid w:val="00B17362"/>
    <w:rsid w:val="00B17697"/>
    <w:rsid w:val="00B17E2F"/>
    <w:rsid w:val="00B20254"/>
    <w:rsid w:val="00B203F0"/>
    <w:rsid w:val="00B2066F"/>
    <w:rsid w:val="00B207C3"/>
    <w:rsid w:val="00B207F1"/>
    <w:rsid w:val="00B20C49"/>
    <w:rsid w:val="00B20D97"/>
    <w:rsid w:val="00B20F88"/>
    <w:rsid w:val="00B21022"/>
    <w:rsid w:val="00B2161C"/>
    <w:rsid w:val="00B21806"/>
    <w:rsid w:val="00B21B59"/>
    <w:rsid w:val="00B22064"/>
    <w:rsid w:val="00B22123"/>
    <w:rsid w:val="00B22397"/>
    <w:rsid w:val="00B224FB"/>
    <w:rsid w:val="00B22795"/>
    <w:rsid w:val="00B22F30"/>
    <w:rsid w:val="00B23092"/>
    <w:rsid w:val="00B232E3"/>
    <w:rsid w:val="00B2332D"/>
    <w:rsid w:val="00B23576"/>
    <w:rsid w:val="00B23725"/>
    <w:rsid w:val="00B238D4"/>
    <w:rsid w:val="00B239BA"/>
    <w:rsid w:val="00B23AE9"/>
    <w:rsid w:val="00B240B2"/>
    <w:rsid w:val="00B24159"/>
    <w:rsid w:val="00B246F0"/>
    <w:rsid w:val="00B247ED"/>
    <w:rsid w:val="00B2521B"/>
    <w:rsid w:val="00B25297"/>
    <w:rsid w:val="00B25441"/>
    <w:rsid w:val="00B25645"/>
    <w:rsid w:val="00B256C9"/>
    <w:rsid w:val="00B25947"/>
    <w:rsid w:val="00B259DB"/>
    <w:rsid w:val="00B263C6"/>
    <w:rsid w:val="00B266CD"/>
    <w:rsid w:val="00B26A01"/>
    <w:rsid w:val="00B26CBA"/>
    <w:rsid w:val="00B27217"/>
    <w:rsid w:val="00B27344"/>
    <w:rsid w:val="00B27910"/>
    <w:rsid w:val="00B27960"/>
    <w:rsid w:val="00B279E9"/>
    <w:rsid w:val="00B27B09"/>
    <w:rsid w:val="00B30415"/>
    <w:rsid w:val="00B30441"/>
    <w:rsid w:val="00B30CEE"/>
    <w:rsid w:val="00B31857"/>
    <w:rsid w:val="00B31867"/>
    <w:rsid w:val="00B31B64"/>
    <w:rsid w:val="00B31EAE"/>
    <w:rsid w:val="00B321F7"/>
    <w:rsid w:val="00B32327"/>
    <w:rsid w:val="00B32372"/>
    <w:rsid w:val="00B323FA"/>
    <w:rsid w:val="00B3267A"/>
    <w:rsid w:val="00B33054"/>
    <w:rsid w:val="00B3320D"/>
    <w:rsid w:val="00B336E1"/>
    <w:rsid w:val="00B337F8"/>
    <w:rsid w:val="00B3397A"/>
    <w:rsid w:val="00B339E2"/>
    <w:rsid w:val="00B33F5F"/>
    <w:rsid w:val="00B34110"/>
    <w:rsid w:val="00B34368"/>
    <w:rsid w:val="00B34801"/>
    <w:rsid w:val="00B34866"/>
    <w:rsid w:val="00B34E25"/>
    <w:rsid w:val="00B3524E"/>
    <w:rsid w:val="00B35590"/>
    <w:rsid w:val="00B35625"/>
    <w:rsid w:val="00B35ACA"/>
    <w:rsid w:val="00B35F5D"/>
    <w:rsid w:val="00B3613B"/>
    <w:rsid w:val="00B36658"/>
    <w:rsid w:val="00B366D3"/>
    <w:rsid w:val="00B3679D"/>
    <w:rsid w:val="00B368FA"/>
    <w:rsid w:val="00B369E1"/>
    <w:rsid w:val="00B36D1E"/>
    <w:rsid w:val="00B36FCA"/>
    <w:rsid w:val="00B3726E"/>
    <w:rsid w:val="00B372D1"/>
    <w:rsid w:val="00B379D9"/>
    <w:rsid w:val="00B37D43"/>
    <w:rsid w:val="00B37DA9"/>
    <w:rsid w:val="00B40319"/>
    <w:rsid w:val="00B40443"/>
    <w:rsid w:val="00B404C1"/>
    <w:rsid w:val="00B409D2"/>
    <w:rsid w:val="00B40B03"/>
    <w:rsid w:val="00B40D76"/>
    <w:rsid w:val="00B40F69"/>
    <w:rsid w:val="00B410DC"/>
    <w:rsid w:val="00B41127"/>
    <w:rsid w:val="00B41162"/>
    <w:rsid w:val="00B41272"/>
    <w:rsid w:val="00B414CA"/>
    <w:rsid w:val="00B41509"/>
    <w:rsid w:val="00B415BF"/>
    <w:rsid w:val="00B415D6"/>
    <w:rsid w:val="00B4182A"/>
    <w:rsid w:val="00B418C2"/>
    <w:rsid w:val="00B41C97"/>
    <w:rsid w:val="00B4214E"/>
    <w:rsid w:val="00B42428"/>
    <w:rsid w:val="00B42625"/>
    <w:rsid w:val="00B42A34"/>
    <w:rsid w:val="00B42D6F"/>
    <w:rsid w:val="00B431C2"/>
    <w:rsid w:val="00B433A9"/>
    <w:rsid w:val="00B435FB"/>
    <w:rsid w:val="00B436F8"/>
    <w:rsid w:val="00B43750"/>
    <w:rsid w:val="00B4375B"/>
    <w:rsid w:val="00B43816"/>
    <w:rsid w:val="00B43D63"/>
    <w:rsid w:val="00B43E14"/>
    <w:rsid w:val="00B441BF"/>
    <w:rsid w:val="00B441CD"/>
    <w:rsid w:val="00B446E9"/>
    <w:rsid w:val="00B4498F"/>
    <w:rsid w:val="00B44E2B"/>
    <w:rsid w:val="00B44E71"/>
    <w:rsid w:val="00B45292"/>
    <w:rsid w:val="00B45392"/>
    <w:rsid w:val="00B46097"/>
    <w:rsid w:val="00B465DB"/>
    <w:rsid w:val="00B46918"/>
    <w:rsid w:val="00B46A75"/>
    <w:rsid w:val="00B46C35"/>
    <w:rsid w:val="00B46D78"/>
    <w:rsid w:val="00B47143"/>
    <w:rsid w:val="00B4785F"/>
    <w:rsid w:val="00B47AF2"/>
    <w:rsid w:val="00B501B8"/>
    <w:rsid w:val="00B502BA"/>
    <w:rsid w:val="00B504F2"/>
    <w:rsid w:val="00B50626"/>
    <w:rsid w:val="00B506B4"/>
    <w:rsid w:val="00B50715"/>
    <w:rsid w:val="00B5127B"/>
    <w:rsid w:val="00B51357"/>
    <w:rsid w:val="00B5144D"/>
    <w:rsid w:val="00B51D77"/>
    <w:rsid w:val="00B51EAE"/>
    <w:rsid w:val="00B522C9"/>
    <w:rsid w:val="00B5234A"/>
    <w:rsid w:val="00B527BE"/>
    <w:rsid w:val="00B52A01"/>
    <w:rsid w:val="00B52A0C"/>
    <w:rsid w:val="00B52A71"/>
    <w:rsid w:val="00B52CC9"/>
    <w:rsid w:val="00B52E8A"/>
    <w:rsid w:val="00B53282"/>
    <w:rsid w:val="00B532ED"/>
    <w:rsid w:val="00B53422"/>
    <w:rsid w:val="00B53719"/>
    <w:rsid w:val="00B53D00"/>
    <w:rsid w:val="00B53FA3"/>
    <w:rsid w:val="00B5457B"/>
    <w:rsid w:val="00B54582"/>
    <w:rsid w:val="00B545A1"/>
    <w:rsid w:val="00B5474A"/>
    <w:rsid w:val="00B549FE"/>
    <w:rsid w:val="00B55128"/>
    <w:rsid w:val="00B553D8"/>
    <w:rsid w:val="00B559A8"/>
    <w:rsid w:val="00B562FE"/>
    <w:rsid w:val="00B5637D"/>
    <w:rsid w:val="00B5688E"/>
    <w:rsid w:val="00B56DC1"/>
    <w:rsid w:val="00B573E4"/>
    <w:rsid w:val="00B576AE"/>
    <w:rsid w:val="00B57CC2"/>
    <w:rsid w:val="00B60252"/>
    <w:rsid w:val="00B60308"/>
    <w:rsid w:val="00B604C6"/>
    <w:rsid w:val="00B6090F"/>
    <w:rsid w:val="00B60A00"/>
    <w:rsid w:val="00B60A1E"/>
    <w:rsid w:val="00B6102D"/>
    <w:rsid w:val="00B61B3A"/>
    <w:rsid w:val="00B61B8D"/>
    <w:rsid w:val="00B62849"/>
    <w:rsid w:val="00B628FD"/>
    <w:rsid w:val="00B62E01"/>
    <w:rsid w:val="00B6318D"/>
    <w:rsid w:val="00B63306"/>
    <w:rsid w:val="00B635F5"/>
    <w:rsid w:val="00B636C0"/>
    <w:rsid w:val="00B638CC"/>
    <w:rsid w:val="00B642F9"/>
    <w:rsid w:val="00B64587"/>
    <w:rsid w:val="00B6469C"/>
    <w:rsid w:val="00B64D33"/>
    <w:rsid w:val="00B64D3E"/>
    <w:rsid w:val="00B64F52"/>
    <w:rsid w:val="00B6531A"/>
    <w:rsid w:val="00B65729"/>
    <w:rsid w:val="00B65980"/>
    <w:rsid w:val="00B65B2D"/>
    <w:rsid w:val="00B670E7"/>
    <w:rsid w:val="00B67435"/>
    <w:rsid w:val="00B676DA"/>
    <w:rsid w:val="00B67916"/>
    <w:rsid w:val="00B67C98"/>
    <w:rsid w:val="00B67D6A"/>
    <w:rsid w:val="00B702C5"/>
    <w:rsid w:val="00B70522"/>
    <w:rsid w:val="00B7077C"/>
    <w:rsid w:val="00B7163A"/>
    <w:rsid w:val="00B719EE"/>
    <w:rsid w:val="00B71BC2"/>
    <w:rsid w:val="00B71CB9"/>
    <w:rsid w:val="00B726DC"/>
    <w:rsid w:val="00B72CCB"/>
    <w:rsid w:val="00B7308B"/>
    <w:rsid w:val="00B734BD"/>
    <w:rsid w:val="00B734DC"/>
    <w:rsid w:val="00B73627"/>
    <w:rsid w:val="00B73D26"/>
    <w:rsid w:val="00B7426C"/>
    <w:rsid w:val="00B74745"/>
    <w:rsid w:val="00B748AB"/>
    <w:rsid w:val="00B7490A"/>
    <w:rsid w:val="00B74ECB"/>
    <w:rsid w:val="00B74F0D"/>
    <w:rsid w:val="00B74F80"/>
    <w:rsid w:val="00B75C98"/>
    <w:rsid w:val="00B76037"/>
    <w:rsid w:val="00B76098"/>
    <w:rsid w:val="00B76D04"/>
    <w:rsid w:val="00B76E48"/>
    <w:rsid w:val="00B76EC9"/>
    <w:rsid w:val="00B76F02"/>
    <w:rsid w:val="00B77859"/>
    <w:rsid w:val="00B77C8D"/>
    <w:rsid w:val="00B8048E"/>
    <w:rsid w:val="00B8067A"/>
    <w:rsid w:val="00B8076D"/>
    <w:rsid w:val="00B80959"/>
    <w:rsid w:val="00B80BA0"/>
    <w:rsid w:val="00B80C90"/>
    <w:rsid w:val="00B81080"/>
    <w:rsid w:val="00B81886"/>
    <w:rsid w:val="00B81D29"/>
    <w:rsid w:val="00B81DC4"/>
    <w:rsid w:val="00B81E20"/>
    <w:rsid w:val="00B81EF6"/>
    <w:rsid w:val="00B824AC"/>
    <w:rsid w:val="00B824E4"/>
    <w:rsid w:val="00B8258C"/>
    <w:rsid w:val="00B82B17"/>
    <w:rsid w:val="00B82B1A"/>
    <w:rsid w:val="00B83205"/>
    <w:rsid w:val="00B83549"/>
    <w:rsid w:val="00B85446"/>
    <w:rsid w:val="00B854CA"/>
    <w:rsid w:val="00B85952"/>
    <w:rsid w:val="00B8598C"/>
    <w:rsid w:val="00B85B29"/>
    <w:rsid w:val="00B85CCF"/>
    <w:rsid w:val="00B86397"/>
    <w:rsid w:val="00B86715"/>
    <w:rsid w:val="00B867C3"/>
    <w:rsid w:val="00B86DFA"/>
    <w:rsid w:val="00B90157"/>
    <w:rsid w:val="00B901D6"/>
    <w:rsid w:val="00B9022C"/>
    <w:rsid w:val="00B904A0"/>
    <w:rsid w:val="00B904C5"/>
    <w:rsid w:val="00B9096C"/>
    <w:rsid w:val="00B90B4B"/>
    <w:rsid w:val="00B90C65"/>
    <w:rsid w:val="00B90EC2"/>
    <w:rsid w:val="00B9103B"/>
    <w:rsid w:val="00B91790"/>
    <w:rsid w:val="00B91E78"/>
    <w:rsid w:val="00B922F1"/>
    <w:rsid w:val="00B9243C"/>
    <w:rsid w:val="00B924AD"/>
    <w:rsid w:val="00B9252C"/>
    <w:rsid w:val="00B92971"/>
    <w:rsid w:val="00B933E8"/>
    <w:rsid w:val="00B935AD"/>
    <w:rsid w:val="00B935F5"/>
    <w:rsid w:val="00B93840"/>
    <w:rsid w:val="00B93A46"/>
    <w:rsid w:val="00B93B7D"/>
    <w:rsid w:val="00B93E4B"/>
    <w:rsid w:val="00B93F05"/>
    <w:rsid w:val="00B93F41"/>
    <w:rsid w:val="00B94140"/>
    <w:rsid w:val="00B94561"/>
    <w:rsid w:val="00B94A07"/>
    <w:rsid w:val="00B94C66"/>
    <w:rsid w:val="00B94E84"/>
    <w:rsid w:val="00B94FA8"/>
    <w:rsid w:val="00B95088"/>
    <w:rsid w:val="00B954B5"/>
    <w:rsid w:val="00B96153"/>
    <w:rsid w:val="00B96EED"/>
    <w:rsid w:val="00B973F1"/>
    <w:rsid w:val="00B978B8"/>
    <w:rsid w:val="00B97C8B"/>
    <w:rsid w:val="00B97CC2"/>
    <w:rsid w:val="00B97DCA"/>
    <w:rsid w:val="00B97EB2"/>
    <w:rsid w:val="00BA01AA"/>
    <w:rsid w:val="00BA0443"/>
    <w:rsid w:val="00BA06F8"/>
    <w:rsid w:val="00BA0931"/>
    <w:rsid w:val="00BA0AB6"/>
    <w:rsid w:val="00BA0E93"/>
    <w:rsid w:val="00BA12A9"/>
    <w:rsid w:val="00BA12BD"/>
    <w:rsid w:val="00BA13BE"/>
    <w:rsid w:val="00BA1561"/>
    <w:rsid w:val="00BA1A4E"/>
    <w:rsid w:val="00BA1FF7"/>
    <w:rsid w:val="00BA205C"/>
    <w:rsid w:val="00BA22AF"/>
    <w:rsid w:val="00BA236D"/>
    <w:rsid w:val="00BA2CDC"/>
    <w:rsid w:val="00BA3098"/>
    <w:rsid w:val="00BA339F"/>
    <w:rsid w:val="00BA3484"/>
    <w:rsid w:val="00BA3600"/>
    <w:rsid w:val="00BA39F0"/>
    <w:rsid w:val="00BA40FA"/>
    <w:rsid w:val="00BA438F"/>
    <w:rsid w:val="00BA447B"/>
    <w:rsid w:val="00BA44F5"/>
    <w:rsid w:val="00BA45F8"/>
    <w:rsid w:val="00BA469B"/>
    <w:rsid w:val="00BA470B"/>
    <w:rsid w:val="00BA4C86"/>
    <w:rsid w:val="00BA4D84"/>
    <w:rsid w:val="00BA4E59"/>
    <w:rsid w:val="00BA570E"/>
    <w:rsid w:val="00BA634D"/>
    <w:rsid w:val="00BA63B7"/>
    <w:rsid w:val="00BA63D5"/>
    <w:rsid w:val="00BA663F"/>
    <w:rsid w:val="00BA66E9"/>
    <w:rsid w:val="00BA6A1F"/>
    <w:rsid w:val="00BA6A7F"/>
    <w:rsid w:val="00BA7066"/>
    <w:rsid w:val="00BA71AD"/>
    <w:rsid w:val="00BA764E"/>
    <w:rsid w:val="00BA7757"/>
    <w:rsid w:val="00BA7822"/>
    <w:rsid w:val="00BA78B0"/>
    <w:rsid w:val="00BA79EF"/>
    <w:rsid w:val="00BA7D55"/>
    <w:rsid w:val="00BA7F14"/>
    <w:rsid w:val="00BA7FBA"/>
    <w:rsid w:val="00BB01D1"/>
    <w:rsid w:val="00BB0289"/>
    <w:rsid w:val="00BB066F"/>
    <w:rsid w:val="00BB0756"/>
    <w:rsid w:val="00BB08E0"/>
    <w:rsid w:val="00BB0BC1"/>
    <w:rsid w:val="00BB0E78"/>
    <w:rsid w:val="00BB1F57"/>
    <w:rsid w:val="00BB2AE6"/>
    <w:rsid w:val="00BB2D3C"/>
    <w:rsid w:val="00BB30E8"/>
    <w:rsid w:val="00BB35A3"/>
    <w:rsid w:val="00BB3D08"/>
    <w:rsid w:val="00BB3E66"/>
    <w:rsid w:val="00BB4050"/>
    <w:rsid w:val="00BB4151"/>
    <w:rsid w:val="00BB450A"/>
    <w:rsid w:val="00BB464C"/>
    <w:rsid w:val="00BB4C86"/>
    <w:rsid w:val="00BB4F0A"/>
    <w:rsid w:val="00BB50E3"/>
    <w:rsid w:val="00BB547A"/>
    <w:rsid w:val="00BB54A1"/>
    <w:rsid w:val="00BB5554"/>
    <w:rsid w:val="00BB58E2"/>
    <w:rsid w:val="00BB5AF3"/>
    <w:rsid w:val="00BB5E48"/>
    <w:rsid w:val="00BB6403"/>
    <w:rsid w:val="00BB6424"/>
    <w:rsid w:val="00BB662E"/>
    <w:rsid w:val="00BB6695"/>
    <w:rsid w:val="00BB6901"/>
    <w:rsid w:val="00BB6AB0"/>
    <w:rsid w:val="00BB74DD"/>
    <w:rsid w:val="00BC04BE"/>
    <w:rsid w:val="00BC0575"/>
    <w:rsid w:val="00BC0AA0"/>
    <w:rsid w:val="00BC25E2"/>
    <w:rsid w:val="00BC269C"/>
    <w:rsid w:val="00BC2937"/>
    <w:rsid w:val="00BC29B1"/>
    <w:rsid w:val="00BC30CE"/>
    <w:rsid w:val="00BC31A7"/>
    <w:rsid w:val="00BC334A"/>
    <w:rsid w:val="00BC359F"/>
    <w:rsid w:val="00BC384F"/>
    <w:rsid w:val="00BC3D73"/>
    <w:rsid w:val="00BC3E10"/>
    <w:rsid w:val="00BC3F0D"/>
    <w:rsid w:val="00BC4086"/>
    <w:rsid w:val="00BC4260"/>
    <w:rsid w:val="00BC4572"/>
    <w:rsid w:val="00BC4C96"/>
    <w:rsid w:val="00BC5644"/>
    <w:rsid w:val="00BC58B1"/>
    <w:rsid w:val="00BC6207"/>
    <w:rsid w:val="00BC66FA"/>
    <w:rsid w:val="00BC6B15"/>
    <w:rsid w:val="00BC6CEF"/>
    <w:rsid w:val="00BC6EED"/>
    <w:rsid w:val="00BC721D"/>
    <w:rsid w:val="00BC7A2D"/>
    <w:rsid w:val="00BC7A9D"/>
    <w:rsid w:val="00BC7DA3"/>
    <w:rsid w:val="00BC7E6E"/>
    <w:rsid w:val="00BC7EEE"/>
    <w:rsid w:val="00BD0483"/>
    <w:rsid w:val="00BD094D"/>
    <w:rsid w:val="00BD0D12"/>
    <w:rsid w:val="00BD0F92"/>
    <w:rsid w:val="00BD11F8"/>
    <w:rsid w:val="00BD161C"/>
    <w:rsid w:val="00BD21AE"/>
    <w:rsid w:val="00BD23A3"/>
    <w:rsid w:val="00BD28E7"/>
    <w:rsid w:val="00BD2C0A"/>
    <w:rsid w:val="00BD2CDB"/>
    <w:rsid w:val="00BD2E1C"/>
    <w:rsid w:val="00BD304C"/>
    <w:rsid w:val="00BD341C"/>
    <w:rsid w:val="00BD37B2"/>
    <w:rsid w:val="00BD3C32"/>
    <w:rsid w:val="00BD3F80"/>
    <w:rsid w:val="00BD3FC8"/>
    <w:rsid w:val="00BD4108"/>
    <w:rsid w:val="00BD4211"/>
    <w:rsid w:val="00BD49C2"/>
    <w:rsid w:val="00BD4CC5"/>
    <w:rsid w:val="00BD4E15"/>
    <w:rsid w:val="00BD51FF"/>
    <w:rsid w:val="00BD59B8"/>
    <w:rsid w:val="00BD5A0E"/>
    <w:rsid w:val="00BD5B12"/>
    <w:rsid w:val="00BD602C"/>
    <w:rsid w:val="00BD65AC"/>
    <w:rsid w:val="00BD667D"/>
    <w:rsid w:val="00BD6CA2"/>
    <w:rsid w:val="00BD7189"/>
    <w:rsid w:val="00BD7F68"/>
    <w:rsid w:val="00BE01AF"/>
    <w:rsid w:val="00BE05DC"/>
    <w:rsid w:val="00BE0988"/>
    <w:rsid w:val="00BE0DB7"/>
    <w:rsid w:val="00BE12B6"/>
    <w:rsid w:val="00BE1C20"/>
    <w:rsid w:val="00BE1F71"/>
    <w:rsid w:val="00BE22EA"/>
    <w:rsid w:val="00BE26CC"/>
    <w:rsid w:val="00BE2C84"/>
    <w:rsid w:val="00BE346C"/>
    <w:rsid w:val="00BE36A2"/>
    <w:rsid w:val="00BE3832"/>
    <w:rsid w:val="00BE4176"/>
    <w:rsid w:val="00BE47FF"/>
    <w:rsid w:val="00BE4842"/>
    <w:rsid w:val="00BE49D0"/>
    <w:rsid w:val="00BE4EBB"/>
    <w:rsid w:val="00BE54D8"/>
    <w:rsid w:val="00BE5602"/>
    <w:rsid w:val="00BE58DE"/>
    <w:rsid w:val="00BE5B42"/>
    <w:rsid w:val="00BE61A4"/>
    <w:rsid w:val="00BE6357"/>
    <w:rsid w:val="00BE6BA7"/>
    <w:rsid w:val="00BE72A8"/>
    <w:rsid w:val="00BE7924"/>
    <w:rsid w:val="00BE794C"/>
    <w:rsid w:val="00BE7BBA"/>
    <w:rsid w:val="00BE7DDA"/>
    <w:rsid w:val="00BF081A"/>
    <w:rsid w:val="00BF0862"/>
    <w:rsid w:val="00BF0930"/>
    <w:rsid w:val="00BF0AEB"/>
    <w:rsid w:val="00BF0C12"/>
    <w:rsid w:val="00BF0FA0"/>
    <w:rsid w:val="00BF106E"/>
    <w:rsid w:val="00BF1126"/>
    <w:rsid w:val="00BF1440"/>
    <w:rsid w:val="00BF26B0"/>
    <w:rsid w:val="00BF2A12"/>
    <w:rsid w:val="00BF2ACB"/>
    <w:rsid w:val="00BF3072"/>
    <w:rsid w:val="00BF372E"/>
    <w:rsid w:val="00BF3AF1"/>
    <w:rsid w:val="00BF3C5C"/>
    <w:rsid w:val="00BF453D"/>
    <w:rsid w:val="00BF47BA"/>
    <w:rsid w:val="00BF496C"/>
    <w:rsid w:val="00BF4B7B"/>
    <w:rsid w:val="00BF4B92"/>
    <w:rsid w:val="00BF4E2E"/>
    <w:rsid w:val="00BF4EBA"/>
    <w:rsid w:val="00BF5685"/>
    <w:rsid w:val="00BF57EE"/>
    <w:rsid w:val="00BF5A2D"/>
    <w:rsid w:val="00BF5B0A"/>
    <w:rsid w:val="00BF6203"/>
    <w:rsid w:val="00BF6A96"/>
    <w:rsid w:val="00BF6EA4"/>
    <w:rsid w:val="00BF6F16"/>
    <w:rsid w:val="00BF7053"/>
    <w:rsid w:val="00BF70B6"/>
    <w:rsid w:val="00BF74DB"/>
    <w:rsid w:val="00BF7BE2"/>
    <w:rsid w:val="00BF7D63"/>
    <w:rsid w:val="00BF7D8B"/>
    <w:rsid w:val="00BF7FF7"/>
    <w:rsid w:val="00C006F3"/>
    <w:rsid w:val="00C007C6"/>
    <w:rsid w:val="00C00CA4"/>
    <w:rsid w:val="00C00D2B"/>
    <w:rsid w:val="00C00F57"/>
    <w:rsid w:val="00C0109A"/>
    <w:rsid w:val="00C01240"/>
    <w:rsid w:val="00C012CB"/>
    <w:rsid w:val="00C01A2F"/>
    <w:rsid w:val="00C01C21"/>
    <w:rsid w:val="00C01F78"/>
    <w:rsid w:val="00C025CE"/>
    <w:rsid w:val="00C025D2"/>
    <w:rsid w:val="00C02622"/>
    <w:rsid w:val="00C02685"/>
    <w:rsid w:val="00C02975"/>
    <w:rsid w:val="00C033A6"/>
    <w:rsid w:val="00C033A8"/>
    <w:rsid w:val="00C03F48"/>
    <w:rsid w:val="00C046DD"/>
    <w:rsid w:val="00C05317"/>
    <w:rsid w:val="00C05355"/>
    <w:rsid w:val="00C057AC"/>
    <w:rsid w:val="00C059BC"/>
    <w:rsid w:val="00C05BFF"/>
    <w:rsid w:val="00C05CAB"/>
    <w:rsid w:val="00C06054"/>
    <w:rsid w:val="00C06115"/>
    <w:rsid w:val="00C065B5"/>
    <w:rsid w:val="00C0682E"/>
    <w:rsid w:val="00C069AA"/>
    <w:rsid w:val="00C069CD"/>
    <w:rsid w:val="00C06A15"/>
    <w:rsid w:val="00C06AEC"/>
    <w:rsid w:val="00C06CBE"/>
    <w:rsid w:val="00C07037"/>
    <w:rsid w:val="00C07260"/>
    <w:rsid w:val="00C07288"/>
    <w:rsid w:val="00C07897"/>
    <w:rsid w:val="00C106D4"/>
    <w:rsid w:val="00C10713"/>
    <w:rsid w:val="00C10C9B"/>
    <w:rsid w:val="00C10CAF"/>
    <w:rsid w:val="00C11313"/>
    <w:rsid w:val="00C115B5"/>
    <w:rsid w:val="00C11641"/>
    <w:rsid w:val="00C11681"/>
    <w:rsid w:val="00C11708"/>
    <w:rsid w:val="00C11D24"/>
    <w:rsid w:val="00C11F03"/>
    <w:rsid w:val="00C11FDD"/>
    <w:rsid w:val="00C12AAF"/>
    <w:rsid w:val="00C12CC0"/>
    <w:rsid w:val="00C12FEF"/>
    <w:rsid w:val="00C132BD"/>
    <w:rsid w:val="00C13A8E"/>
    <w:rsid w:val="00C140E2"/>
    <w:rsid w:val="00C143FE"/>
    <w:rsid w:val="00C1464C"/>
    <w:rsid w:val="00C15263"/>
    <w:rsid w:val="00C15582"/>
    <w:rsid w:val="00C155D6"/>
    <w:rsid w:val="00C157B4"/>
    <w:rsid w:val="00C1587A"/>
    <w:rsid w:val="00C160ED"/>
    <w:rsid w:val="00C1627E"/>
    <w:rsid w:val="00C16438"/>
    <w:rsid w:val="00C1667A"/>
    <w:rsid w:val="00C17124"/>
    <w:rsid w:val="00C1761E"/>
    <w:rsid w:val="00C1789D"/>
    <w:rsid w:val="00C17CA0"/>
    <w:rsid w:val="00C2020D"/>
    <w:rsid w:val="00C20AF2"/>
    <w:rsid w:val="00C2115A"/>
    <w:rsid w:val="00C2294C"/>
    <w:rsid w:val="00C22B87"/>
    <w:rsid w:val="00C23127"/>
    <w:rsid w:val="00C23378"/>
    <w:rsid w:val="00C233F5"/>
    <w:rsid w:val="00C23BE0"/>
    <w:rsid w:val="00C23F7C"/>
    <w:rsid w:val="00C24090"/>
    <w:rsid w:val="00C24093"/>
    <w:rsid w:val="00C242E0"/>
    <w:rsid w:val="00C24678"/>
    <w:rsid w:val="00C24C9A"/>
    <w:rsid w:val="00C24E72"/>
    <w:rsid w:val="00C255CF"/>
    <w:rsid w:val="00C25A3C"/>
    <w:rsid w:val="00C25BF0"/>
    <w:rsid w:val="00C25DE0"/>
    <w:rsid w:val="00C25E00"/>
    <w:rsid w:val="00C25F4E"/>
    <w:rsid w:val="00C25F8F"/>
    <w:rsid w:val="00C2605E"/>
    <w:rsid w:val="00C2612B"/>
    <w:rsid w:val="00C26359"/>
    <w:rsid w:val="00C26859"/>
    <w:rsid w:val="00C27FF9"/>
    <w:rsid w:val="00C3056E"/>
    <w:rsid w:val="00C30C9A"/>
    <w:rsid w:val="00C30E94"/>
    <w:rsid w:val="00C3115F"/>
    <w:rsid w:val="00C325D9"/>
    <w:rsid w:val="00C32BC1"/>
    <w:rsid w:val="00C33017"/>
    <w:rsid w:val="00C332D6"/>
    <w:rsid w:val="00C33425"/>
    <w:rsid w:val="00C33512"/>
    <w:rsid w:val="00C33B96"/>
    <w:rsid w:val="00C33BE9"/>
    <w:rsid w:val="00C34077"/>
    <w:rsid w:val="00C34083"/>
    <w:rsid w:val="00C34126"/>
    <w:rsid w:val="00C3450C"/>
    <w:rsid w:val="00C34B13"/>
    <w:rsid w:val="00C34DF2"/>
    <w:rsid w:val="00C3529F"/>
    <w:rsid w:val="00C352DC"/>
    <w:rsid w:val="00C35407"/>
    <w:rsid w:val="00C35560"/>
    <w:rsid w:val="00C355E2"/>
    <w:rsid w:val="00C3651D"/>
    <w:rsid w:val="00C3684A"/>
    <w:rsid w:val="00C36D70"/>
    <w:rsid w:val="00C36E35"/>
    <w:rsid w:val="00C370CF"/>
    <w:rsid w:val="00C370DB"/>
    <w:rsid w:val="00C37326"/>
    <w:rsid w:val="00C3758D"/>
    <w:rsid w:val="00C37681"/>
    <w:rsid w:val="00C376D5"/>
    <w:rsid w:val="00C37988"/>
    <w:rsid w:val="00C404F9"/>
    <w:rsid w:val="00C40797"/>
    <w:rsid w:val="00C4101B"/>
    <w:rsid w:val="00C4132A"/>
    <w:rsid w:val="00C41B57"/>
    <w:rsid w:val="00C41CE7"/>
    <w:rsid w:val="00C4208C"/>
    <w:rsid w:val="00C42091"/>
    <w:rsid w:val="00C4257B"/>
    <w:rsid w:val="00C42E55"/>
    <w:rsid w:val="00C42FEB"/>
    <w:rsid w:val="00C43791"/>
    <w:rsid w:val="00C43CEC"/>
    <w:rsid w:val="00C44467"/>
    <w:rsid w:val="00C45FDB"/>
    <w:rsid w:val="00C4609F"/>
    <w:rsid w:val="00C46403"/>
    <w:rsid w:val="00C4641A"/>
    <w:rsid w:val="00C46B83"/>
    <w:rsid w:val="00C46BF6"/>
    <w:rsid w:val="00C47505"/>
    <w:rsid w:val="00C47557"/>
    <w:rsid w:val="00C511AE"/>
    <w:rsid w:val="00C5121D"/>
    <w:rsid w:val="00C51301"/>
    <w:rsid w:val="00C5150C"/>
    <w:rsid w:val="00C519B5"/>
    <w:rsid w:val="00C51AC3"/>
    <w:rsid w:val="00C51B37"/>
    <w:rsid w:val="00C51E55"/>
    <w:rsid w:val="00C525CA"/>
    <w:rsid w:val="00C529FA"/>
    <w:rsid w:val="00C52D24"/>
    <w:rsid w:val="00C531ED"/>
    <w:rsid w:val="00C535BC"/>
    <w:rsid w:val="00C53623"/>
    <w:rsid w:val="00C53A9C"/>
    <w:rsid w:val="00C53B88"/>
    <w:rsid w:val="00C53BC4"/>
    <w:rsid w:val="00C545B5"/>
    <w:rsid w:val="00C5479B"/>
    <w:rsid w:val="00C547D9"/>
    <w:rsid w:val="00C54986"/>
    <w:rsid w:val="00C5551F"/>
    <w:rsid w:val="00C5570F"/>
    <w:rsid w:val="00C5571B"/>
    <w:rsid w:val="00C557DA"/>
    <w:rsid w:val="00C55AEF"/>
    <w:rsid w:val="00C565E4"/>
    <w:rsid w:val="00C57039"/>
    <w:rsid w:val="00C572D0"/>
    <w:rsid w:val="00C578B6"/>
    <w:rsid w:val="00C57928"/>
    <w:rsid w:val="00C57A05"/>
    <w:rsid w:val="00C57D0D"/>
    <w:rsid w:val="00C60049"/>
    <w:rsid w:val="00C6034C"/>
    <w:rsid w:val="00C60491"/>
    <w:rsid w:val="00C6109C"/>
    <w:rsid w:val="00C613AA"/>
    <w:rsid w:val="00C6149B"/>
    <w:rsid w:val="00C618F6"/>
    <w:rsid w:val="00C62199"/>
    <w:rsid w:val="00C62BB4"/>
    <w:rsid w:val="00C6352B"/>
    <w:rsid w:val="00C635EF"/>
    <w:rsid w:val="00C6426B"/>
    <w:rsid w:val="00C64280"/>
    <w:rsid w:val="00C644B4"/>
    <w:rsid w:val="00C64729"/>
    <w:rsid w:val="00C64D45"/>
    <w:rsid w:val="00C64D78"/>
    <w:rsid w:val="00C651A5"/>
    <w:rsid w:val="00C65966"/>
    <w:rsid w:val="00C65A8A"/>
    <w:rsid w:val="00C66175"/>
    <w:rsid w:val="00C66349"/>
    <w:rsid w:val="00C665F3"/>
    <w:rsid w:val="00C66CD4"/>
    <w:rsid w:val="00C66DAD"/>
    <w:rsid w:val="00C67264"/>
    <w:rsid w:val="00C676A8"/>
    <w:rsid w:val="00C701B0"/>
    <w:rsid w:val="00C70330"/>
    <w:rsid w:val="00C70345"/>
    <w:rsid w:val="00C70589"/>
    <w:rsid w:val="00C70A3E"/>
    <w:rsid w:val="00C7111C"/>
    <w:rsid w:val="00C71283"/>
    <w:rsid w:val="00C71450"/>
    <w:rsid w:val="00C7166E"/>
    <w:rsid w:val="00C716E3"/>
    <w:rsid w:val="00C71862"/>
    <w:rsid w:val="00C71C84"/>
    <w:rsid w:val="00C71D4A"/>
    <w:rsid w:val="00C71E65"/>
    <w:rsid w:val="00C7205C"/>
    <w:rsid w:val="00C7237E"/>
    <w:rsid w:val="00C7265A"/>
    <w:rsid w:val="00C72996"/>
    <w:rsid w:val="00C72A24"/>
    <w:rsid w:val="00C73206"/>
    <w:rsid w:val="00C735F2"/>
    <w:rsid w:val="00C73B01"/>
    <w:rsid w:val="00C73DB2"/>
    <w:rsid w:val="00C73E94"/>
    <w:rsid w:val="00C7416D"/>
    <w:rsid w:val="00C7446D"/>
    <w:rsid w:val="00C74B2B"/>
    <w:rsid w:val="00C7542F"/>
    <w:rsid w:val="00C75456"/>
    <w:rsid w:val="00C75793"/>
    <w:rsid w:val="00C75938"/>
    <w:rsid w:val="00C75BE2"/>
    <w:rsid w:val="00C75F12"/>
    <w:rsid w:val="00C76022"/>
    <w:rsid w:val="00C762E7"/>
    <w:rsid w:val="00C7667E"/>
    <w:rsid w:val="00C76755"/>
    <w:rsid w:val="00C76A57"/>
    <w:rsid w:val="00C76A6B"/>
    <w:rsid w:val="00C76C18"/>
    <w:rsid w:val="00C76EF5"/>
    <w:rsid w:val="00C7750B"/>
    <w:rsid w:val="00C77DBB"/>
    <w:rsid w:val="00C805B3"/>
    <w:rsid w:val="00C808B3"/>
    <w:rsid w:val="00C80B9C"/>
    <w:rsid w:val="00C80C94"/>
    <w:rsid w:val="00C80E06"/>
    <w:rsid w:val="00C81540"/>
    <w:rsid w:val="00C8171A"/>
    <w:rsid w:val="00C81F5C"/>
    <w:rsid w:val="00C824C1"/>
    <w:rsid w:val="00C828A3"/>
    <w:rsid w:val="00C82FF6"/>
    <w:rsid w:val="00C835A1"/>
    <w:rsid w:val="00C83905"/>
    <w:rsid w:val="00C84100"/>
    <w:rsid w:val="00C84B92"/>
    <w:rsid w:val="00C84CAD"/>
    <w:rsid w:val="00C84FCF"/>
    <w:rsid w:val="00C85A98"/>
    <w:rsid w:val="00C866D7"/>
    <w:rsid w:val="00C86A37"/>
    <w:rsid w:val="00C86AFF"/>
    <w:rsid w:val="00C8725B"/>
    <w:rsid w:val="00C872B9"/>
    <w:rsid w:val="00C8734B"/>
    <w:rsid w:val="00C87490"/>
    <w:rsid w:val="00C874AE"/>
    <w:rsid w:val="00C87D87"/>
    <w:rsid w:val="00C87F0F"/>
    <w:rsid w:val="00C904CD"/>
    <w:rsid w:val="00C90765"/>
    <w:rsid w:val="00C90DE5"/>
    <w:rsid w:val="00C90FC0"/>
    <w:rsid w:val="00C91439"/>
    <w:rsid w:val="00C91775"/>
    <w:rsid w:val="00C9177F"/>
    <w:rsid w:val="00C91795"/>
    <w:rsid w:val="00C918CB"/>
    <w:rsid w:val="00C91F34"/>
    <w:rsid w:val="00C92080"/>
    <w:rsid w:val="00C92288"/>
    <w:rsid w:val="00C92361"/>
    <w:rsid w:val="00C937C0"/>
    <w:rsid w:val="00C93846"/>
    <w:rsid w:val="00C93BEA"/>
    <w:rsid w:val="00C94077"/>
    <w:rsid w:val="00C944AF"/>
    <w:rsid w:val="00C9475C"/>
    <w:rsid w:val="00C947F1"/>
    <w:rsid w:val="00C948FC"/>
    <w:rsid w:val="00C94AE9"/>
    <w:rsid w:val="00C94FB5"/>
    <w:rsid w:val="00C952DD"/>
    <w:rsid w:val="00C95BF1"/>
    <w:rsid w:val="00C95EBA"/>
    <w:rsid w:val="00C95F2F"/>
    <w:rsid w:val="00C95F43"/>
    <w:rsid w:val="00C9601E"/>
    <w:rsid w:val="00C96BFC"/>
    <w:rsid w:val="00C96D61"/>
    <w:rsid w:val="00C96DD4"/>
    <w:rsid w:val="00C97107"/>
    <w:rsid w:val="00C977D2"/>
    <w:rsid w:val="00C97844"/>
    <w:rsid w:val="00C97B30"/>
    <w:rsid w:val="00C97DCF"/>
    <w:rsid w:val="00CA003E"/>
    <w:rsid w:val="00CA03D5"/>
    <w:rsid w:val="00CA0741"/>
    <w:rsid w:val="00CA0821"/>
    <w:rsid w:val="00CA155A"/>
    <w:rsid w:val="00CA18AB"/>
    <w:rsid w:val="00CA1A7C"/>
    <w:rsid w:val="00CA2182"/>
    <w:rsid w:val="00CA2186"/>
    <w:rsid w:val="00CA2212"/>
    <w:rsid w:val="00CA24A6"/>
    <w:rsid w:val="00CA261B"/>
    <w:rsid w:val="00CA27DC"/>
    <w:rsid w:val="00CA2B85"/>
    <w:rsid w:val="00CA2C75"/>
    <w:rsid w:val="00CA30B5"/>
    <w:rsid w:val="00CA423C"/>
    <w:rsid w:val="00CA471C"/>
    <w:rsid w:val="00CA47E7"/>
    <w:rsid w:val="00CA4F50"/>
    <w:rsid w:val="00CA4FAD"/>
    <w:rsid w:val="00CA51F2"/>
    <w:rsid w:val="00CA5331"/>
    <w:rsid w:val="00CA567A"/>
    <w:rsid w:val="00CA5A30"/>
    <w:rsid w:val="00CA5AC5"/>
    <w:rsid w:val="00CA5BC8"/>
    <w:rsid w:val="00CA5F7C"/>
    <w:rsid w:val="00CA6431"/>
    <w:rsid w:val="00CA64AA"/>
    <w:rsid w:val="00CA65F5"/>
    <w:rsid w:val="00CA66A8"/>
    <w:rsid w:val="00CA7593"/>
    <w:rsid w:val="00CA788D"/>
    <w:rsid w:val="00CA78DE"/>
    <w:rsid w:val="00CB0163"/>
    <w:rsid w:val="00CB01D5"/>
    <w:rsid w:val="00CB033C"/>
    <w:rsid w:val="00CB0420"/>
    <w:rsid w:val="00CB1128"/>
    <w:rsid w:val="00CB12D3"/>
    <w:rsid w:val="00CB1342"/>
    <w:rsid w:val="00CB1634"/>
    <w:rsid w:val="00CB17B6"/>
    <w:rsid w:val="00CB2011"/>
    <w:rsid w:val="00CB28DA"/>
    <w:rsid w:val="00CB3179"/>
    <w:rsid w:val="00CB3233"/>
    <w:rsid w:val="00CB3A62"/>
    <w:rsid w:val="00CB420A"/>
    <w:rsid w:val="00CB4400"/>
    <w:rsid w:val="00CB4447"/>
    <w:rsid w:val="00CB47F3"/>
    <w:rsid w:val="00CB560A"/>
    <w:rsid w:val="00CB580E"/>
    <w:rsid w:val="00CB5979"/>
    <w:rsid w:val="00CB5AA6"/>
    <w:rsid w:val="00CB5CD1"/>
    <w:rsid w:val="00CB602C"/>
    <w:rsid w:val="00CB6704"/>
    <w:rsid w:val="00CB68F1"/>
    <w:rsid w:val="00CB6B06"/>
    <w:rsid w:val="00CB6F3A"/>
    <w:rsid w:val="00CB7529"/>
    <w:rsid w:val="00CB7B1D"/>
    <w:rsid w:val="00CB7D54"/>
    <w:rsid w:val="00CB7F99"/>
    <w:rsid w:val="00CC016C"/>
    <w:rsid w:val="00CC019F"/>
    <w:rsid w:val="00CC028C"/>
    <w:rsid w:val="00CC0453"/>
    <w:rsid w:val="00CC0A4E"/>
    <w:rsid w:val="00CC0A9F"/>
    <w:rsid w:val="00CC119D"/>
    <w:rsid w:val="00CC1817"/>
    <w:rsid w:val="00CC18F9"/>
    <w:rsid w:val="00CC1946"/>
    <w:rsid w:val="00CC1A94"/>
    <w:rsid w:val="00CC1E58"/>
    <w:rsid w:val="00CC1F2D"/>
    <w:rsid w:val="00CC25B7"/>
    <w:rsid w:val="00CC323E"/>
    <w:rsid w:val="00CC36FA"/>
    <w:rsid w:val="00CC396D"/>
    <w:rsid w:val="00CC39CC"/>
    <w:rsid w:val="00CC3BCC"/>
    <w:rsid w:val="00CC3F16"/>
    <w:rsid w:val="00CC42C3"/>
    <w:rsid w:val="00CC4562"/>
    <w:rsid w:val="00CC471F"/>
    <w:rsid w:val="00CC47E5"/>
    <w:rsid w:val="00CC50C7"/>
    <w:rsid w:val="00CC527D"/>
    <w:rsid w:val="00CC5361"/>
    <w:rsid w:val="00CC5447"/>
    <w:rsid w:val="00CC54D5"/>
    <w:rsid w:val="00CC5967"/>
    <w:rsid w:val="00CC5D32"/>
    <w:rsid w:val="00CC63A8"/>
    <w:rsid w:val="00CC6422"/>
    <w:rsid w:val="00CC6823"/>
    <w:rsid w:val="00CC6C3B"/>
    <w:rsid w:val="00CC6CE9"/>
    <w:rsid w:val="00CC6F75"/>
    <w:rsid w:val="00CC71EC"/>
    <w:rsid w:val="00CC7684"/>
    <w:rsid w:val="00CC7721"/>
    <w:rsid w:val="00CC7768"/>
    <w:rsid w:val="00CC7C81"/>
    <w:rsid w:val="00CC7FA7"/>
    <w:rsid w:val="00CD02C6"/>
    <w:rsid w:val="00CD0554"/>
    <w:rsid w:val="00CD0A55"/>
    <w:rsid w:val="00CD0AF3"/>
    <w:rsid w:val="00CD10A8"/>
    <w:rsid w:val="00CD1470"/>
    <w:rsid w:val="00CD15D8"/>
    <w:rsid w:val="00CD1F76"/>
    <w:rsid w:val="00CD21CA"/>
    <w:rsid w:val="00CD279D"/>
    <w:rsid w:val="00CD2A2B"/>
    <w:rsid w:val="00CD2A70"/>
    <w:rsid w:val="00CD2AC1"/>
    <w:rsid w:val="00CD2FE3"/>
    <w:rsid w:val="00CD3344"/>
    <w:rsid w:val="00CD33F3"/>
    <w:rsid w:val="00CD34EA"/>
    <w:rsid w:val="00CD376D"/>
    <w:rsid w:val="00CD4122"/>
    <w:rsid w:val="00CD42C7"/>
    <w:rsid w:val="00CD4407"/>
    <w:rsid w:val="00CD4A25"/>
    <w:rsid w:val="00CD4FA8"/>
    <w:rsid w:val="00CD50D1"/>
    <w:rsid w:val="00CD533D"/>
    <w:rsid w:val="00CD545F"/>
    <w:rsid w:val="00CD5566"/>
    <w:rsid w:val="00CD591B"/>
    <w:rsid w:val="00CD5B82"/>
    <w:rsid w:val="00CD5BC4"/>
    <w:rsid w:val="00CD5C3C"/>
    <w:rsid w:val="00CD6AD7"/>
    <w:rsid w:val="00CD6B0B"/>
    <w:rsid w:val="00CD6CD7"/>
    <w:rsid w:val="00CD6E24"/>
    <w:rsid w:val="00CD70E7"/>
    <w:rsid w:val="00CD71DC"/>
    <w:rsid w:val="00CD75B4"/>
    <w:rsid w:val="00CD7C6F"/>
    <w:rsid w:val="00CE00DF"/>
    <w:rsid w:val="00CE01B6"/>
    <w:rsid w:val="00CE046F"/>
    <w:rsid w:val="00CE049D"/>
    <w:rsid w:val="00CE05E8"/>
    <w:rsid w:val="00CE074D"/>
    <w:rsid w:val="00CE0BC8"/>
    <w:rsid w:val="00CE0DDB"/>
    <w:rsid w:val="00CE0F14"/>
    <w:rsid w:val="00CE125C"/>
    <w:rsid w:val="00CE16CB"/>
    <w:rsid w:val="00CE180F"/>
    <w:rsid w:val="00CE1C05"/>
    <w:rsid w:val="00CE1F17"/>
    <w:rsid w:val="00CE2036"/>
    <w:rsid w:val="00CE2275"/>
    <w:rsid w:val="00CE23F7"/>
    <w:rsid w:val="00CE2AC9"/>
    <w:rsid w:val="00CE2B66"/>
    <w:rsid w:val="00CE2BC2"/>
    <w:rsid w:val="00CE2CFE"/>
    <w:rsid w:val="00CE32D4"/>
    <w:rsid w:val="00CE343E"/>
    <w:rsid w:val="00CE38A5"/>
    <w:rsid w:val="00CE4251"/>
    <w:rsid w:val="00CE458A"/>
    <w:rsid w:val="00CE4941"/>
    <w:rsid w:val="00CE516B"/>
    <w:rsid w:val="00CE5681"/>
    <w:rsid w:val="00CE5AD6"/>
    <w:rsid w:val="00CE5C92"/>
    <w:rsid w:val="00CE606E"/>
    <w:rsid w:val="00CE636E"/>
    <w:rsid w:val="00CE666C"/>
    <w:rsid w:val="00CE6950"/>
    <w:rsid w:val="00CE6C9A"/>
    <w:rsid w:val="00CE707F"/>
    <w:rsid w:val="00CE7165"/>
    <w:rsid w:val="00CE750E"/>
    <w:rsid w:val="00CE7930"/>
    <w:rsid w:val="00CF0094"/>
    <w:rsid w:val="00CF050E"/>
    <w:rsid w:val="00CF088A"/>
    <w:rsid w:val="00CF0ADC"/>
    <w:rsid w:val="00CF0B35"/>
    <w:rsid w:val="00CF187C"/>
    <w:rsid w:val="00CF203B"/>
    <w:rsid w:val="00CF2390"/>
    <w:rsid w:val="00CF23E2"/>
    <w:rsid w:val="00CF2D55"/>
    <w:rsid w:val="00CF3160"/>
    <w:rsid w:val="00CF33BD"/>
    <w:rsid w:val="00CF395A"/>
    <w:rsid w:val="00CF3C45"/>
    <w:rsid w:val="00CF4A5E"/>
    <w:rsid w:val="00CF4AE1"/>
    <w:rsid w:val="00CF4C19"/>
    <w:rsid w:val="00CF4E76"/>
    <w:rsid w:val="00CF52CD"/>
    <w:rsid w:val="00CF5574"/>
    <w:rsid w:val="00CF5947"/>
    <w:rsid w:val="00CF5D4E"/>
    <w:rsid w:val="00CF5F7E"/>
    <w:rsid w:val="00CF607A"/>
    <w:rsid w:val="00CF6228"/>
    <w:rsid w:val="00CF6253"/>
    <w:rsid w:val="00CF6495"/>
    <w:rsid w:val="00CF6FCD"/>
    <w:rsid w:val="00CF712C"/>
    <w:rsid w:val="00CF725D"/>
    <w:rsid w:val="00CF766C"/>
    <w:rsid w:val="00CF78E7"/>
    <w:rsid w:val="00CF7C53"/>
    <w:rsid w:val="00CF7EC1"/>
    <w:rsid w:val="00CF7F74"/>
    <w:rsid w:val="00D00038"/>
    <w:rsid w:val="00D00369"/>
    <w:rsid w:val="00D00732"/>
    <w:rsid w:val="00D00BEC"/>
    <w:rsid w:val="00D00DEC"/>
    <w:rsid w:val="00D00EEB"/>
    <w:rsid w:val="00D00F63"/>
    <w:rsid w:val="00D015DB"/>
    <w:rsid w:val="00D01BC9"/>
    <w:rsid w:val="00D01CDE"/>
    <w:rsid w:val="00D01F3E"/>
    <w:rsid w:val="00D02064"/>
    <w:rsid w:val="00D02244"/>
    <w:rsid w:val="00D02B93"/>
    <w:rsid w:val="00D03655"/>
    <w:rsid w:val="00D0455C"/>
    <w:rsid w:val="00D0478E"/>
    <w:rsid w:val="00D04B30"/>
    <w:rsid w:val="00D04B38"/>
    <w:rsid w:val="00D04D28"/>
    <w:rsid w:val="00D04D86"/>
    <w:rsid w:val="00D04EA4"/>
    <w:rsid w:val="00D04F34"/>
    <w:rsid w:val="00D05C9F"/>
    <w:rsid w:val="00D05D19"/>
    <w:rsid w:val="00D062FF"/>
    <w:rsid w:val="00D063B4"/>
    <w:rsid w:val="00D0654F"/>
    <w:rsid w:val="00D06ACB"/>
    <w:rsid w:val="00D06CDF"/>
    <w:rsid w:val="00D0700E"/>
    <w:rsid w:val="00D0712D"/>
    <w:rsid w:val="00D07372"/>
    <w:rsid w:val="00D07646"/>
    <w:rsid w:val="00D07866"/>
    <w:rsid w:val="00D07C88"/>
    <w:rsid w:val="00D1022C"/>
    <w:rsid w:val="00D102B7"/>
    <w:rsid w:val="00D104EE"/>
    <w:rsid w:val="00D107E8"/>
    <w:rsid w:val="00D10AC1"/>
    <w:rsid w:val="00D10C38"/>
    <w:rsid w:val="00D10E38"/>
    <w:rsid w:val="00D10E3F"/>
    <w:rsid w:val="00D112EC"/>
    <w:rsid w:val="00D1177F"/>
    <w:rsid w:val="00D1227A"/>
    <w:rsid w:val="00D122CE"/>
    <w:rsid w:val="00D12681"/>
    <w:rsid w:val="00D128FE"/>
    <w:rsid w:val="00D12C56"/>
    <w:rsid w:val="00D12F73"/>
    <w:rsid w:val="00D13195"/>
    <w:rsid w:val="00D13208"/>
    <w:rsid w:val="00D13546"/>
    <w:rsid w:val="00D142BD"/>
    <w:rsid w:val="00D14ADD"/>
    <w:rsid w:val="00D150C4"/>
    <w:rsid w:val="00D15119"/>
    <w:rsid w:val="00D15C3B"/>
    <w:rsid w:val="00D15D22"/>
    <w:rsid w:val="00D15E16"/>
    <w:rsid w:val="00D15F5D"/>
    <w:rsid w:val="00D15FC1"/>
    <w:rsid w:val="00D1622E"/>
    <w:rsid w:val="00D162C8"/>
    <w:rsid w:val="00D16491"/>
    <w:rsid w:val="00D1670B"/>
    <w:rsid w:val="00D17013"/>
    <w:rsid w:val="00D17360"/>
    <w:rsid w:val="00D17792"/>
    <w:rsid w:val="00D177AF"/>
    <w:rsid w:val="00D17CAC"/>
    <w:rsid w:val="00D17D23"/>
    <w:rsid w:val="00D20181"/>
    <w:rsid w:val="00D202F0"/>
    <w:rsid w:val="00D20419"/>
    <w:rsid w:val="00D20802"/>
    <w:rsid w:val="00D20A13"/>
    <w:rsid w:val="00D20A3A"/>
    <w:rsid w:val="00D20BFF"/>
    <w:rsid w:val="00D21695"/>
    <w:rsid w:val="00D21E69"/>
    <w:rsid w:val="00D22425"/>
    <w:rsid w:val="00D22C97"/>
    <w:rsid w:val="00D22FD9"/>
    <w:rsid w:val="00D2320F"/>
    <w:rsid w:val="00D23660"/>
    <w:rsid w:val="00D239B6"/>
    <w:rsid w:val="00D23AE7"/>
    <w:rsid w:val="00D23C98"/>
    <w:rsid w:val="00D23CBD"/>
    <w:rsid w:val="00D23DC4"/>
    <w:rsid w:val="00D23E60"/>
    <w:rsid w:val="00D240AD"/>
    <w:rsid w:val="00D2452B"/>
    <w:rsid w:val="00D248A6"/>
    <w:rsid w:val="00D24909"/>
    <w:rsid w:val="00D24C90"/>
    <w:rsid w:val="00D2501E"/>
    <w:rsid w:val="00D251D0"/>
    <w:rsid w:val="00D253DA"/>
    <w:rsid w:val="00D2552F"/>
    <w:rsid w:val="00D25A30"/>
    <w:rsid w:val="00D25C8C"/>
    <w:rsid w:val="00D25E3E"/>
    <w:rsid w:val="00D2604A"/>
    <w:rsid w:val="00D2667E"/>
    <w:rsid w:val="00D269B9"/>
    <w:rsid w:val="00D269C6"/>
    <w:rsid w:val="00D26D64"/>
    <w:rsid w:val="00D2764D"/>
    <w:rsid w:val="00D278D6"/>
    <w:rsid w:val="00D30A0B"/>
    <w:rsid w:val="00D30B69"/>
    <w:rsid w:val="00D30E39"/>
    <w:rsid w:val="00D310C1"/>
    <w:rsid w:val="00D316B6"/>
    <w:rsid w:val="00D31704"/>
    <w:rsid w:val="00D317AC"/>
    <w:rsid w:val="00D31B2F"/>
    <w:rsid w:val="00D31E7E"/>
    <w:rsid w:val="00D31EEF"/>
    <w:rsid w:val="00D325FF"/>
    <w:rsid w:val="00D3286E"/>
    <w:rsid w:val="00D32E76"/>
    <w:rsid w:val="00D33888"/>
    <w:rsid w:val="00D338D2"/>
    <w:rsid w:val="00D33A35"/>
    <w:rsid w:val="00D33B9B"/>
    <w:rsid w:val="00D344A5"/>
    <w:rsid w:val="00D34676"/>
    <w:rsid w:val="00D348C2"/>
    <w:rsid w:val="00D34B48"/>
    <w:rsid w:val="00D34F44"/>
    <w:rsid w:val="00D3519A"/>
    <w:rsid w:val="00D3563B"/>
    <w:rsid w:val="00D35F2F"/>
    <w:rsid w:val="00D36774"/>
    <w:rsid w:val="00D36B28"/>
    <w:rsid w:val="00D370A4"/>
    <w:rsid w:val="00D37CD3"/>
    <w:rsid w:val="00D4034D"/>
    <w:rsid w:val="00D409A9"/>
    <w:rsid w:val="00D40CCA"/>
    <w:rsid w:val="00D41310"/>
    <w:rsid w:val="00D41427"/>
    <w:rsid w:val="00D41435"/>
    <w:rsid w:val="00D42487"/>
    <w:rsid w:val="00D4252F"/>
    <w:rsid w:val="00D4260F"/>
    <w:rsid w:val="00D42612"/>
    <w:rsid w:val="00D42621"/>
    <w:rsid w:val="00D428B5"/>
    <w:rsid w:val="00D42A26"/>
    <w:rsid w:val="00D42AD4"/>
    <w:rsid w:val="00D42D52"/>
    <w:rsid w:val="00D42EAC"/>
    <w:rsid w:val="00D42FF2"/>
    <w:rsid w:val="00D43ED2"/>
    <w:rsid w:val="00D43EEC"/>
    <w:rsid w:val="00D44678"/>
    <w:rsid w:val="00D4499F"/>
    <w:rsid w:val="00D4576B"/>
    <w:rsid w:val="00D45AE3"/>
    <w:rsid w:val="00D46187"/>
    <w:rsid w:val="00D462F4"/>
    <w:rsid w:val="00D46807"/>
    <w:rsid w:val="00D46D9B"/>
    <w:rsid w:val="00D46E90"/>
    <w:rsid w:val="00D476B9"/>
    <w:rsid w:val="00D479D7"/>
    <w:rsid w:val="00D502CE"/>
    <w:rsid w:val="00D50451"/>
    <w:rsid w:val="00D50453"/>
    <w:rsid w:val="00D509BB"/>
    <w:rsid w:val="00D50A8F"/>
    <w:rsid w:val="00D50AC5"/>
    <w:rsid w:val="00D50B55"/>
    <w:rsid w:val="00D50F48"/>
    <w:rsid w:val="00D5103B"/>
    <w:rsid w:val="00D517D7"/>
    <w:rsid w:val="00D51E1A"/>
    <w:rsid w:val="00D51FC2"/>
    <w:rsid w:val="00D51FF7"/>
    <w:rsid w:val="00D523C4"/>
    <w:rsid w:val="00D52565"/>
    <w:rsid w:val="00D52B2A"/>
    <w:rsid w:val="00D52DBD"/>
    <w:rsid w:val="00D52F78"/>
    <w:rsid w:val="00D53B83"/>
    <w:rsid w:val="00D53EBB"/>
    <w:rsid w:val="00D53FB8"/>
    <w:rsid w:val="00D5437E"/>
    <w:rsid w:val="00D55155"/>
    <w:rsid w:val="00D55712"/>
    <w:rsid w:val="00D55B7E"/>
    <w:rsid w:val="00D55B80"/>
    <w:rsid w:val="00D55E60"/>
    <w:rsid w:val="00D56588"/>
    <w:rsid w:val="00D56697"/>
    <w:rsid w:val="00D568F0"/>
    <w:rsid w:val="00D56A75"/>
    <w:rsid w:val="00D56C4F"/>
    <w:rsid w:val="00D56E06"/>
    <w:rsid w:val="00D571EE"/>
    <w:rsid w:val="00D5754A"/>
    <w:rsid w:val="00D57565"/>
    <w:rsid w:val="00D575B6"/>
    <w:rsid w:val="00D600F7"/>
    <w:rsid w:val="00D607B0"/>
    <w:rsid w:val="00D6088F"/>
    <w:rsid w:val="00D60971"/>
    <w:rsid w:val="00D609C4"/>
    <w:rsid w:val="00D60B70"/>
    <w:rsid w:val="00D60D31"/>
    <w:rsid w:val="00D60FDF"/>
    <w:rsid w:val="00D61A7D"/>
    <w:rsid w:val="00D61ED0"/>
    <w:rsid w:val="00D62642"/>
    <w:rsid w:val="00D63011"/>
    <w:rsid w:val="00D630A1"/>
    <w:rsid w:val="00D632D4"/>
    <w:rsid w:val="00D638FD"/>
    <w:rsid w:val="00D63C25"/>
    <w:rsid w:val="00D63F35"/>
    <w:rsid w:val="00D64009"/>
    <w:rsid w:val="00D64010"/>
    <w:rsid w:val="00D641C7"/>
    <w:rsid w:val="00D64331"/>
    <w:rsid w:val="00D643CC"/>
    <w:rsid w:val="00D64401"/>
    <w:rsid w:val="00D6455C"/>
    <w:rsid w:val="00D6459E"/>
    <w:rsid w:val="00D646BF"/>
    <w:rsid w:val="00D6477D"/>
    <w:rsid w:val="00D64991"/>
    <w:rsid w:val="00D64CEA"/>
    <w:rsid w:val="00D6514E"/>
    <w:rsid w:val="00D654EB"/>
    <w:rsid w:val="00D655FA"/>
    <w:rsid w:val="00D6594B"/>
    <w:rsid w:val="00D65A06"/>
    <w:rsid w:val="00D65B2D"/>
    <w:rsid w:val="00D6621C"/>
    <w:rsid w:val="00D66630"/>
    <w:rsid w:val="00D66D0C"/>
    <w:rsid w:val="00D66FB4"/>
    <w:rsid w:val="00D67026"/>
    <w:rsid w:val="00D67310"/>
    <w:rsid w:val="00D7030E"/>
    <w:rsid w:val="00D70364"/>
    <w:rsid w:val="00D703B5"/>
    <w:rsid w:val="00D704D7"/>
    <w:rsid w:val="00D7062C"/>
    <w:rsid w:val="00D710A5"/>
    <w:rsid w:val="00D71319"/>
    <w:rsid w:val="00D71551"/>
    <w:rsid w:val="00D71585"/>
    <w:rsid w:val="00D71B28"/>
    <w:rsid w:val="00D71CE2"/>
    <w:rsid w:val="00D72099"/>
    <w:rsid w:val="00D720D4"/>
    <w:rsid w:val="00D723B5"/>
    <w:rsid w:val="00D7251C"/>
    <w:rsid w:val="00D729BE"/>
    <w:rsid w:val="00D729E2"/>
    <w:rsid w:val="00D7337E"/>
    <w:rsid w:val="00D738A9"/>
    <w:rsid w:val="00D73D3B"/>
    <w:rsid w:val="00D74CA1"/>
    <w:rsid w:val="00D75403"/>
    <w:rsid w:val="00D7558E"/>
    <w:rsid w:val="00D75F92"/>
    <w:rsid w:val="00D75FD9"/>
    <w:rsid w:val="00D761B8"/>
    <w:rsid w:val="00D761F1"/>
    <w:rsid w:val="00D762E0"/>
    <w:rsid w:val="00D764E7"/>
    <w:rsid w:val="00D76800"/>
    <w:rsid w:val="00D76FBE"/>
    <w:rsid w:val="00D77D08"/>
    <w:rsid w:val="00D77EA2"/>
    <w:rsid w:val="00D80199"/>
    <w:rsid w:val="00D80476"/>
    <w:rsid w:val="00D806D5"/>
    <w:rsid w:val="00D80D59"/>
    <w:rsid w:val="00D80E1D"/>
    <w:rsid w:val="00D81009"/>
    <w:rsid w:val="00D81954"/>
    <w:rsid w:val="00D81F18"/>
    <w:rsid w:val="00D820D6"/>
    <w:rsid w:val="00D82175"/>
    <w:rsid w:val="00D82183"/>
    <w:rsid w:val="00D82512"/>
    <w:rsid w:val="00D82564"/>
    <w:rsid w:val="00D82F59"/>
    <w:rsid w:val="00D82F69"/>
    <w:rsid w:val="00D834AF"/>
    <w:rsid w:val="00D83692"/>
    <w:rsid w:val="00D83999"/>
    <w:rsid w:val="00D83A86"/>
    <w:rsid w:val="00D84301"/>
    <w:rsid w:val="00D8448B"/>
    <w:rsid w:val="00D844BC"/>
    <w:rsid w:val="00D84E7F"/>
    <w:rsid w:val="00D85135"/>
    <w:rsid w:val="00D8571E"/>
    <w:rsid w:val="00D85DC4"/>
    <w:rsid w:val="00D85E60"/>
    <w:rsid w:val="00D86418"/>
    <w:rsid w:val="00D86484"/>
    <w:rsid w:val="00D866AF"/>
    <w:rsid w:val="00D867C9"/>
    <w:rsid w:val="00D869E8"/>
    <w:rsid w:val="00D86B19"/>
    <w:rsid w:val="00D873CD"/>
    <w:rsid w:val="00D900FF"/>
    <w:rsid w:val="00D90190"/>
    <w:rsid w:val="00D903E8"/>
    <w:rsid w:val="00D9058E"/>
    <w:rsid w:val="00D907B0"/>
    <w:rsid w:val="00D907D8"/>
    <w:rsid w:val="00D90856"/>
    <w:rsid w:val="00D90B0E"/>
    <w:rsid w:val="00D90BA0"/>
    <w:rsid w:val="00D90C3C"/>
    <w:rsid w:val="00D910B2"/>
    <w:rsid w:val="00D912C4"/>
    <w:rsid w:val="00D9156D"/>
    <w:rsid w:val="00D919FD"/>
    <w:rsid w:val="00D91DFB"/>
    <w:rsid w:val="00D91EB8"/>
    <w:rsid w:val="00D92004"/>
    <w:rsid w:val="00D925BD"/>
    <w:rsid w:val="00D928CD"/>
    <w:rsid w:val="00D93209"/>
    <w:rsid w:val="00D9342E"/>
    <w:rsid w:val="00D93442"/>
    <w:rsid w:val="00D9362D"/>
    <w:rsid w:val="00D9387D"/>
    <w:rsid w:val="00D93BE5"/>
    <w:rsid w:val="00D93C04"/>
    <w:rsid w:val="00D93DB8"/>
    <w:rsid w:val="00D93DBC"/>
    <w:rsid w:val="00D94175"/>
    <w:rsid w:val="00D951B6"/>
    <w:rsid w:val="00D95407"/>
    <w:rsid w:val="00D95BEB"/>
    <w:rsid w:val="00D95E06"/>
    <w:rsid w:val="00D962F1"/>
    <w:rsid w:val="00D96538"/>
    <w:rsid w:val="00D96643"/>
    <w:rsid w:val="00D96828"/>
    <w:rsid w:val="00D9697B"/>
    <w:rsid w:val="00D971F7"/>
    <w:rsid w:val="00D9797E"/>
    <w:rsid w:val="00D97A9C"/>
    <w:rsid w:val="00D97CA3"/>
    <w:rsid w:val="00D97FFC"/>
    <w:rsid w:val="00DA10AF"/>
    <w:rsid w:val="00DA111B"/>
    <w:rsid w:val="00DA1127"/>
    <w:rsid w:val="00DA2017"/>
    <w:rsid w:val="00DA2369"/>
    <w:rsid w:val="00DA2759"/>
    <w:rsid w:val="00DA2760"/>
    <w:rsid w:val="00DA2A4F"/>
    <w:rsid w:val="00DA2A9C"/>
    <w:rsid w:val="00DA3044"/>
    <w:rsid w:val="00DA3D4B"/>
    <w:rsid w:val="00DA40BE"/>
    <w:rsid w:val="00DA43F2"/>
    <w:rsid w:val="00DA4558"/>
    <w:rsid w:val="00DA4754"/>
    <w:rsid w:val="00DA4CE5"/>
    <w:rsid w:val="00DA4E24"/>
    <w:rsid w:val="00DA4F3A"/>
    <w:rsid w:val="00DA5178"/>
    <w:rsid w:val="00DA5339"/>
    <w:rsid w:val="00DA5694"/>
    <w:rsid w:val="00DA5813"/>
    <w:rsid w:val="00DA5985"/>
    <w:rsid w:val="00DA59F4"/>
    <w:rsid w:val="00DA5B72"/>
    <w:rsid w:val="00DA5C32"/>
    <w:rsid w:val="00DA5D4D"/>
    <w:rsid w:val="00DA5F81"/>
    <w:rsid w:val="00DA62ED"/>
    <w:rsid w:val="00DA63AD"/>
    <w:rsid w:val="00DA659A"/>
    <w:rsid w:val="00DA6A09"/>
    <w:rsid w:val="00DA6AC9"/>
    <w:rsid w:val="00DA706F"/>
    <w:rsid w:val="00DA7141"/>
    <w:rsid w:val="00DA749D"/>
    <w:rsid w:val="00DA7556"/>
    <w:rsid w:val="00DA76F2"/>
    <w:rsid w:val="00DB025F"/>
    <w:rsid w:val="00DB03B6"/>
    <w:rsid w:val="00DB0454"/>
    <w:rsid w:val="00DB04DD"/>
    <w:rsid w:val="00DB05C3"/>
    <w:rsid w:val="00DB093E"/>
    <w:rsid w:val="00DB10E8"/>
    <w:rsid w:val="00DB111E"/>
    <w:rsid w:val="00DB1157"/>
    <w:rsid w:val="00DB12C4"/>
    <w:rsid w:val="00DB18DC"/>
    <w:rsid w:val="00DB1909"/>
    <w:rsid w:val="00DB1AFD"/>
    <w:rsid w:val="00DB2057"/>
    <w:rsid w:val="00DB24DB"/>
    <w:rsid w:val="00DB2845"/>
    <w:rsid w:val="00DB2892"/>
    <w:rsid w:val="00DB2945"/>
    <w:rsid w:val="00DB2E4B"/>
    <w:rsid w:val="00DB316D"/>
    <w:rsid w:val="00DB3958"/>
    <w:rsid w:val="00DB4647"/>
    <w:rsid w:val="00DB4A08"/>
    <w:rsid w:val="00DB4E90"/>
    <w:rsid w:val="00DB59C0"/>
    <w:rsid w:val="00DB5AC5"/>
    <w:rsid w:val="00DB5B0C"/>
    <w:rsid w:val="00DB5C3F"/>
    <w:rsid w:val="00DB5EA9"/>
    <w:rsid w:val="00DB6248"/>
    <w:rsid w:val="00DB640A"/>
    <w:rsid w:val="00DB698D"/>
    <w:rsid w:val="00DB6CE8"/>
    <w:rsid w:val="00DB6DB1"/>
    <w:rsid w:val="00DB7910"/>
    <w:rsid w:val="00DB7CF5"/>
    <w:rsid w:val="00DB7EA3"/>
    <w:rsid w:val="00DB7ECA"/>
    <w:rsid w:val="00DB7F24"/>
    <w:rsid w:val="00DC06C2"/>
    <w:rsid w:val="00DC0AAA"/>
    <w:rsid w:val="00DC0F1C"/>
    <w:rsid w:val="00DC0FF9"/>
    <w:rsid w:val="00DC110B"/>
    <w:rsid w:val="00DC1A0D"/>
    <w:rsid w:val="00DC1EB1"/>
    <w:rsid w:val="00DC2790"/>
    <w:rsid w:val="00DC27E5"/>
    <w:rsid w:val="00DC27E8"/>
    <w:rsid w:val="00DC2B46"/>
    <w:rsid w:val="00DC3106"/>
    <w:rsid w:val="00DC3572"/>
    <w:rsid w:val="00DC4CBD"/>
    <w:rsid w:val="00DC4D63"/>
    <w:rsid w:val="00DC4E61"/>
    <w:rsid w:val="00DC5010"/>
    <w:rsid w:val="00DC50B2"/>
    <w:rsid w:val="00DC532F"/>
    <w:rsid w:val="00DC5AA9"/>
    <w:rsid w:val="00DC5EAE"/>
    <w:rsid w:val="00DC66A4"/>
    <w:rsid w:val="00DC68B2"/>
    <w:rsid w:val="00DC6D40"/>
    <w:rsid w:val="00DC6D43"/>
    <w:rsid w:val="00DC73A6"/>
    <w:rsid w:val="00DC74FD"/>
    <w:rsid w:val="00DC7537"/>
    <w:rsid w:val="00DC7830"/>
    <w:rsid w:val="00DC7877"/>
    <w:rsid w:val="00DC7BC6"/>
    <w:rsid w:val="00DD03F2"/>
    <w:rsid w:val="00DD0749"/>
    <w:rsid w:val="00DD095C"/>
    <w:rsid w:val="00DD0A08"/>
    <w:rsid w:val="00DD0DF8"/>
    <w:rsid w:val="00DD1061"/>
    <w:rsid w:val="00DD10BB"/>
    <w:rsid w:val="00DD166E"/>
    <w:rsid w:val="00DD1A5B"/>
    <w:rsid w:val="00DD1A8D"/>
    <w:rsid w:val="00DD1BB8"/>
    <w:rsid w:val="00DD1DBE"/>
    <w:rsid w:val="00DD205A"/>
    <w:rsid w:val="00DD21DC"/>
    <w:rsid w:val="00DD22F3"/>
    <w:rsid w:val="00DD24AF"/>
    <w:rsid w:val="00DD264B"/>
    <w:rsid w:val="00DD2CBD"/>
    <w:rsid w:val="00DD2F5B"/>
    <w:rsid w:val="00DD2FD0"/>
    <w:rsid w:val="00DD3135"/>
    <w:rsid w:val="00DD330C"/>
    <w:rsid w:val="00DD3667"/>
    <w:rsid w:val="00DD3869"/>
    <w:rsid w:val="00DD3879"/>
    <w:rsid w:val="00DD3AD8"/>
    <w:rsid w:val="00DD3C32"/>
    <w:rsid w:val="00DD3CC7"/>
    <w:rsid w:val="00DD4F88"/>
    <w:rsid w:val="00DD50BE"/>
    <w:rsid w:val="00DD5681"/>
    <w:rsid w:val="00DD576C"/>
    <w:rsid w:val="00DD579B"/>
    <w:rsid w:val="00DD58DF"/>
    <w:rsid w:val="00DD5B68"/>
    <w:rsid w:val="00DD5EF5"/>
    <w:rsid w:val="00DD5F46"/>
    <w:rsid w:val="00DD672D"/>
    <w:rsid w:val="00DD6B15"/>
    <w:rsid w:val="00DD6BD4"/>
    <w:rsid w:val="00DD7289"/>
    <w:rsid w:val="00DD7B26"/>
    <w:rsid w:val="00DD7CD0"/>
    <w:rsid w:val="00DD7E4C"/>
    <w:rsid w:val="00DD7F49"/>
    <w:rsid w:val="00DE097B"/>
    <w:rsid w:val="00DE0D8C"/>
    <w:rsid w:val="00DE0EFD"/>
    <w:rsid w:val="00DE137F"/>
    <w:rsid w:val="00DE163B"/>
    <w:rsid w:val="00DE187C"/>
    <w:rsid w:val="00DE1B18"/>
    <w:rsid w:val="00DE1CCE"/>
    <w:rsid w:val="00DE20D3"/>
    <w:rsid w:val="00DE24CD"/>
    <w:rsid w:val="00DE25A9"/>
    <w:rsid w:val="00DE27AE"/>
    <w:rsid w:val="00DE28A1"/>
    <w:rsid w:val="00DE2A40"/>
    <w:rsid w:val="00DE2C38"/>
    <w:rsid w:val="00DE3424"/>
    <w:rsid w:val="00DE36C6"/>
    <w:rsid w:val="00DE36E1"/>
    <w:rsid w:val="00DE38EB"/>
    <w:rsid w:val="00DE3C7B"/>
    <w:rsid w:val="00DE4026"/>
    <w:rsid w:val="00DE45FB"/>
    <w:rsid w:val="00DE46BB"/>
    <w:rsid w:val="00DE46E5"/>
    <w:rsid w:val="00DE4BAF"/>
    <w:rsid w:val="00DE4BFB"/>
    <w:rsid w:val="00DE5019"/>
    <w:rsid w:val="00DE5039"/>
    <w:rsid w:val="00DE5069"/>
    <w:rsid w:val="00DE53AE"/>
    <w:rsid w:val="00DE5B9B"/>
    <w:rsid w:val="00DE5D5C"/>
    <w:rsid w:val="00DE6B78"/>
    <w:rsid w:val="00DE79A0"/>
    <w:rsid w:val="00DE79F6"/>
    <w:rsid w:val="00DF0046"/>
    <w:rsid w:val="00DF0711"/>
    <w:rsid w:val="00DF1495"/>
    <w:rsid w:val="00DF166E"/>
    <w:rsid w:val="00DF1D22"/>
    <w:rsid w:val="00DF222C"/>
    <w:rsid w:val="00DF239A"/>
    <w:rsid w:val="00DF2636"/>
    <w:rsid w:val="00DF291B"/>
    <w:rsid w:val="00DF299F"/>
    <w:rsid w:val="00DF2A7F"/>
    <w:rsid w:val="00DF2E41"/>
    <w:rsid w:val="00DF2F53"/>
    <w:rsid w:val="00DF2F69"/>
    <w:rsid w:val="00DF3496"/>
    <w:rsid w:val="00DF34B0"/>
    <w:rsid w:val="00DF36FC"/>
    <w:rsid w:val="00DF38C8"/>
    <w:rsid w:val="00DF43CC"/>
    <w:rsid w:val="00DF44E9"/>
    <w:rsid w:val="00DF4506"/>
    <w:rsid w:val="00DF4AFB"/>
    <w:rsid w:val="00DF4DB8"/>
    <w:rsid w:val="00DF523D"/>
    <w:rsid w:val="00DF52B8"/>
    <w:rsid w:val="00DF5448"/>
    <w:rsid w:val="00DF5878"/>
    <w:rsid w:val="00DF5D91"/>
    <w:rsid w:val="00DF6033"/>
    <w:rsid w:val="00DF61F1"/>
    <w:rsid w:val="00DF62F7"/>
    <w:rsid w:val="00DF6BC0"/>
    <w:rsid w:val="00DF6DF0"/>
    <w:rsid w:val="00DF7D13"/>
    <w:rsid w:val="00DF7E89"/>
    <w:rsid w:val="00E002F1"/>
    <w:rsid w:val="00E0074F"/>
    <w:rsid w:val="00E00B6F"/>
    <w:rsid w:val="00E00CF6"/>
    <w:rsid w:val="00E00E9C"/>
    <w:rsid w:val="00E01017"/>
    <w:rsid w:val="00E01717"/>
    <w:rsid w:val="00E01BDB"/>
    <w:rsid w:val="00E01CCA"/>
    <w:rsid w:val="00E01D5A"/>
    <w:rsid w:val="00E01E7E"/>
    <w:rsid w:val="00E02437"/>
    <w:rsid w:val="00E024FF"/>
    <w:rsid w:val="00E026B1"/>
    <w:rsid w:val="00E02D92"/>
    <w:rsid w:val="00E03950"/>
    <w:rsid w:val="00E03960"/>
    <w:rsid w:val="00E03A8E"/>
    <w:rsid w:val="00E03B21"/>
    <w:rsid w:val="00E03CC3"/>
    <w:rsid w:val="00E03F58"/>
    <w:rsid w:val="00E044B6"/>
    <w:rsid w:val="00E04A25"/>
    <w:rsid w:val="00E05455"/>
    <w:rsid w:val="00E05600"/>
    <w:rsid w:val="00E05E06"/>
    <w:rsid w:val="00E06074"/>
    <w:rsid w:val="00E06346"/>
    <w:rsid w:val="00E067B6"/>
    <w:rsid w:val="00E06CB2"/>
    <w:rsid w:val="00E06E79"/>
    <w:rsid w:val="00E06EAC"/>
    <w:rsid w:val="00E076E4"/>
    <w:rsid w:val="00E077C7"/>
    <w:rsid w:val="00E07883"/>
    <w:rsid w:val="00E07DF7"/>
    <w:rsid w:val="00E103CE"/>
    <w:rsid w:val="00E1093E"/>
    <w:rsid w:val="00E10CE8"/>
    <w:rsid w:val="00E10DDF"/>
    <w:rsid w:val="00E11039"/>
    <w:rsid w:val="00E113F4"/>
    <w:rsid w:val="00E11417"/>
    <w:rsid w:val="00E1158D"/>
    <w:rsid w:val="00E115C6"/>
    <w:rsid w:val="00E11AFC"/>
    <w:rsid w:val="00E11DB0"/>
    <w:rsid w:val="00E1229B"/>
    <w:rsid w:val="00E123ED"/>
    <w:rsid w:val="00E12408"/>
    <w:rsid w:val="00E12573"/>
    <w:rsid w:val="00E126C9"/>
    <w:rsid w:val="00E1275E"/>
    <w:rsid w:val="00E12986"/>
    <w:rsid w:val="00E13192"/>
    <w:rsid w:val="00E1362D"/>
    <w:rsid w:val="00E13B2C"/>
    <w:rsid w:val="00E13C75"/>
    <w:rsid w:val="00E14029"/>
    <w:rsid w:val="00E14542"/>
    <w:rsid w:val="00E145DF"/>
    <w:rsid w:val="00E14A30"/>
    <w:rsid w:val="00E15005"/>
    <w:rsid w:val="00E15893"/>
    <w:rsid w:val="00E15F91"/>
    <w:rsid w:val="00E16326"/>
    <w:rsid w:val="00E1725C"/>
    <w:rsid w:val="00E17395"/>
    <w:rsid w:val="00E17564"/>
    <w:rsid w:val="00E1761E"/>
    <w:rsid w:val="00E177C9"/>
    <w:rsid w:val="00E1789D"/>
    <w:rsid w:val="00E179CB"/>
    <w:rsid w:val="00E2075A"/>
    <w:rsid w:val="00E214BF"/>
    <w:rsid w:val="00E219E5"/>
    <w:rsid w:val="00E21C0D"/>
    <w:rsid w:val="00E21C1B"/>
    <w:rsid w:val="00E21C36"/>
    <w:rsid w:val="00E21DA7"/>
    <w:rsid w:val="00E2298B"/>
    <w:rsid w:val="00E22C5D"/>
    <w:rsid w:val="00E2393A"/>
    <w:rsid w:val="00E23A86"/>
    <w:rsid w:val="00E23B03"/>
    <w:rsid w:val="00E23CC7"/>
    <w:rsid w:val="00E23D5B"/>
    <w:rsid w:val="00E23DDE"/>
    <w:rsid w:val="00E240C3"/>
    <w:rsid w:val="00E24111"/>
    <w:rsid w:val="00E245EB"/>
    <w:rsid w:val="00E2482C"/>
    <w:rsid w:val="00E24BC8"/>
    <w:rsid w:val="00E24CA2"/>
    <w:rsid w:val="00E25098"/>
    <w:rsid w:val="00E251F3"/>
    <w:rsid w:val="00E2579C"/>
    <w:rsid w:val="00E257BA"/>
    <w:rsid w:val="00E2586C"/>
    <w:rsid w:val="00E25B92"/>
    <w:rsid w:val="00E25D62"/>
    <w:rsid w:val="00E262DD"/>
    <w:rsid w:val="00E263EF"/>
    <w:rsid w:val="00E2663C"/>
    <w:rsid w:val="00E26931"/>
    <w:rsid w:val="00E26947"/>
    <w:rsid w:val="00E26E5C"/>
    <w:rsid w:val="00E2725E"/>
    <w:rsid w:val="00E27538"/>
    <w:rsid w:val="00E276E2"/>
    <w:rsid w:val="00E27AB2"/>
    <w:rsid w:val="00E27EE6"/>
    <w:rsid w:val="00E27F9F"/>
    <w:rsid w:val="00E30752"/>
    <w:rsid w:val="00E30DF5"/>
    <w:rsid w:val="00E3145E"/>
    <w:rsid w:val="00E31A64"/>
    <w:rsid w:val="00E31B70"/>
    <w:rsid w:val="00E31E3C"/>
    <w:rsid w:val="00E32217"/>
    <w:rsid w:val="00E32860"/>
    <w:rsid w:val="00E32DC3"/>
    <w:rsid w:val="00E334AA"/>
    <w:rsid w:val="00E337E2"/>
    <w:rsid w:val="00E33A1F"/>
    <w:rsid w:val="00E33AA9"/>
    <w:rsid w:val="00E34354"/>
    <w:rsid w:val="00E346BF"/>
    <w:rsid w:val="00E34C5A"/>
    <w:rsid w:val="00E34D8F"/>
    <w:rsid w:val="00E34EC3"/>
    <w:rsid w:val="00E35122"/>
    <w:rsid w:val="00E35334"/>
    <w:rsid w:val="00E3554E"/>
    <w:rsid w:val="00E35CB9"/>
    <w:rsid w:val="00E360B1"/>
    <w:rsid w:val="00E3654F"/>
    <w:rsid w:val="00E366B4"/>
    <w:rsid w:val="00E36D0C"/>
    <w:rsid w:val="00E36DAA"/>
    <w:rsid w:val="00E37129"/>
    <w:rsid w:val="00E37572"/>
    <w:rsid w:val="00E375ED"/>
    <w:rsid w:val="00E37BF3"/>
    <w:rsid w:val="00E37D43"/>
    <w:rsid w:val="00E416BA"/>
    <w:rsid w:val="00E41A61"/>
    <w:rsid w:val="00E41D34"/>
    <w:rsid w:val="00E42016"/>
    <w:rsid w:val="00E4267D"/>
    <w:rsid w:val="00E42920"/>
    <w:rsid w:val="00E4328F"/>
    <w:rsid w:val="00E437CB"/>
    <w:rsid w:val="00E43927"/>
    <w:rsid w:val="00E43A44"/>
    <w:rsid w:val="00E43BDB"/>
    <w:rsid w:val="00E43BEA"/>
    <w:rsid w:val="00E43DE4"/>
    <w:rsid w:val="00E441DB"/>
    <w:rsid w:val="00E44274"/>
    <w:rsid w:val="00E4545E"/>
    <w:rsid w:val="00E45AB1"/>
    <w:rsid w:val="00E45CE1"/>
    <w:rsid w:val="00E45E2E"/>
    <w:rsid w:val="00E45EB0"/>
    <w:rsid w:val="00E4608E"/>
    <w:rsid w:val="00E461DB"/>
    <w:rsid w:val="00E4658E"/>
    <w:rsid w:val="00E46638"/>
    <w:rsid w:val="00E46896"/>
    <w:rsid w:val="00E46B82"/>
    <w:rsid w:val="00E46CDE"/>
    <w:rsid w:val="00E46F01"/>
    <w:rsid w:val="00E46FB4"/>
    <w:rsid w:val="00E472B3"/>
    <w:rsid w:val="00E4772A"/>
    <w:rsid w:val="00E478B9"/>
    <w:rsid w:val="00E47AFF"/>
    <w:rsid w:val="00E50010"/>
    <w:rsid w:val="00E504EC"/>
    <w:rsid w:val="00E50732"/>
    <w:rsid w:val="00E508F3"/>
    <w:rsid w:val="00E511F0"/>
    <w:rsid w:val="00E51256"/>
    <w:rsid w:val="00E51462"/>
    <w:rsid w:val="00E5150F"/>
    <w:rsid w:val="00E51510"/>
    <w:rsid w:val="00E5164C"/>
    <w:rsid w:val="00E51A8E"/>
    <w:rsid w:val="00E51CED"/>
    <w:rsid w:val="00E51CFB"/>
    <w:rsid w:val="00E51D6F"/>
    <w:rsid w:val="00E51F3F"/>
    <w:rsid w:val="00E52739"/>
    <w:rsid w:val="00E52912"/>
    <w:rsid w:val="00E52919"/>
    <w:rsid w:val="00E52AD0"/>
    <w:rsid w:val="00E52EE6"/>
    <w:rsid w:val="00E52F11"/>
    <w:rsid w:val="00E538F7"/>
    <w:rsid w:val="00E53D6E"/>
    <w:rsid w:val="00E54B1C"/>
    <w:rsid w:val="00E54B2C"/>
    <w:rsid w:val="00E54B84"/>
    <w:rsid w:val="00E54FCC"/>
    <w:rsid w:val="00E55077"/>
    <w:rsid w:val="00E552FA"/>
    <w:rsid w:val="00E55570"/>
    <w:rsid w:val="00E556C8"/>
    <w:rsid w:val="00E5597C"/>
    <w:rsid w:val="00E5597D"/>
    <w:rsid w:val="00E55B5A"/>
    <w:rsid w:val="00E55C2C"/>
    <w:rsid w:val="00E55D3C"/>
    <w:rsid w:val="00E561CB"/>
    <w:rsid w:val="00E5628D"/>
    <w:rsid w:val="00E56B43"/>
    <w:rsid w:val="00E57066"/>
    <w:rsid w:val="00E574E7"/>
    <w:rsid w:val="00E60223"/>
    <w:rsid w:val="00E603DF"/>
    <w:rsid w:val="00E606FF"/>
    <w:rsid w:val="00E60D98"/>
    <w:rsid w:val="00E60E38"/>
    <w:rsid w:val="00E60F26"/>
    <w:rsid w:val="00E60F73"/>
    <w:rsid w:val="00E61237"/>
    <w:rsid w:val="00E61374"/>
    <w:rsid w:val="00E6145E"/>
    <w:rsid w:val="00E615DA"/>
    <w:rsid w:val="00E619EE"/>
    <w:rsid w:val="00E6329D"/>
    <w:rsid w:val="00E6375F"/>
    <w:rsid w:val="00E63B12"/>
    <w:rsid w:val="00E63CCE"/>
    <w:rsid w:val="00E63F23"/>
    <w:rsid w:val="00E641EE"/>
    <w:rsid w:val="00E64225"/>
    <w:rsid w:val="00E643C6"/>
    <w:rsid w:val="00E646E1"/>
    <w:rsid w:val="00E64D4D"/>
    <w:rsid w:val="00E65BA9"/>
    <w:rsid w:val="00E65BC6"/>
    <w:rsid w:val="00E664B3"/>
    <w:rsid w:val="00E6659E"/>
    <w:rsid w:val="00E6671C"/>
    <w:rsid w:val="00E66824"/>
    <w:rsid w:val="00E66EFC"/>
    <w:rsid w:val="00E673E2"/>
    <w:rsid w:val="00E67990"/>
    <w:rsid w:val="00E67D5C"/>
    <w:rsid w:val="00E67E64"/>
    <w:rsid w:val="00E7005A"/>
    <w:rsid w:val="00E7021B"/>
    <w:rsid w:val="00E70902"/>
    <w:rsid w:val="00E70B2F"/>
    <w:rsid w:val="00E70B39"/>
    <w:rsid w:val="00E7119C"/>
    <w:rsid w:val="00E71291"/>
    <w:rsid w:val="00E71432"/>
    <w:rsid w:val="00E71862"/>
    <w:rsid w:val="00E7191B"/>
    <w:rsid w:val="00E719A9"/>
    <w:rsid w:val="00E7232D"/>
    <w:rsid w:val="00E72564"/>
    <w:rsid w:val="00E72731"/>
    <w:rsid w:val="00E72A2C"/>
    <w:rsid w:val="00E735CB"/>
    <w:rsid w:val="00E73651"/>
    <w:rsid w:val="00E73A9A"/>
    <w:rsid w:val="00E73B44"/>
    <w:rsid w:val="00E740C7"/>
    <w:rsid w:val="00E74A18"/>
    <w:rsid w:val="00E74B7D"/>
    <w:rsid w:val="00E74BA0"/>
    <w:rsid w:val="00E74F81"/>
    <w:rsid w:val="00E75168"/>
    <w:rsid w:val="00E75807"/>
    <w:rsid w:val="00E75AE8"/>
    <w:rsid w:val="00E75D15"/>
    <w:rsid w:val="00E75F4D"/>
    <w:rsid w:val="00E760D1"/>
    <w:rsid w:val="00E762E9"/>
    <w:rsid w:val="00E76A39"/>
    <w:rsid w:val="00E770BE"/>
    <w:rsid w:val="00E77529"/>
    <w:rsid w:val="00E7764B"/>
    <w:rsid w:val="00E7771B"/>
    <w:rsid w:val="00E778FE"/>
    <w:rsid w:val="00E77A0E"/>
    <w:rsid w:val="00E80774"/>
    <w:rsid w:val="00E8082F"/>
    <w:rsid w:val="00E80985"/>
    <w:rsid w:val="00E80BC2"/>
    <w:rsid w:val="00E811DF"/>
    <w:rsid w:val="00E81ACA"/>
    <w:rsid w:val="00E8287E"/>
    <w:rsid w:val="00E82A9F"/>
    <w:rsid w:val="00E83752"/>
    <w:rsid w:val="00E83965"/>
    <w:rsid w:val="00E83BE8"/>
    <w:rsid w:val="00E83D56"/>
    <w:rsid w:val="00E843B9"/>
    <w:rsid w:val="00E846C7"/>
    <w:rsid w:val="00E846C8"/>
    <w:rsid w:val="00E84CA6"/>
    <w:rsid w:val="00E84FAF"/>
    <w:rsid w:val="00E856B9"/>
    <w:rsid w:val="00E85785"/>
    <w:rsid w:val="00E858A6"/>
    <w:rsid w:val="00E85ABD"/>
    <w:rsid w:val="00E86019"/>
    <w:rsid w:val="00E86080"/>
    <w:rsid w:val="00E861FD"/>
    <w:rsid w:val="00E86333"/>
    <w:rsid w:val="00E864D6"/>
    <w:rsid w:val="00E86A60"/>
    <w:rsid w:val="00E86F2B"/>
    <w:rsid w:val="00E879D8"/>
    <w:rsid w:val="00E87C98"/>
    <w:rsid w:val="00E905F6"/>
    <w:rsid w:val="00E90770"/>
    <w:rsid w:val="00E913F0"/>
    <w:rsid w:val="00E914EB"/>
    <w:rsid w:val="00E91E3B"/>
    <w:rsid w:val="00E91FF5"/>
    <w:rsid w:val="00E92B39"/>
    <w:rsid w:val="00E92B61"/>
    <w:rsid w:val="00E93638"/>
    <w:rsid w:val="00E9396E"/>
    <w:rsid w:val="00E93A9F"/>
    <w:rsid w:val="00E93C52"/>
    <w:rsid w:val="00E9433E"/>
    <w:rsid w:val="00E9447C"/>
    <w:rsid w:val="00E9462F"/>
    <w:rsid w:val="00E947D8"/>
    <w:rsid w:val="00E94A52"/>
    <w:rsid w:val="00E94F10"/>
    <w:rsid w:val="00E94F93"/>
    <w:rsid w:val="00E94F96"/>
    <w:rsid w:val="00E951FE"/>
    <w:rsid w:val="00E9529A"/>
    <w:rsid w:val="00E9533B"/>
    <w:rsid w:val="00E963EE"/>
    <w:rsid w:val="00E9671C"/>
    <w:rsid w:val="00E968B1"/>
    <w:rsid w:val="00E96D35"/>
    <w:rsid w:val="00E971C3"/>
    <w:rsid w:val="00E97219"/>
    <w:rsid w:val="00E974FF"/>
    <w:rsid w:val="00E97BF8"/>
    <w:rsid w:val="00E97E20"/>
    <w:rsid w:val="00E97F63"/>
    <w:rsid w:val="00EA04BE"/>
    <w:rsid w:val="00EA06C4"/>
    <w:rsid w:val="00EA104D"/>
    <w:rsid w:val="00EA1C05"/>
    <w:rsid w:val="00EA2273"/>
    <w:rsid w:val="00EA227A"/>
    <w:rsid w:val="00EA242C"/>
    <w:rsid w:val="00EA2575"/>
    <w:rsid w:val="00EA323A"/>
    <w:rsid w:val="00EA32C1"/>
    <w:rsid w:val="00EA3502"/>
    <w:rsid w:val="00EA3548"/>
    <w:rsid w:val="00EA38E7"/>
    <w:rsid w:val="00EA3AB1"/>
    <w:rsid w:val="00EA3DC6"/>
    <w:rsid w:val="00EA44BB"/>
    <w:rsid w:val="00EA4544"/>
    <w:rsid w:val="00EA46D2"/>
    <w:rsid w:val="00EA4964"/>
    <w:rsid w:val="00EA4CED"/>
    <w:rsid w:val="00EA4E3D"/>
    <w:rsid w:val="00EA4EFD"/>
    <w:rsid w:val="00EA5527"/>
    <w:rsid w:val="00EA62CB"/>
    <w:rsid w:val="00EA6330"/>
    <w:rsid w:val="00EA64CA"/>
    <w:rsid w:val="00EA64FF"/>
    <w:rsid w:val="00EA6627"/>
    <w:rsid w:val="00EA669C"/>
    <w:rsid w:val="00EA7101"/>
    <w:rsid w:val="00EA7CD5"/>
    <w:rsid w:val="00EA7DD1"/>
    <w:rsid w:val="00EB03BF"/>
    <w:rsid w:val="00EB03FB"/>
    <w:rsid w:val="00EB0488"/>
    <w:rsid w:val="00EB067B"/>
    <w:rsid w:val="00EB149C"/>
    <w:rsid w:val="00EB17A9"/>
    <w:rsid w:val="00EB207B"/>
    <w:rsid w:val="00EB247E"/>
    <w:rsid w:val="00EB27E5"/>
    <w:rsid w:val="00EB2AB7"/>
    <w:rsid w:val="00EB37F7"/>
    <w:rsid w:val="00EB438C"/>
    <w:rsid w:val="00EB475B"/>
    <w:rsid w:val="00EB493A"/>
    <w:rsid w:val="00EB50A4"/>
    <w:rsid w:val="00EB520A"/>
    <w:rsid w:val="00EB5241"/>
    <w:rsid w:val="00EB530A"/>
    <w:rsid w:val="00EB536E"/>
    <w:rsid w:val="00EB5525"/>
    <w:rsid w:val="00EB6358"/>
    <w:rsid w:val="00EB67A5"/>
    <w:rsid w:val="00EB67B4"/>
    <w:rsid w:val="00EB6931"/>
    <w:rsid w:val="00EB696F"/>
    <w:rsid w:val="00EB6FDA"/>
    <w:rsid w:val="00EB734E"/>
    <w:rsid w:val="00EB742A"/>
    <w:rsid w:val="00EB7B02"/>
    <w:rsid w:val="00EB7B77"/>
    <w:rsid w:val="00EC00F4"/>
    <w:rsid w:val="00EC0569"/>
    <w:rsid w:val="00EC06EE"/>
    <w:rsid w:val="00EC09C1"/>
    <w:rsid w:val="00EC09FC"/>
    <w:rsid w:val="00EC0B7D"/>
    <w:rsid w:val="00EC12D8"/>
    <w:rsid w:val="00EC13AD"/>
    <w:rsid w:val="00EC1A2F"/>
    <w:rsid w:val="00EC1CDF"/>
    <w:rsid w:val="00EC1E0D"/>
    <w:rsid w:val="00EC25B3"/>
    <w:rsid w:val="00EC260C"/>
    <w:rsid w:val="00EC275B"/>
    <w:rsid w:val="00EC2888"/>
    <w:rsid w:val="00EC2935"/>
    <w:rsid w:val="00EC299B"/>
    <w:rsid w:val="00EC2F02"/>
    <w:rsid w:val="00EC38E3"/>
    <w:rsid w:val="00EC3C6E"/>
    <w:rsid w:val="00EC3F06"/>
    <w:rsid w:val="00EC428C"/>
    <w:rsid w:val="00EC51EC"/>
    <w:rsid w:val="00EC53B6"/>
    <w:rsid w:val="00EC53DE"/>
    <w:rsid w:val="00EC5401"/>
    <w:rsid w:val="00EC5A06"/>
    <w:rsid w:val="00EC5D4B"/>
    <w:rsid w:val="00EC5DF0"/>
    <w:rsid w:val="00EC620B"/>
    <w:rsid w:val="00EC6218"/>
    <w:rsid w:val="00EC6264"/>
    <w:rsid w:val="00EC689C"/>
    <w:rsid w:val="00EC69A3"/>
    <w:rsid w:val="00EC6BBD"/>
    <w:rsid w:val="00EC72A6"/>
    <w:rsid w:val="00EC7C0A"/>
    <w:rsid w:val="00EC7D88"/>
    <w:rsid w:val="00EC7E5A"/>
    <w:rsid w:val="00ED0590"/>
    <w:rsid w:val="00ED0D55"/>
    <w:rsid w:val="00ED12A6"/>
    <w:rsid w:val="00ED140A"/>
    <w:rsid w:val="00ED1474"/>
    <w:rsid w:val="00ED156D"/>
    <w:rsid w:val="00ED16EC"/>
    <w:rsid w:val="00ED16ED"/>
    <w:rsid w:val="00ED1AF6"/>
    <w:rsid w:val="00ED22DC"/>
    <w:rsid w:val="00ED30DA"/>
    <w:rsid w:val="00ED3163"/>
    <w:rsid w:val="00ED366E"/>
    <w:rsid w:val="00ED3768"/>
    <w:rsid w:val="00ED3D1E"/>
    <w:rsid w:val="00ED43CC"/>
    <w:rsid w:val="00ED45A9"/>
    <w:rsid w:val="00ED4615"/>
    <w:rsid w:val="00ED4AD6"/>
    <w:rsid w:val="00ED4CC4"/>
    <w:rsid w:val="00ED4F28"/>
    <w:rsid w:val="00ED5236"/>
    <w:rsid w:val="00ED5B45"/>
    <w:rsid w:val="00ED5E15"/>
    <w:rsid w:val="00ED61DC"/>
    <w:rsid w:val="00ED66D6"/>
    <w:rsid w:val="00ED67B7"/>
    <w:rsid w:val="00ED6D65"/>
    <w:rsid w:val="00ED6E0E"/>
    <w:rsid w:val="00ED6EC2"/>
    <w:rsid w:val="00ED6FB9"/>
    <w:rsid w:val="00ED72A2"/>
    <w:rsid w:val="00ED7484"/>
    <w:rsid w:val="00ED788D"/>
    <w:rsid w:val="00ED7B73"/>
    <w:rsid w:val="00ED7F59"/>
    <w:rsid w:val="00ED7FA9"/>
    <w:rsid w:val="00EE0054"/>
    <w:rsid w:val="00EE0537"/>
    <w:rsid w:val="00EE0BAD"/>
    <w:rsid w:val="00EE0BB9"/>
    <w:rsid w:val="00EE0E92"/>
    <w:rsid w:val="00EE0F12"/>
    <w:rsid w:val="00EE19CF"/>
    <w:rsid w:val="00EE1D94"/>
    <w:rsid w:val="00EE1DF0"/>
    <w:rsid w:val="00EE23E9"/>
    <w:rsid w:val="00EE2D8F"/>
    <w:rsid w:val="00EE2E31"/>
    <w:rsid w:val="00EE337A"/>
    <w:rsid w:val="00EE3453"/>
    <w:rsid w:val="00EE3771"/>
    <w:rsid w:val="00EE3884"/>
    <w:rsid w:val="00EE3DD6"/>
    <w:rsid w:val="00EE420A"/>
    <w:rsid w:val="00EE4C32"/>
    <w:rsid w:val="00EE4C51"/>
    <w:rsid w:val="00EE556B"/>
    <w:rsid w:val="00EE599C"/>
    <w:rsid w:val="00EE5E9B"/>
    <w:rsid w:val="00EE5FE0"/>
    <w:rsid w:val="00EE6014"/>
    <w:rsid w:val="00EE60EB"/>
    <w:rsid w:val="00EE60F3"/>
    <w:rsid w:val="00EE67DD"/>
    <w:rsid w:val="00EE69DD"/>
    <w:rsid w:val="00EE6B67"/>
    <w:rsid w:val="00EE6D1B"/>
    <w:rsid w:val="00EE6E5D"/>
    <w:rsid w:val="00EE724E"/>
    <w:rsid w:val="00EE72E5"/>
    <w:rsid w:val="00EE752C"/>
    <w:rsid w:val="00EE7539"/>
    <w:rsid w:val="00EE7A4E"/>
    <w:rsid w:val="00EE7B89"/>
    <w:rsid w:val="00EE7D1E"/>
    <w:rsid w:val="00EE7F3A"/>
    <w:rsid w:val="00EF012C"/>
    <w:rsid w:val="00EF021F"/>
    <w:rsid w:val="00EF08DE"/>
    <w:rsid w:val="00EF0AD7"/>
    <w:rsid w:val="00EF0D1C"/>
    <w:rsid w:val="00EF1196"/>
    <w:rsid w:val="00EF1321"/>
    <w:rsid w:val="00EF1680"/>
    <w:rsid w:val="00EF172F"/>
    <w:rsid w:val="00EF18AB"/>
    <w:rsid w:val="00EF18DA"/>
    <w:rsid w:val="00EF1AAE"/>
    <w:rsid w:val="00EF2281"/>
    <w:rsid w:val="00EF24AA"/>
    <w:rsid w:val="00EF2D6F"/>
    <w:rsid w:val="00EF3773"/>
    <w:rsid w:val="00EF3936"/>
    <w:rsid w:val="00EF3B25"/>
    <w:rsid w:val="00EF4B57"/>
    <w:rsid w:val="00EF5340"/>
    <w:rsid w:val="00EF53EF"/>
    <w:rsid w:val="00EF5749"/>
    <w:rsid w:val="00EF5D5E"/>
    <w:rsid w:val="00EF6150"/>
    <w:rsid w:val="00EF6570"/>
    <w:rsid w:val="00EF6A86"/>
    <w:rsid w:val="00EF6B1B"/>
    <w:rsid w:val="00EF7145"/>
    <w:rsid w:val="00EF73E7"/>
    <w:rsid w:val="00EF7442"/>
    <w:rsid w:val="00EF76A9"/>
    <w:rsid w:val="00EF7A13"/>
    <w:rsid w:val="00EF7A87"/>
    <w:rsid w:val="00EF7B4A"/>
    <w:rsid w:val="00EF7C92"/>
    <w:rsid w:val="00F00A7C"/>
    <w:rsid w:val="00F00BD9"/>
    <w:rsid w:val="00F00C6F"/>
    <w:rsid w:val="00F00C80"/>
    <w:rsid w:val="00F010D8"/>
    <w:rsid w:val="00F0134B"/>
    <w:rsid w:val="00F01436"/>
    <w:rsid w:val="00F01571"/>
    <w:rsid w:val="00F01695"/>
    <w:rsid w:val="00F0184B"/>
    <w:rsid w:val="00F01C8C"/>
    <w:rsid w:val="00F01DF8"/>
    <w:rsid w:val="00F01E98"/>
    <w:rsid w:val="00F023DE"/>
    <w:rsid w:val="00F0241B"/>
    <w:rsid w:val="00F02DB0"/>
    <w:rsid w:val="00F02E6D"/>
    <w:rsid w:val="00F03796"/>
    <w:rsid w:val="00F03A9F"/>
    <w:rsid w:val="00F03AEB"/>
    <w:rsid w:val="00F03BD7"/>
    <w:rsid w:val="00F03D4D"/>
    <w:rsid w:val="00F03F3F"/>
    <w:rsid w:val="00F03FE4"/>
    <w:rsid w:val="00F04940"/>
    <w:rsid w:val="00F04CEE"/>
    <w:rsid w:val="00F0540D"/>
    <w:rsid w:val="00F056A5"/>
    <w:rsid w:val="00F0584E"/>
    <w:rsid w:val="00F05BFD"/>
    <w:rsid w:val="00F060C7"/>
    <w:rsid w:val="00F06A45"/>
    <w:rsid w:val="00F06C33"/>
    <w:rsid w:val="00F06D52"/>
    <w:rsid w:val="00F07165"/>
    <w:rsid w:val="00F071F1"/>
    <w:rsid w:val="00F07320"/>
    <w:rsid w:val="00F07AB7"/>
    <w:rsid w:val="00F10A97"/>
    <w:rsid w:val="00F10C02"/>
    <w:rsid w:val="00F10E08"/>
    <w:rsid w:val="00F10F77"/>
    <w:rsid w:val="00F110DA"/>
    <w:rsid w:val="00F112C6"/>
    <w:rsid w:val="00F114C8"/>
    <w:rsid w:val="00F117CB"/>
    <w:rsid w:val="00F119E9"/>
    <w:rsid w:val="00F11A1C"/>
    <w:rsid w:val="00F11A84"/>
    <w:rsid w:val="00F11C95"/>
    <w:rsid w:val="00F11F82"/>
    <w:rsid w:val="00F11FD1"/>
    <w:rsid w:val="00F122BB"/>
    <w:rsid w:val="00F123CE"/>
    <w:rsid w:val="00F124A4"/>
    <w:rsid w:val="00F124E1"/>
    <w:rsid w:val="00F1292F"/>
    <w:rsid w:val="00F1327D"/>
    <w:rsid w:val="00F13931"/>
    <w:rsid w:val="00F13D47"/>
    <w:rsid w:val="00F14127"/>
    <w:rsid w:val="00F1417F"/>
    <w:rsid w:val="00F1433C"/>
    <w:rsid w:val="00F14499"/>
    <w:rsid w:val="00F14E13"/>
    <w:rsid w:val="00F15579"/>
    <w:rsid w:val="00F15DDF"/>
    <w:rsid w:val="00F15E2B"/>
    <w:rsid w:val="00F15F27"/>
    <w:rsid w:val="00F15F62"/>
    <w:rsid w:val="00F1624A"/>
    <w:rsid w:val="00F164A5"/>
    <w:rsid w:val="00F16ADA"/>
    <w:rsid w:val="00F16D23"/>
    <w:rsid w:val="00F17868"/>
    <w:rsid w:val="00F1792E"/>
    <w:rsid w:val="00F20012"/>
    <w:rsid w:val="00F20259"/>
    <w:rsid w:val="00F20643"/>
    <w:rsid w:val="00F20965"/>
    <w:rsid w:val="00F20A8D"/>
    <w:rsid w:val="00F20DFF"/>
    <w:rsid w:val="00F21266"/>
    <w:rsid w:val="00F21365"/>
    <w:rsid w:val="00F21B23"/>
    <w:rsid w:val="00F21B7F"/>
    <w:rsid w:val="00F21C6F"/>
    <w:rsid w:val="00F21E43"/>
    <w:rsid w:val="00F2203F"/>
    <w:rsid w:val="00F22241"/>
    <w:rsid w:val="00F22641"/>
    <w:rsid w:val="00F22B72"/>
    <w:rsid w:val="00F23057"/>
    <w:rsid w:val="00F2318A"/>
    <w:rsid w:val="00F23650"/>
    <w:rsid w:val="00F238EF"/>
    <w:rsid w:val="00F23FFB"/>
    <w:rsid w:val="00F24429"/>
    <w:rsid w:val="00F244F6"/>
    <w:rsid w:val="00F247C6"/>
    <w:rsid w:val="00F24A3D"/>
    <w:rsid w:val="00F2558F"/>
    <w:rsid w:val="00F25764"/>
    <w:rsid w:val="00F25914"/>
    <w:rsid w:val="00F2640A"/>
    <w:rsid w:val="00F26467"/>
    <w:rsid w:val="00F266D5"/>
    <w:rsid w:val="00F26747"/>
    <w:rsid w:val="00F2756A"/>
    <w:rsid w:val="00F275E2"/>
    <w:rsid w:val="00F2779A"/>
    <w:rsid w:val="00F30486"/>
    <w:rsid w:val="00F304F1"/>
    <w:rsid w:val="00F307BC"/>
    <w:rsid w:val="00F30E88"/>
    <w:rsid w:val="00F30F0D"/>
    <w:rsid w:val="00F319BC"/>
    <w:rsid w:val="00F319E2"/>
    <w:rsid w:val="00F31E1B"/>
    <w:rsid w:val="00F325B6"/>
    <w:rsid w:val="00F32AC1"/>
    <w:rsid w:val="00F331E2"/>
    <w:rsid w:val="00F33611"/>
    <w:rsid w:val="00F33982"/>
    <w:rsid w:val="00F33D03"/>
    <w:rsid w:val="00F34162"/>
    <w:rsid w:val="00F343AE"/>
    <w:rsid w:val="00F3456B"/>
    <w:rsid w:val="00F348C6"/>
    <w:rsid w:val="00F349DD"/>
    <w:rsid w:val="00F350D4"/>
    <w:rsid w:val="00F3567E"/>
    <w:rsid w:val="00F358E3"/>
    <w:rsid w:val="00F35C66"/>
    <w:rsid w:val="00F35D0F"/>
    <w:rsid w:val="00F35E57"/>
    <w:rsid w:val="00F366A9"/>
    <w:rsid w:val="00F36B17"/>
    <w:rsid w:val="00F36B9E"/>
    <w:rsid w:val="00F37354"/>
    <w:rsid w:val="00F37868"/>
    <w:rsid w:val="00F37C43"/>
    <w:rsid w:val="00F37D06"/>
    <w:rsid w:val="00F37D3E"/>
    <w:rsid w:val="00F400DE"/>
    <w:rsid w:val="00F40460"/>
    <w:rsid w:val="00F4051B"/>
    <w:rsid w:val="00F406BF"/>
    <w:rsid w:val="00F40728"/>
    <w:rsid w:val="00F40A62"/>
    <w:rsid w:val="00F4103E"/>
    <w:rsid w:val="00F41366"/>
    <w:rsid w:val="00F41499"/>
    <w:rsid w:val="00F41766"/>
    <w:rsid w:val="00F4199C"/>
    <w:rsid w:val="00F419BB"/>
    <w:rsid w:val="00F41A2C"/>
    <w:rsid w:val="00F420D9"/>
    <w:rsid w:val="00F42204"/>
    <w:rsid w:val="00F425EF"/>
    <w:rsid w:val="00F4277B"/>
    <w:rsid w:val="00F4279A"/>
    <w:rsid w:val="00F42B33"/>
    <w:rsid w:val="00F42F92"/>
    <w:rsid w:val="00F4478F"/>
    <w:rsid w:val="00F44B16"/>
    <w:rsid w:val="00F44B82"/>
    <w:rsid w:val="00F44DAD"/>
    <w:rsid w:val="00F453F1"/>
    <w:rsid w:val="00F4565B"/>
    <w:rsid w:val="00F457A5"/>
    <w:rsid w:val="00F4580C"/>
    <w:rsid w:val="00F459AB"/>
    <w:rsid w:val="00F4668B"/>
    <w:rsid w:val="00F467F4"/>
    <w:rsid w:val="00F46EA8"/>
    <w:rsid w:val="00F46F8A"/>
    <w:rsid w:val="00F470CB"/>
    <w:rsid w:val="00F47335"/>
    <w:rsid w:val="00F47351"/>
    <w:rsid w:val="00F4757A"/>
    <w:rsid w:val="00F477FB"/>
    <w:rsid w:val="00F47B45"/>
    <w:rsid w:val="00F47E22"/>
    <w:rsid w:val="00F50715"/>
    <w:rsid w:val="00F507D9"/>
    <w:rsid w:val="00F50B46"/>
    <w:rsid w:val="00F50D67"/>
    <w:rsid w:val="00F514A0"/>
    <w:rsid w:val="00F51777"/>
    <w:rsid w:val="00F51A7C"/>
    <w:rsid w:val="00F5235D"/>
    <w:rsid w:val="00F52844"/>
    <w:rsid w:val="00F52A35"/>
    <w:rsid w:val="00F53047"/>
    <w:rsid w:val="00F530FD"/>
    <w:rsid w:val="00F53195"/>
    <w:rsid w:val="00F53623"/>
    <w:rsid w:val="00F53927"/>
    <w:rsid w:val="00F53A25"/>
    <w:rsid w:val="00F53DCD"/>
    <w:rsid w:val="00F541BB"/>
    <w:rsid w:val="00F54343"/>
    <w:rsid w:val="00F54505"/>
    <w:rsid w:val="00F5491E"/>
    <w:rsid w:val="00F5493E"/>
    <w:rsid w:val="00F54A05"/>
    <w:rsid w:val="00F54AFE"/>
    <w:rsid w:val="00F54F1E"/>
    <w:rsid w:val="00F550DF"/>
    <w:rsid w:val="00F555AD"/>
    <w:rsid w:val="00F55C17"/>
    <w:rsid w:val="00F56053"/>
    <w:rsid w:val="00F5671E"/>
    <w:rsid w:val="00F57010"/>
    <w:rsid w:val="00F57178"/>
    <w:rsid w:val="00F57485"/>
    <w:rsid w:val="00F57C5B"/>
    <w:rsid w:val="00F6075C"/>
    <w:rsid w:val="00F608E0"/>
    <w:rsid w:val="00F60A33"/>
    <w:rsid w:val="00F60F21"/>
    <w:rsid w:val="00F619D7"/>
    <w:rsid w:val="00F61C95"/>
    <w:rsid w:val="00F62384"/>
    <w:rsid w:val="00F62677"/>
    <w:rsid w:val="00F626F9"/>
    <w:rsid w:val="00F627EF"/>
    <w:rsid w:val="00F62927"/>
    <w:rsid w:val="00F62AB7"/>
    <w:rsid w:val="00F62C79"/>
    <w:rsid w:val="00F62F40"/>
    <w:rsid w:val="00F6328A"/>
    <w:rsid w:val="00F63885"/>
    <w:rsid w:val="00F63BBA"/>
    <w:rsid w:val="00F63F74"/>
    <w:rsid w:val="00F64192"/>
    <w:rsid w:val="00F64577"/>
    <w:rsid w:val="00F645D7"/>
    <w:rsid w:val="00F6470D"/>
    <w:rsid w:val="00F64942"/>
    <w:rsid w:val="00F64B19"/>
    <w:rsid w:val="00F64ECF"/>
    <w:rsid w:val="00F64F5C"/>
    <w:rsid w:val="00F65165"/>
    <w:rsid w:val="00F65440"/>
    <w:rsid w:val="00F654AF"/>
    <w:rsid w:val="00F65B63"/>
    <w:rsid w:val="00F6603E"/>
    <w:rsid w:val="00F661C5"/>
    <w:rsid w:val="00F665CF"/>
    <w:rsid w:val="00F66B00"/>
    <w:rsid w:val="00F66DF5"/>
    <w:rsid w:val="00F67343"/>
    <w:rsid w:val="00F674BD"/>
    <w:rsid w:val="00F675DB"/>
    <w:rsid w:val="00F67A6E"/>
    <w:rsid w:val="00F67AE3"/>
    <w:rsid w:val="00F7027E"/>
    <w:rsid w:val="00F70989"/>
    <w:rsid w:val="00F709CC"/>
    <w:rsid w:val="00F70D94"/>
    <w:rsid w:val="00F716AC"/>
    <w:rsid w:val="00F71AB6"/>
    <w:rsid w:val="00F71C3F"/>
    <w:rsid w:val="00F71F17"/>
    <w:rsid w:val="00F720D6"/>
    <w:rsid w:val="00F7261B"/>
    <w:rsid w:val="00F7276F"/>
    <w:rsid w:val="00F730AB"/>
    <w:rsid w:val="00F731DB"/>
    <w:rsid w:val="00F737D5"/>
    <w:rsid w:val="00F73B3C"/>
    <w:rsid w:val="00F749B5"/>
    <w:rsid w:val="00F74A35"/>
    <w:rsid w:val="00F74A44"/>
    <w:rsid w:val="00F74B68"/>
    <w:rsid w:val="00F74D08"/>
    <w:rsid w:val="00F74EE1"/>
    <w:rsid w:val="00F75110"/>
    <w:rsid w:val="00F754D3"/>
    <w:rsid w:val="00F759EB"/>
    <w:rsid w:val="00F75D2D"/>
    <w:rsid w:val="00F76312"/>
    <w:rsid w:val="00F76A93"/>
    <w:rsid w:val="00F76FB3"/>
    <w:rsid w:val="00F770C1"/>
    <w:rsid w:val="00F7767F"/>
    <w:rsid w:val="00F77825"/>
    <w:rsid w:val="00F77870"/>
    <w:rsid w:val="00F77C27"/>
    <w:rsid w:val="00F77DAA"/>
    <w:rsid w:val="00F8015B"/>
    <w:rsid w:val="00F8059A"/>
    <w:rsid w:val="00F80B33"/>
    <w:rsid w:val="00F80C62"/>
    <w:rsid w:val="00F80C77"/>
    <w:rsid w:val="00F80E3C"/>
    <w:rsid w:val="00F8102E"/>
    <w:rsid w:val="00F81361"/>
    <w:rsid w:val="00F816C0"/>
    <w:rsid w:val="00F819EB"/>
    <w:rsid w:val="00F8246E"/>
    <w:rsid w:val="00F8252C"/>
    <w:rsid w:val="00F8274D"/>
    <w:rsid w:val="00F82793"/>
    <w:rsid w:val="00F82E41"/>
    <w:rsid w:val="00F82FE0"/>
    <w:rsid w:val="00F834DE"/>
    <w:rsid w:val="00F83A60"/>
    <w:rsid w:val="00F8406A"/>
    <w:rsid w:val="00F840E1"/>
    <w:rsid w:val="00F85716"/>
    <w:rsid w:val="00F8653A"/>
    <w:rsid w:val="00F86575"/>
    <w:rsid w:val="00F86623"/>
    <w:rsid w:val="00F86FF9"/>
    <w:rsid w:val="00F875E0"/>
    <w:rsid w:val="00F902C6"/>
    <w:rsid w:val="00F90AB9"/>
    <w:rsid w:val="00F91AD7"/>
    <w:rsid w:val="00F91F8C"/>
    <w:rsid w:val="00F92015"/>
    <w:rsid w:val="00F92725"/>
    <w:rsid w:val="00F92A29"/>
    <w:rsid w:val="00F92E08"/>
    <w:rsid w:val="00F93313"/>
    <w:rsid w:val="00F93CC5"/>
    <w:rsid w:val="00F93E86"/>
    <w:rsid w:val="00F9456A"/>
    <w:rsid w:val="00F94635"/>
    <w:rsid w:val="00F9482F"/>
    <w:rsid w:val="00F94A68"/>
    <w:rsid w:val="00F94F68"/>
    <w:rsid w:val="00F951CB"/>
    <w:rsid w:val="00F95408"/>
    <w:rsid w:val="00F95B52"/>
    <w:rsid w:val="00F95BA8"/>
    <w:rsid w:val="00F95C49"/>
    <w:rsid w:val="00F96176"/>
    <w:rsid w:val="00F96832"/>
    <w:rsid w:val="00F96D8F"/>
    <w:rsid w:val="00F96FF4"/>
    <w:rsid w:val="00F974AA"/>
    <w:rsid w:val="00F978DD"/>
    <w:rsid w:val="00F97C5D"/>
    <w:rsid w:val="00F97E27"/>
    <w:rsid w:val="00F97E35"/>
    <w:rsid w:val="00FA028E"/>
    <w:rsid w:val="00FA0651"/>
    <w:rsid w:val="00FA073F"/>
    <w:rsid w:val="00FA0A18"/>
    <w:rsid w:val="00FA1D07"/>
    <w:rsid w:val="00FA1D1D"/>
    <w:rsid w:val="00FA1F4D"/>
    <w:rsid w:val="00FA2098"/>
    <w:rsid w:val="00FA2381"/>
    <w:rsid w:val="00FA2492"/>
    <w:rsid w:val="00FA28A6"/>
    <w:rsid w:val="00FA293C"/>
    <w:rsid w:val="00FA3093"/>
    <w:rsid w:val="00FA3357"/>
    <w:rsid w:val="00FA35B9"/>
    <w:rsid w:val="00FA3E75"/>
    <w:rsid w:val="00FA3F42"/>
    <w:rsid w:val="00FA4576"/>
    <w:rsid w:val="00FA45EE"/>
    <w:rsid w:val="00FA53AE"/>
    <w:rsid w:val="00FA5506"/>
    <w:rsid w:val="00FA5511"/>
    <w:rsid w:val="00FA5C4D"/>
    <w:rsid w:val="00FA6C27"/>
    <w:rsid w:val="00FA6C76"/>
    <w:rsid w:val="00FA7399"/>
    <w:rsid w:val="00FA73D2"/>
    <w:rsid w:val="00FA74A9"/>
    <w:rsid w:val="00FA7AFD"/>
    <w:rsid w:val="00FA7BAF"/>
    <w:rsid w:val="00FA7C9F"/>
    <w:rsid w:val="00FA7F26"/>
    <w:rsid w:val="00FB0457"/>
    <w:rsid w:val="00FB048C"/>
    <w:rsid w:val="00FB05C7"/>
    <w:rsid w:val="00FB06E0"/>
    <w:rsid w:val="00FB0BF1"/>
    <w:rsid w:val="00FB0DB7"/>
    <w:rsid w:val="00FB216A"/>
    <w:rsid w:val="00FB26F9"/>
    <w:rsid w:val="00FB273B"/>
    <w:rsid w:val="00FB29C6"/>
    <w:rsid w:val="00FB2AE3"/>
    <w:rsid w:val="00FB2B9B"/>
    <w:rsid w:val="00FB2CE3"/>
    <w:rsid w:val="00FB3E30"/>
    <w:rsid w:val="00FB40D5"/>
    <w:rsid w:val="00FB416B"/>
    <w:rsid w:val="00FB4293"/>
    <w:rsid w:val="00FB4458"/>
    <w:rsid w:val="00FB4715"/>
    <w:rsid w:val="00FB4777"/>
    <w:rsid w:val="00FB4850"/>
    <w:rsid w:val="00FB48D4"/>
    <w:rsid w:val="00FB49F5"/>
    <w:rsid w:val="00FB4CCD"/>
    <w:rsid w:val="00FB5028"/>
    <w:rsid w:val="00FB50EA"/>
    <w:rsid w:val="00FB517C"/>
    <w:rsid w:val="00FB5383"/>
    <w:rsid w:val="00FB56E8"/>
    <w:rsid w:val="00FB5750"/>
    <w:rsid w:val="00FB6194"/>
    <w:rsid w:val="00FB6847"/>
    <w:rsid w:val="00FB6A2C"/>
    <w:rsid w:val="00FB6AA2"/>
    <w:rsid w:val="00FB706A"/>
    <w:rsid w:val="00FB7280"/>
    <w:rsid w:val="00FB7373"/>
    <w:rsid w:val="00FB7481"/>
    <w:rsid w:val="00FC019D"/>
    <w:rsid w:val="00FC06BB"/>
    <w:rsid w:val="00FC07AC"/>
    <w:rsid w:val="00FC0A32"/>
    <w:rsid w:val="00FC146C"/>
    <w:rsid w:val="00FC14AC"/>
    <w:rsid w:val="00FC1A5B"/>
    <w:rsid w:val="00FC1CA0"/>
    <w:rsid w:val="00FC1CB6"/>
    <w:rsid w:val="00FC2290"/>
    <w:rsid w:val="00FC26C5"/>
    <w:rsid w:val="00FC2B20"/>
    <w:rsid w:val="00FC2C77"/>
    <w:rsid w:val="00FC2F4F"/>
    <w:rsid w:val="00FC2F8A"/>
    <w:rsid w:val="00FC3CF5"/>
    <w:rsid w:val="00FC3D27"/>
    <w:rsid w:val="00FC4055"/>
    <w:rsid w:val="00FC41B9"/>
    <w:rsid w:val="00FC4393"/>
    <w:rsid w:val="00FC494A"/>
    <w:rsid w:val="00FC4BC9"/>
    <w:rsid w:val="00FC4E47"/>
    <w:rsid w:val="00FC5207"/>
    <w:rsid w:val="00FC56D9"/>
    <w:rsid w:val="00FC5869"/>
    <w:rsid w:val="00FC5987"/>
    <w:rsid w:val="00FC5BA0"/>
    <w:rsid w:val="00FC615D"/>
    <w:rsid w:val="00FC6384"/>
    <w:rsid w:val="00FC6FD8"/>
    <w:rsid w:val="00FC7135"/>
    <w:rsid w:val="00FC7C9B"/>
    <w:rsid w:val="00FC7D1A"/>
    <w:rsid w:val="00FC7F5B"/>
    <w:rsid w:val="00FD0435"/>
    <w:rsid w:val="00FD08B4"/>
    <w:rsid w:val="00FD0BFF"/>
    <w:rsid w:val="00FD0F9C"/>
    <w:rsid w:val="00FD0FC0"/>
    <w:rsid w:val="00FD117D"/>
    <w:rsid w:val="00FD189E"/>
    <w:rsid w:val="00FD1914"/>
    <w:rsid w:val="00FD194B"/>
    <w:rsid w:val="00FD1A1F"/>
    <w:rsid w:val="00FD1A68"/>
    <w:rsid w:val="00FD1FF4"/>
    <w:rsid w:val="00FD241F"/>
    <w:rsid w:val="00FD2647"/>
    <w:rsid w:val="00FD3021"/>
    <w:rsid w:val="00FD323B"/>
    <w:rsid w:val="00FD3334"/>
    <w:rsid w:val="00FD3370"/>
    <w:rsid w:val="00FD3BA5"/>
    <w:rsid w:val="00FD41D2"/>
    <w:rsid w:val="00FD4599"/>
    <w:rsid w:val="00FD49FA"/>
    <w:rsid w:val="00FD5020"/>
    <w:rsid w:val="00FD50FD"/>
    <w:rsid w:val="00FD52F1"/>
    <w:rsid w:val="00FD5DC5"/>
    <w:rsid w:val="00FD62DD"/>
    <w:rsid w:val="00FD738F"/>
    <w:rsid w:val="00FD7620"/>
    <w:rsid w:val="00FD78A6"/>
    <w:rsid w:val="00FD7C62"/>
    <w:rsid w:val="00FD7C99"/>
    <w:rsid w:val="00FD7E8C"/>
    <w:rsid w:val="00FE00CB"/>
    <w:rsid w:val="00FE012B"/>
    <w:rsid w:val="00FE036D"/>
    <w:rsid w:val="00FE04EB"/>
    <w:rsid w:val="00FE0536"/>
    <w:rsid w:val="00FE0A37"/>
    <w:rsid w:val="00FE0D9C"/>
    <w:rsid w:val="00FE0E43"/>
    <w:rsid w:val="00FE0FDF"/>
    <w:rsid w:val="00FE1315"/>
    <w:rsid w:val="00FE15A7"/>
    <w:rsid w:val="00FE22F5"/>
    <w:rsid w:val="00FE269C"/>
    <w:rsid w:val="00FE2913"/>
    <w:rsid w:val="00FE2C16"/>
    <w:rsid w:val="00FE2FDE"/>
    <w:rsid w:val="00FE3513"/>
    <w:rsid w:val="00FE35D7"/>
    <w:rsid w:val="00FE3C82"/>
    <w:rsid w:val="00FE3F9F"/>
    <w:rsid w:val="00FE40F6"/>
    <w:rsid w:val="00FE41E9"/>
    <w:rsid w:val="00FE445E"/>
    <w:rsid w:val="00FE4CC1"/>
    <w:rsid w:val="00FE4D8B"/>
    <w:rsid w:val="00FE5017"/>
    <w:rsid w:val="00FE5B6A"/>
    <w:rsid w:val="00FE5C27"/>
    <w:rsid w:val="00FE612F"/>
    <w:rsid w:val="00FE6141"/>
    <w:rsid w:val="00FE6294"/>
    <w:rsid w:val="00FE62F0"/>
    <w:rsid w:val="00FE68A6"/>
    <w:rsid w:val="00FE68B5"/>
    <w:rsid w:val="00FE6992"/>
    <w:rsid w:val="00FE6A16"/>
    <w:rsid w:val="00FE6E04"/>
    <w:rsid w:val="00FE7123"/>
    <w:rsid w:val="00FE72A2"/>
    <w:rsid w:val="00FE7A1B"/>
    <w:rsid w:val="00FE7CAF"/>
    <w:rsid w:val="00FE7D41"/>
    <w:rsid w:val="00FE7FE1"/>
    <w:rsid w:val="00FF0144"/>
    <w:rsid w:val="00FF0183"/>
    <w:rsid w:val="00FF0D34"/>
    <w:rsid w:val="00FF0E55"/>
    <w:rsid w:val="00FF14D3"/>
    <w:rsid w:val="00FF15E3"/>
    <w:rsid w:val="00FF187B"/>
    <w:rsid w:val="00FF23D8"/>
    <w:rsid w:val="00FF2779"/>
    <w:rsid w:val="00FF2946"/>
    <w:rsid w:val="00FF2F51"/>
    <w:rsid w:val="00FF32BF"/>
    <w:rsid w:val="00FF3731"/>
    <w:rsid w:val="00FF382E"/>
    <w:rsid w:val="00FF3DCC"/>
    <w:rsid w:val="00FF3E83"/>
    <w:rsid w:val="00FF3F5E"/>
    <w:rsid w:val="00FF3FE6"/>
    <w:rsid w:val="00FF4072"/>
    <w:rsid w:val="00FF4161"/>
    <w:rsid w:val="00FF42A4"/>
    <w:rsid w:val="00FF477E"/>
    <w:rsid w:val="00FF4AB4"/>
    <w:rsid w:val="00FF4DB8"/>
    <w:rsid w:val="00FF5438"/>
    <w:rsid w:val="00FF57D7"/>
    <w:rsid w:val="00FF5DEF"/>
    <w:rsid w:val="00FF5F8D"/>
    <w:rsid w:val="00FF600B"/>
    <w:rsid w:val="00FF60D9"/>
    <w:rsid w:val="00FF6276"/>
    <w:rsid w:val="00FF62AE"/>
    <w:rsid w:val="00FF62F2"/>
    <w:rsid w:val="00FF6B38"/>
    <w:rsid w:val="00FF6EA3"/>
    <w:rsid w:val="00FF7246"/>
    <w:rsid w:val="00FF789A"/>
    <w:rsid w:val="00FF7B31"/>
    <w:rsid w:val="00FF7BF8"/>
    <w:rsid w:val="00FF7CD6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de-D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,"/>
  <w:listSeparator w:val=";"/>
  <w14:docId w14:val="43C037A9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" w:eastAsia="Times" w:hAnsi="Times" w:cs="Times New Roman"/>
        <w:lang w:val="de-DE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/>
    <w:lsdException w:name="line number" w:semiHidden="1" w:unhideWhenUsed="1"/>
    <w:lsdException w:name="page number" w:semiHidden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semiHidden="1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Standard">
    <w:name w:val="Normal"/>
    <w:qFormat/>
    <w:rsid w:val="00F86FF9"/>
    <w:rPr>
      <w:rFonts w:ascii="Times New Roman" w:hAnsi="Times New Roman"/>
      <w:sz w:val="24"/>
      <w:szCs w:val="24"/>
      <w:lang w:val="en-US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customStyle="1" w:styleId="Standa">
    <w:name w:val="Standa"/>
    <w:uiPriority w:val="99"/>
    <w:rsid w:val="00B81D29"/>
    <w:rPr>
      <w:rFonts w:ascii="Times New Roman" w:hAnsi="Times New Roman"/>
      <w:sz w:val="24"/>
      <w:szCs w:val="24"/>
      <w:lang w:eastAsia="de-DE"/>
    </w:rPr>
  </w:style>
  <w:style w:type="character" w:customStyle="1" w:styleId="Absatz-Standardschrift">
    <w:name w:val="Absatz-Standardschrift"/>
    <w:uiPriority w:val="99"/>
    <w:semiHidden/>
  </w:style>
  <w:style w:type="table" w:customStyle="1" w:styleId="NormaleTabe">
    <w:name w:val="Normale Tabe"/>
    <w:uiPriority w:val="99"/>
    <w:semiHidden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tanda30">
    <w:name w:val="Standa30"/>
    <w:uiPriority w:val="99"/>
    <w:rsid w:val="00595B1D"/>
    <w:rPr>
      <w:rFonts w:ascii="Times New Roman" w:hAnsi="Times New Roman"/>
      <w:sz w:val="24"/>
      <w:szCs w:val="24"/>
      <w:lang w:eastAsia="de-DE"/>
    </w:rPr>
  </w:style>
  <w:style w:type="character" w:customStyle="1" w:styleId="Absatz-Standardschrift30">
    <w:name w:val="Absatz-Standardschrift30"/>
    <w:uiPriority w:val="99"/>
    <w:semiHidden/>
    <w:rsid w:val="00B81D29"/>
  </w:style>
  <w:style w:type="table" w:customStyle="1" w:styleId="NormaleTabe30">
    <w:name w:val="Normale Tabe30"/>
    <w:uiPriority w:val="99"/>
    <w:semiHidden/>
    <w:rsid w:val="00B81D29"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tanda29">
    <w:name w:val="Standa29"/>
    <w:uiPriority w:val="99"/>
    <w:rsid w:val="00934060"/>
    <w:rPr>
      <w:rFonts w:ascii="Times New Roman" w:hAnsi="Times New Roman"/>
      <w:sz w:val="24"/>
      <w:szCs w:val="24"/>
      <w:lang w:eastAsia="de-DE"/>
    </w:rPr>
  </w:style>
  <w:style w:type="character" w:customStyle="1" w:styleId="Absatz-Standardschrift29">
    <w:name w:val="Absatz-Standardschrift29"/>
    <w:uiPriority w:val="99"/>
    <w:semiHidden/>
    <w:rsid w:val="00595B1D"/>
  </w:style>
  <w:style w:type="table" w:customStyle="1" w:styleId="NormaleTabe29">
    <w:name w:val="Normale Tabe29"/>
    <w:uiPriority w:val="99"/>
    <w:semiHidden/>
    <w:rsid w:val="00595B1D"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tanda28">
    <w:name w:val="Standa28"/>
    <w:uiPriority w:val="99"/>
    <w:rsid w:val="00DD576C"/>
    <w:rPr>
      <w:rFonts w:ascii="Times New Roman" w:hAnsi="Times New Roman"/>
      <w:sz w:val="24"/>
      <w:szCs w:val="24"/>
      <w:lang w:eastAsia="de-DE"/>
    </w:rPr>
  </w:style>
  <w:style w:type="character" w:customStyle="1" w:styleId="Absatz-Standardschrift28">
    <w:name w:val="Absatz-Standardschrift28"/>
    <w:uiPriority w:val="99"/>
    <w:semiHidden/>
    <w:rsid w:val="00934060"/>
  </w:style>
  <w:style w:type="table" w:customStyle="1" w:styleId="NormaleTabe28">
    <w:name w:val="Normale Tabe28"/>
    <w:uiPriority w:val="99"/>
    <w:semiHidden/>
    <w:rsid w:val="00934060"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tanda27">
    <w:name w:val="Standa27"/>
    <w:uiPriority w:val="99"/>
    <w:rsid w:val="0094152C"/>
    <w:rPr>
      <w:rFonts w:ascii="Times New Roman" w:hAnsi="Times New Roman"/>
      <w:sz w:val="24"/>
      <w:szCs w:val="24"/>
      <w:lang w:eastAsia="de-DE"/>
    </w:rPr>
  </w:style>
  <w:style w:type="character" w:customStyle="1" w:styleId="Absatz-Standardschrift27">
    <w:name w:val="Absatz-Standardschrift27"/>
    <w:uiPriority w:val="99"/>
    <w:semiHidden/>
    <w:rsid w:val="00DD576C"/>
  </w:style>
  <w:style w:type="table" w:customStyle="1" w:styleId="NormaleTabe27">
    <w:name w:val="Normale Tabe27"/>
    <w:uiPriority w:val="99"/>
    <w:semiHidden/>
    <w:rsid w:val="00DD576C"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tanda26">
    <w:name w:val="Standa26"/>
    <w:uiPriority w:val="99"/>
    <w:rsid w:val="00D02244"/>
    <w:rPr>
      <w:rFonts w:ascii="Times New Roman" w:hAnsi="Times New Roman"/>
      <w:sz w:val="24"/>
      <w:szCs w:val="24"/>
      <w:lang w:eastAsia="de-DE"/>
    </w:rPr>
  </w:style>
  <w:style w:type="character" w:customStyle="1" w:styleId="Absatz-Standardschrift26">
    <w:name w:val="Absatz-Standardschrift26"/>
    <w:uiPriority w:val="99"/>
    <w:semiHidden/>
    <w:rsid w:val="0094152C"/>
  </w:style>
  <w:style w:type="table" w:customStyle="1" w:styleId="NormaleTabe26">
    <w:name w:val="Normale Tabe26"/>
    <w:uiPriority w:val="99"/>
    <w:semiHidden/>
    <w:rsid w:val="0094152C"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tanda25">
    <w:name w:val="Standa25"/>
    <w:uiPriority w:val="99"/>
    <w:rsid w:val="00C90DE5"/>
    <w:rPr>
      <w:rFonts w:ascii="Times New Roman" w:hAnsi="Times New Roman"/>
      <w:sz w:val="24"/>
      <w:szCs w:val="24"/>
      <w:lang w:eastAsia="de-DE"/>
    </w:rPr>
  </w:style>
  <w:style w:type="character" w:customStyle="1" w:styleId="Absatz-Standardschrift25">
    <w:name w:val="Absatz-Standardschrift25"/>
    <w:uiPriority w:val="99"/>
    <w:semiHidden/>
    <w:rsid w:val="00D02244"/>
  </w:style>
  <w:style w:type="table" w:customStyle="1" w:styleId="NormaleTabe25">
    <w:name w:val="Normale Tabe25"/>
    <w:uiPriority w:val="99"/>
    <w:semiHidden/>
    <w:rsid w:val="00D02244"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tanda24">
    <w:name w:val="Standa24"/>
    <w:uiPriority w:val="99"/>
    <w:rsid w:val="000C6D83"/>
    <w:rPr>
      <w:rFonts w:ascii="Times New Roman" w:hAnsi="Times New Roman"/>
      <w:sz w:val="24"/>
      <w:szCs w:val="24"/>
      <w:lang w:eastAsia="de-DE"/>
    </w:rPr>
  </w:style>
  <w:style w:type="character" w:customStyle="1" w:styleId="Absatz-Standardschrift24">
    <w:name w:val="Absatz-Standardschrift24"/>
    <w:uiPriority w:val="99"/>
    <w:semiHidden/>
    <w:rsid w:val="00C90DE5"/>
  </w:style>
  <w:style w:type="table" w:customStyle="1" w:styleId="NormaleTabe24">
    <w:name w:val="Normale Tabe24"/>
    <w:uiPriority w:val="99"/>
    <w:semiHidden/>
    <w:rsid w:val="00C90DE5"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tanda23">
    <w:name w:val="Standa23"/>
    <w:uiPriority w:val="99"/>
    <w:rsid w:val="00AF4DDF"/>
    <w:rPr>
      <w:rFonts w:ascii="Times New Roman" w:hAnsi="Times New Roman"/>
      <w:sz w:val="24"/>
      <w:szCs w:val="24"/>
      <w:lang w:eastAsia="de-DE"/>
    </w:rPr>
  </w:style>
  <w:style w:type="character" w:customStyle="1" w:styleId="Absatz-Standardschrift23">
    <w:name w:val="Absatz-Standardschrift23"/>
    <w:uiPriority w:val="99"/>
    <w:semiHidden/>
    <w:rsid w:val="000C6D83"/>
  </w:style>
  <w:style w:type="table" w:customStyle="1" w:styleId="NormaleTabe23">
    <w:name w:val="Normale Tabe23"/>
    <w:uiPriority w:val="99"/>
    <w:semiHidden/>
    <w:rsid w:val="000C6D83"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tanda22">
    <w:name w:val="Standa22"/>
    <w:uiPriority w:val="99"/>
    <w:rsid w:val="007605DE"/>
    <w:rPr>
      <w:rFonts w:ascii="Times New Roman" w:hAnsi="Times New Roman"/>
      <w:sz w:val="24"/>
      <w:szCs w:val="24"/>
      <w:lang w:eastAsia="de-DE"/>
    </w:rPr>
  </w:style>
  <w:style w:type="character" w:customStyle="1" w:styleId="Absatz-Standardschrift22">
    <w:name w:val="Absatz-Standardschrift22"/>
    <w:uiPriority w:val="99"/>
    <w:semiHidden/>
    <w:rsid w:val="00AF4DDF"/>
  </w:style>
  <w:style w:type="table" w:customStyle="1" w:styleId="NormaleTabe22">
    <w:name w:val="Normale Tabe22"/>
    <w:uiPriority w:val="99"/>
    <w:semiHidden/>
    <w:rsid w:val="00AF4DDF"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tanda21">
    <w:name w:val="Standa21"/>
    <w:uiPriority w:val="99"/>
    <w:rsid w:val="00560D8A"/>
    <w:rPr>
      <w:rFonts w:ascii="Times New Roman" w:hAnsi="Times New Roman"/>
      <w:sz w:val="24"/>
      <w:szCs w:val="24"/>
      <w:lang w:eastAsia="de-DE"/>
    </w:rPr>
  </w:style>
  <w:style w:type="character" w:customStyle="1" w:styleId="Absatz-Standardschrift21">
    <w:name w:val="Absatz-Standardschrift21"/>
    <w:uiPriority w:val="99"/>
    <w:semiHidden/>
    <w:rsid w:val="007605DE"/>
  </w:style>
  <w:style w:type="table" w:customStyle="1" w:styleId="NormaleTabe21">
    <w:name w:val="Normale Tabe21"/>
    <w:uiPriority w:val="99"/>
    <w:semiHidden/>
    <w:rsid w:val="007605DE"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tanda20">
    <w:name w:val="Standa20"/>
    <w:uiPriority w:val="99"/>
    <w:rsid w:val="00A20BFB"/>
    <w:rPr>
      <w:rFonts w:ascii="Times New Roman" w:hAnsi="Times New Roman"/>
      <w:sz w:val="24"/>
      <w:szCs w:val="24"/>
      <w:lang w:eastAsia="de-DE"/>
    </w:rPr>
  </w:style>
  <w:style w:type="character" w:customStyle="1" w:styleId="Absatz-Standardschrift20">
    <w:name w:val="Absatz-Standardschrift20"/>
    <w:uiPriority w:val="99"/>
    <w:semiHidden/>
    <w:rsid w:val="00560D8A"/>
  </w:style>
  <w:style w:type="table" w:customStyle="1" w:styleId="NormaleTabe20">
    <w:name w:val="Normale Tabe20"/>
    <w:uiPriority w:val="99"/>
    <w:semiHidden/>
    <w:rsid w:val="00560D8A"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tanda19">
    <w:name w:val="Standa19"/>
    <w:uiPriority w:val="99"/>
    <w:rsid w:val="00A91DFF"/>
    <w:rPr>
      <w:rFonts w:ascii="Times New Roman" w:hAnsi="Times New Roman"/>
      <w:sz w:val="24"/>
      <w:szCs w:val="24"/>
      <w:lang w:eastAsia="de-DE"/>
    </w:rPr>
  </w:style>
  <w:style w:type="character" w:customStyle="1" w:styleId="Absatz-Standardschrift19">
    <w:name w:val="Absatz-Standardschrift19"/>
    <w:uiPriority w:val="99"/>
    <w:semiHidden/>
    <w:rsid w:val="00A20BFB"/>
  </w:style>
  <w:style w:type="table" w:customStyle="1" w:styleId="NormaleTabe19">
    <w:name w:val="Normale Tabe19"/>
    <w:uiPriority w:val="99"/>
    <w:semiHidden/>
    <w:rsid w:val="00A20BFB"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tanda18">
    <w:name w:val="Standa18"/>
    <w:uiPriority w:val="99"/>
    <w:rsid w:val="00DD22F3"/>
    <w:rPr>
      <w:rFonts w:ascii="Times New Roman" w:hAnsi="Times New Roman"/>
      <w:sz w:val="24"/>
      <w:szCs w:val="24"/>
      <w:lang w:eastAsia="de-DE"/>
    </w:rPr>
  </w:style>
  <w:style w:type="character" w:customStyle="1" w:styleId="Absatz-Standardschrift18">
    <w:name w:val="Absatz-Standardschrift18"/>
    <w:uiPriority w:val="99"/>
    <w:semiHidden/>
    <w:rsid w:val="00A91DFF"/>
  </w:style>
  <w:style w:type="table" w:customStyle="1" w:styleId="NormaleTabe18">
    <w:name w:val="Normale Tabe18"/>
    <w:uiPriority w:val="99"/>
    <w:semiHidden/>
    <w:rsid w:val="00A91DFF"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tanda17">
    <w:name w:val="Standa17"/>
    <w:uiPriority w:val="99"/>
    <w:rsid w:val="00DC27E5"/>
    <w:rPr>
      <w:rFonts w:ascii="Times New Roman" w:hAnsi="Times New Roman"/>
      <w:sz w:val="24"/>
      <w:szCs w:val="24"/>
      <w:lang w:eastAsia="de-DE"/>
    </w:rPr>
  </w:style>
  <w:style w:type="character" w:customStyle="1" w:styleId="Absatz-Standardschrift17">
    <w:name w:val="Absatz-Standardschrift17"/>
    <w:uiPriority w:val="99"/>
    <w:semiHidden/>
    <w:rsid w:val="00DD22F3"/>
  </w:style>
  <w:style w:type="table" w:customStyle="1" w:styleId="NormaleTabe17">
    <w:name w:val="Normale Tabe17"/>
    <w:uiPriority w:val="99"/>
    <w:semiHidden/>
    <w:rsid w:val="00DD22F3"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tanda16">
    <w:name w:val="Standa16"/>
    <w:uiPriority w:val="99"/>
    <w:rsid w:val="00DB7EA3"/>
    <w:rPr>
      <w:rFonts w:ascii="Times New Roman" w:hAnsi="Times New Roman"/>
      <w:sz w:val="24"/>
      <w:szCs w:val="24"/>
      <w:lang w:eastAsia="de-DE"/>
    </w:rPr>
  </w:style>
  <w:style w:type="character" w:customStyle="1" w:styleId="Absatz-Standardschrift16">
    <w:name w:val="Absatz-Standardschrift16"/>
    <w:uiPriority w:val="99"/>
    <w:semiHidden/>
    <w:rsid w:val="00DC27E5"/>
  </w:style>
  <w:style w:type="table" w:customStyle="1" w:styleId="NormaleTabe16">
    <w:name w:val="Normale Tabe16"/>
    <w:uiPriority w:val="99"/>
    <w:semiHidden/>
    <w:rsid w:val="00DC27E5"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tanda15">
    <w:name w:val="Standa15"/>
    <w:uiPriority w:val="99"/>
    <w:rsid w:val="0079542D"/>
    <w:rPr>
      <w:rFonts w:ascii="Times New Roman" w:hAnsi="Times New Roman"/>
      <w:sz w:val="24"/>
      <w:szCs w:val="24"/>
      <w:lang w:eastAsia="de-DE"/>
    </w:rPr>
  </w:style>
  <w:style w:type="character" w:customStyle="1" w:styleId="Absatz-Standardschrift15">
    <w:name w:val="Absatz-Standardschrift15"/>
    <w:uiPriority w:val="99"/>
    <w:semiHidden/>
    <w:rsid w:val="00DB7EA3"/>
  </w:style>
  <w:style w:type="table" w:customStyle="1" w:styleId="NormaleTabe15">
    <w:name w:val="Normale Tabe15"/>
    <w:uiPriority w:val="99"/>
    <w:semiHidden/>
    <w:rsid w:val="00DB7EA3"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tanda14">
    <w:name w:val="Standa14"/>
    <w:uiPriority w:val="99"/>
    <w:rsid w:val="008E5B85"/>
    <w:rPr>
      <w:rFonts w:ascii="Times New Roman" w:hAnsi="Times New Roman"/>
      <w:sz w:val="24"/>
      <w:szCs w:val="24"/>
      <w:lang w:eastAsia="de-DE"/>
    </w:rPr>
  </w:style>
  <w:style w:type="character" w:customStyle="1" w:styleId="Absatz-Standardschrift14">
    <w:name w:val="Absatz-Standardschrift14"/>
    <w:uiPriority w:val="99"/>
    <w:semiHidden/>
    <w:rsid w:val="0079542D"/>
  </w:style>
  <w:style w:type="table" w:customStyle="1" w:styleId="NormaleTabe14">
    <w:name w:val="Normale Tabe14"/>
    <w:uiPriority w:val="99"/>
    <w:semiHidden/>
    <w:rsid w:val="0079542D"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tanda13">
    <w:name w:val="Standa13"/>
    <w:uiPriority w:val="99"/>
    <w:rsid w:val="00626832"/>
    <w:rPr>
      <w:rFonts w:ascii="Times New Roman" w:hAnsi="Times New Roman"/>
      <w:sz w:val="24"/>
      <w:szCs w:val="24"/>
      <w:lang w:eastAsia="de-DE"/>
    </w:rPr>
  </w:style>
  <w:style w:type="character" w:customStyle="1" w:styleId="Absatz-Standardschrift13">
    <w:name w:val="Absatz-Standardschrift13"/>
    <w:uiPriority w:val="99"/>
    <w:semiHidden/>
    <w:rsid w:val="008E5B85"/>
  </w:style>
  <w:style w:type="table" w:customStyle="1" w:styleId="NormaleTabe13">
    <w:name w:val="Normale Tabe13"/>
    <w:uiPriority w:val="99"/>
    <w:semiHidden/>
    <w:rsid w:val="008E5B85"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tanda12">
    <w:name w:val="Standa12"/>
    <w:uiPriority w:val="99"/>
    <w:rsid w:val="00924DDE"/>
    <w:rPr>
      <w:rFonts w:ascii="Times New Roman" w:hAnsi="Times New Roman"/>
      <w:sz w:val="24"/>
      <w:szCs w:val="24"/>
      <w:lang w:eastAsia="de-DE"/>
    </w:rPr>
  </w:style>
  <w:style w:type="character" w:customStyle="1" w:styleId="Absatz-Standardschrift12">
    <w:name w:val="Absatz-Standardschrift12"/>
    <w:uiPriority w:val="99"/>
    <w:semiHidden/>
    <w:rsid w:val="00626832"/>
  </w:style>
  <w:style w:type="table" w:customStyle="1" w:styleId="NormaleTabe12">
    <w:name w:val="Normale Tabe12"/>
    <w:uiPriority w:val="99"/>
    <w:semiHidden/>
    <w:rsid w:val="00626832"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tanda11">
    <w:name w:val="Standa11"/>
    <w:uiPriority w:val="99"/>
    <w:rsid w:val="002D2CDC"/>
    <w:rPr>
      <w:rFonts w:ascii="Times New Roman" w:hAnsi="Times New Roman"/>
      <w:sz w:val="24"/>
      <w:szCs w:val="24"/>
      <w:lang w:eastAsia="de-DE"/>
    </w:rPr>
  </w:style>
  <w:style w:type="character" w:customStyle="1" w:styleId="Absatz-Standardschrift11">
    <w:name w:val="Absatz-Standardschrift11"/>
    <w:uiPriority w:val="99"/>
    <w:semiHidden/>
    <w:rsid w:val="00924DDE"/>
  </w:style>
  <w:style w:type="table" w:customStyle="1" w:styleId="NormaleTabe11">
    <w:name w:val="Normale Tabe11"/>
    <w:uiPriority w:val="99"/>
    <w:semiHidden/>
    <w:rsid w:val="00924DDE"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tanda10">
    <w:name w:val="Standa10"/>
    <w:uiPriority w:val="99"/>
    <w:rsid w:val="00323CD1"/>
    <w:rPr>
      <w:rFonts w:ascii="Times New Roman" w:hAnsi="Times New Roman"/>
      <w:sz w:val="24"/>
      <w:szCs w:val="24"/>
      <w:lang w:eastAsia="de-DE"/>
    </w:rPr>
  </w:style>
  <w:style w:type="character" w:customStyle="1" w:styleId="Absatz-Standardschrift10">
    <w:name w:val="Absatz-Standardschrift10"/>
    <w:uiPriority w:val="99"/>
    <w:semiHidden/>
    <w:rsid w:val="002D2CDC"/>
  </w:style>
  <w:style w:type="table" w:customStyle="1" w:styleId="NormaleTabe10">
    <w:name w:val="Normale Tabe10"/>
    <w:uiPriority w:val="99"/>
    <w:semiHidden/>
    <w:rsid w:val="002D2CDC"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tanda9">
    <w:name w:val="Standa9"/>
    <w:uiPriority w:val="99"/>
    <w:rsid w:val="003B09AA"/>
    <w:rPr>
      <w:rFonts w:ascii="Times New Roman" w:hAnsi="Times New Roman"/>
      <w:sz w:val="24"/>
      <w:szCs w:val="24"/>
      <w:lang w:eastAsia="de-DE"/>
    </w:rPr>
  </w:style>
  <w:style w:type="character" w:customStyle="1" w:styleId="Absatz-Standardschrift9">
    <w:name w:val="Absatz-Standardschrift9"/>
    <w:uiPriority w:val="99"/>
    <w:semiHidden/>
    <w:rsid w:val="00323CD1"/>
  </w:style>
  <w:style w:type="table" w:customStyle="1" w:styleId="NormaleTabe9">
    <w:name w:val="Normale Tabe9"/>
    <w:uiPriority w:val="99"/>
    <w:semiHidden/>
    <w:rsid w:val="00323CD1"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tanda8">
    <w:name w:val="Standa8"/>
    <w:uiPriority w:val="99"/>
    <w:rsid w:val="00231F6A"/>
    <w:rPr>
      <w:rFonts w:ascii="Times New Roman" w:hAnsi="Times New Roman"/>
      <w:sz w:val="24"/>
      <w:szCs w:val="24"/>
      <w:lang w:eastAsia="de-DE"/>
    </w:rPr>
  </w:style>
  <w:style w:type="character" w:customStyle="1" w:styleId="Absatz-Standardschrift8">
    <w:name w:val="Absatz-Standardschrift8"/>
    <w:uiPriority w:val="99"/>
    <w:semiHidden/>
    <w:rsid w:val="003B09AA"/>
  </w:style>
  <w:style w:type="table" w:customStyle="1" w:styleId="NormaleTabe8">
    <w:name w:val="Normale Tabe8"/>
    <w:uiPriority w:val="99"/>
    <w:semiHidden/>
    <w:rsid w:val="003B09AA"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tanda7">
    <w:name w:val="Standa7"/>
    <w:uiPriority w:val="99"/>
    <w:rsid w:val="00903541"/>
    <w:rPr>
      <w:rFonts w:ascii="Times New Roman" w:hAnsi="Times New Roman"/>
      <w:sz w:val="24"/>
      <w:szCs w:val="24"/>
      <w:lang w:eastAsia="de-DE"/>
    </w:rPr>
  </w:style>
  <w:style w:type="character" w:customStyle="1" w:styleId="Absatz-Standardschrift7">
    <w:name w:val="Absatz-Standardschrift7"/>
    <w:uiPriority w:val="99"/>
    <w:semiHidden/>
    <w:rsid w:val="00231F6A"/>
  </w:style>
  <w:style w:type="table" w:customStyle="1" w:styleId="NormaleTabe7">
    <w:name w:val="Normale Tabe7"/>
    <w:uiPriority w:val="99"/>
    <w:semiHidden/>
    <w:rsid w:val="00231F6A"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tanda6">
    <w:name w:val="Standa6"/>
    <w:uiPriority w:val="99"/>
    <w:rsid w:val="007A67E4"/>
    <w:rPr>
      <w:rFonts w:ascii="Times New Roman" w:hAnsi="Times New Roman"/>
      <w:sz w:val="24"/>
      <w:szCs w:val="24"/>
      <w:lang w:eastAsia="de-DE"/>
    </w:rPr>
  </w:style>
  <w:style w:type="character" w:customStyle="1" w:styleId="Absatz-Standardschrift6">
    <w:name w:val="Absatz-Standardschrift6"/>
    <w:uiPriority w:val="99"/>
    <w:semiHidden/>
    <w:rsid w:val="00903541"/>
  </w:style>
  <w:style w:type="table" w:customStyle="1" w:styleId="NormaleTabe6">
    <w:name w:val="Normale Tabe6"/>
    <w:uiPriority w:val="99"/>
    <w:semiHidden/>
    <w:rsid w:val="00903541"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tanda5">
    <w:name w:val="Standa5"/>
    <w:uiPriority w:val="99"/>
    <w:rsid w:val="008822B7"/>
    <w:rPr>
      <w:rFonts w:ascii="Times New Roman" w:hAnsi="Times New Roman"/>
      <w:sz w:val="24"/>
      <w:szCs w:val="24"/>
      <w:lang w:eastAsia="de-DE"/>
    </w:rPr>
  </w:style>
  <w:style w:type="character" w:customStyle="1" w:styleId="Absatz-Standardschrift5">
    <w:name w:val="Absatz-Standardschrift5"/>
    <w:uiPriority w:val="99"/>
    <w:semiHidden/>
    <w:rsid w:val="007A67E4"/>
  </w:style>
  <w:style w:type="table" w:customStyle="1" w:styleId="NormaleTabe5">
    <w:name w:val="Normale Tabe5"/>
    <w:uiPriority w:val="99"/>
    <w:semiHidden/>
    <w:rsid w:val="007A67E4"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tanda4">
    <w:name w:val="Standa4"/>
    <w:uiPriority w:val="99"/>
    <w:rsid w:val="00051D9E"/>
    <w:rPr>
      <w:rFonts w:ascii="Times New Roman" w:hAnsi="Times New Roman"/>
      <w:sz w:val="24"/>
      <w:szCs w:val="24"/>
      <w:lang w:eastAsia="de-DE"/>
    </w:rPr>
  </w:style>
  <w:style w:type="character" w:customStyle="1" w:styleId="Absatz-Standardschrift4">
    <w:name w:val="Absatz-Standardschrift4"/>
    <w:uiPriority w:val="99"/>
    <w:semiHidden/>
    <w:rsid w:val="008822B7"/>
  </w:style>
  <w:style w:type="table" w:customStyle="1" w:styleId="NormaleTabe4">
    <w:name w:val="Normale Tabe4"/>
    <w:uiPriority w:val="99"/>
    <w:semiHidden/>
    <w:rsid w:val="008822B7"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tanda3">
    <w:name w:val="Standa3"/>
    <w:uiPriority w:val="99"/>
    <w:rsid w:val="008B1C1F"/>
    <w:rPr>
      <w:rFonts w:ascii="Times New Roman" w:hAnsi="Times New Roman"/>
      <w:sz w:val="24"/>
      <w:szCs w:val="24"/>
      <w:lang w:eastAsia="de-DE"/>
    </w:rPr>
  </w:style>
  <w:style w:type="character" w:customStyle="1" w:styleId="Absatz-Standardschrift3">
    <w:name w:val="Absatz-Standardschrift3"/>
    <w:uiPriority w:val="99"/>
    <w:semiHidden/>
    <w:rsid w:val="00051D9E"/>
  </w:style>
  <w:style w:type="table" w:customStyle="1" w:styleId="NormaleTabe3">
    <w:name w:val="Normale Tabe3"/>
    <w:uiPriority w:val="99"/>
    <w:semiHidden/>
    <w:rsid w:val="00051D9E"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tanda2">
    <w:name w:val="Standa2"/>
    <w:uiPriority w:val="99"/>
    <w:rsid w:val="009839F1"/>
    <w:rPr>
      <w:rFonts w:ascii="Times New Roman" w:hAnsi="Times New Roman"/>
      <w:sz w:val="24"/>
      <w:szCs w:val="24"/>
      <w:lang w:eastAsia="de-DE"/>
    </w:rPr>
  </w:style>
  <w:style w:type="character" w:customStyle="1" w:styleId="Absatz-Standardschrift2">
    <w:name w:val="Absatz-Standardschrift2"/>
    <w:uiPriority w:val="99"/>
    <w:semiHidden/>
    <w:rsid w:val="008B1C1F"/>
  </w:style>
  <w:style w:type="table" w:customStyle="1" w:styleId="NormaleTabe2">
    <w:name w:val="Normale Tabe2"/>
    <w:uiPriority w:val="99"/>
    <w:semiHidden/>
    <w:rsid w:val="008B1C1F"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tanda1">
    <w:name w:val="Standa1"/>
    <w:uiPriority w:val="99"/>
    <w:rsid w:val="002C18A5"/>
    <w:rPr>
      <w:sz w:val="24"/>
      <w:lang w:eastAsia="de-DE"/>
    </w:rPr>
  </w:style>
  <w:style w:type="character" w:customStyle="1" w:styleId="Absatz-Standardschrift1">
    <w:name w:val="Absatz-Standardschrift1"/>
    <w:uiPriority w:val="99"/>
    <w:semiHidden/>
    <w:rsid w:val="009839F1"/>
  </w:style>
  <w:style w:type="table" w:customStyle="1" w:styleId="NormaleTabe1">
    <w:name w:val="Normale Tabe1"/>
    <w:uiPriority w:val="99"/>
    <w:semiHidden/>
    <w:rsid w:val="009839F1"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Kopfze">
    <w:name w:val="Kopfze"/>
    <w:basedOn w:val="Standa1"/>
    <w:uiPriority w:val="99"/>
    <w:rsid w:val="002C18A5"/>
    <w:pPr>
      <w:tabs>
        <w:tab w:val="center" w:pos="4536"/>
        <w:tab w:val="right" w:pos="9072"/>
      </w:tabs>
    </w:pPr>
  </w:style>
  <w:style w:type="paragraph" w:customStyle="1" w:styleId="Fuzei">
    <w:name w:val="Fu_zei"/>
    <w:basedOn w:val="Standa1"/>
    <w:uiPriority w:val="99"/>
    <w:rsid w:val="002C18A5"/>
    <w:pPr>
      <w:tabs>
        <w:tab w:val="center" w:pos="4536"/>
        <w:tab w:val="right" w:pos="9072"/>
      </w:tabs>
    </w:pPr>
  </w:style>
  <w:style w:type="character" w:styleId="Seitenzahl">
    <w:name w:val="page number"/>
    <w:basedOn w:val="Absatz-Standardschrift1"/>
    <w:uiPriority w:val="99"/>
    <w:rsid w:val="002C18A5"/>
    <w:rPr>
      <w:rFonts w:cs="Times New Roman"/>
    </w:rPr>
  </w:style>
  <w:style w:type="paragraph" w:customStyle="1" w:styleId="Textkrpe">
    <w:name w:val="Textk_rpe"/>
    <w:basedOn w:val="Standa1"/>
    <w:uiPriority w:val="99"/>
    <w:rsid w:val="009839F1"/>
    <w:pPr>
      <w:spacing w:line="480" w:lineRule="auto"/>
      <w:jc w:val="both"/>
    </w:pPr>
    <w:rPr>
      <w:rFonts w:ascii="Times New Roman" w:hAnsi="Times New Roman"/>
      <w:lang w:val="en-GB"/>
    </w:rPr>
  </w:style>
  <w:style w:type="table" w:customStyle="1" w:styleId="Tabellengi">
    <w:name w:val="Tabellengi"/>
    <w:basedOn w:val="NormaleTabe1"/>
    <w:uiPriority w:val="99"/>
    <w:rsid w:val="009839F1"/>
    <w:rPr>
      <w:rFonts w:ascii="Times New Roman" w:hAnsi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Absatz-Standardschrift1"/>
    <w:uiPriority w:val="99"/>
    <w:rsid w:val="009839F1"/>
    <w:rPr>
      <w:rFonts w:cs="Times New Roman"/>
      <w:color w:val="0000FF"/>
      <w:u w:val="single"/>
    </w:rPr>
  </w:style>
  <w:style w:type="character" w:customStyle="1" w:styleId="GesichteterHyperl">
    <w:name w:val="GesichteterHyperl"/>
    <w:basedOn w:val="Absatz-Standardschrift1"/>
    <w:uiPriority w:val="99"/>
    <w:rsid w:val="009839F1"/>
    <w:rPr>
      <w:rFonts w:cs="Times New Roman"/>
      <w:color w:val="800080"/>
      <w:u w:val="single"/>
    </w:rPr>
  </w:style>
  <w:style w:type="character" w:styleId="Kommentarzeichen">
    <w:name w:val="annotation reference"/>
    <w:basedOn w:val="Absatz-Standardschrift8"/>
    <w:uiPriority w:val="99"/>
    <w:semiHidden/>
    <w:rsid w:val="001A397E"/>
    <w:rPr>
      <w:rFonts w:cs="Times New Roman"/>
      <w:sz w:val="18"/>
    </w:rPr>
  </w:style>
  <w:style w:type="paragraph" w:styleId="Kommentartext">
    <w:name w:val="annotation text"/>
    <w:basedOn w:val="Standa8"/>
    <w:link w:val="KommentartextZchn"/>
    <w:uiPriority w:val="99"/>
    <w:semiHidden/>
    <w:rsid w:val="001A397E"/>
  </w:style>
  <w:style w:type="character" w:customStyle="1" w:styleId="KommentartextZchn">
    <w:name w:val="Kommentartext Zchn"/>
    <w:basedOn w:val="Absatz-Standardschrift8"/>
    <w:link w:val="Kommentartext"/>
    <w:uiPriority w:val="99"/>
    <w:semiHidden/>
    <w:rsid w:val="003B09AA"/>
    <w:rPr>
      <w:rFonts w:ascii="Times New Roman" w:hAnsi="Times New Roman" w:cs="Times New Roman"/>
      <w:sz w:val="24"/>
      <w:lang w:eastAsia="de-DE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rsid w:val="001A397E"/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3B09AA"/>
    <w:rPr>
      <w:rFonts w:ascii="Times New Roman" w:hAnsi="Times New Roman" w:cs="Times New Roman"/>
      <w:b/>
      <w:bCs/>
      <w:sz w:val="24"/>
      <w:lang w:eastAsia="de-DE"/>
    </w:rPr>
  </w:style>
  <w:style w:type="paragraph" w:customStyle="1" w:styleId="Sprechblasen">
    <w:name w:val="Sprechblasen"/>
    <w:basedOn w:val="Standa8"/>
    <w:uiPriority w:val="99"/>
    <w:semiHidden/>
    <w:rsid w:val="001A397E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Absatz-Standardschrift8"/>
    <w:uiPriority w:val="99"/>
    <w:semiHidden/>
    <w:rsid w:val="003B09AA"/>
    <w:rPr>
      <w:rFonts w:ascii="Lucida Grande" w:hAnsi="Lucida Grande" w:cs="Times New Roman"/>
      <w:sz w:val="18"/>
      <w:lang w:eastAsia="de-DE"/>
    </w:rPr>
  </w:style>
  <w:style w:type="paragraph" w:customStyle="1" w:styleId="Sprechblasen1">
    <w:name w:val="Sprechblasen1"/>
    <w:basedOn w:val="Standa9"/>
    <w:uiPriority w:val="99"/>
    <w:semiHidden/>
    <w:rsid w:val="005A1365"/>
    <w:rPr>
      <w:rFonts w:ascii="Lucida Grande" w:hAnsi="Lucida Grande"/>
      <w:sz w:val="18"/>
      <w:szCs w:val="18"/>
    </w:rPr>
  </w:style>
  <w:style w:type="character" w:customStyle="1" w:styleId="BalloonTextChar1">
    <w:name w:val="Balloon Text Char1"/>
    <w:basedOn w:val="Absatz-Standardschrift9"/>
    <w:uiPriority w:val="99"/>
    <w:semiHidden/>
    <w:rsid w:val="00323CD1"/>
    <w:rPr>
      <w:rFonts w:ascii="Lucida Grande" w:hAnsi="Lucida Grande" w:cs="Times New Roman"/>
      <w:sz w:val="18"/>
      <w:lang w:eastAsia="de-DE"/>
    </w:rPr>
  </w:style>
  <w:style w:type="paragraph" w:customStyle="1" w:styleId="Sprechblasen2">
    <w:name w:val="Sprechblasen2"/>
    <w:basedOn w:val="Standa10"/>
    <w:uiPriority w:val="99"/>
    <w:semiHidden/>
    <w:rsid w:val="000D2C76"/>
    <w:rPr>
      <w:rFonts w:ascii="Lucida Grande" w:hAnsi="Lucida Grande"/>
      <w:sz w:val="18"/>
      <w:szCs w:val="18"/>
    </w:rPr>
  </w:style>
  <w:style w:type="character" w:customStyle="1" w:styleId="BalloonTextChar2">
    <w:name w:val="Balloon Text Char2"/>
    <w:basedOn w:val="Absatz-Standardschrift10"/>
    <w:uiPriority w:val="99"/>
    <w:semiHidden/>
    <w:rsid w:val="002D2CDC"/>
    <w:rPr>
      <w:rFonts w:ascii="Lucida Grande" w:hAnsi="Lucida Grande" w:cs="Times New Roman"/>
      <w:sz w:val="18"/>
      <w:lang w:eastAsia="de-DE"/>
    </w:rPr>
  </w:style>
  <w:style w:type="paragraph" w:customStyle="1" w:styleId="Sprechblasen3">
    <w:name w:val="Sprechblasen3"/>
    <w:basedOn w:val="Standa11"/>
    <w:uiPriority w:val="99"/>
    <w:semiHidden/>
    <w:rsid w:val="00C11FDD"/>
    <w:rPr>
      <w:rFonts w:ascii="Lucida Grande" w:hAnsi="Lucida Grande"/>
      <w:sz w:val="18"/>
      <w:szCs w:val="18"/>
    </w:rPr>
  </w:style>
  <w:style w:type="character" w:customStyle="1" w:styleId="BalloonTextChar3">
    <w:name w:val="Balloon Text Char3"/>
    <w:basedOn w:val="Absatz-Standardschrift11"/>
    <w:uiPriority w:val="99"/>
    <w:semiHidden/>
    <w:rsid w:val="00924DDE"/>
    <w:rPr>
      <w:rFonts w:ascii="Lucida Grande" w:hAnsi="Lucida Grande" w:cs="Times New Roman"/>
      <w:sz w:val="18"/>
      <w:lang w:eastAsia="de-DE"/>
    </w:rPr>
  </w:style>
  <w:style w:type="paragraph" w:customStyle="1" w:styleId="Sprechblasen4">
    <w:name w:val="Sprechblasen4"/>
    <w:basedOn w:val="Standa12"/>
    <w:uiPriority w:val="99"/>
    <w:semiHidden/>
    <w:rsid w:val="007E6F4B"/>
    <w:rPr>
      <w:rFonts w:ascii="Lucida Grande" w:hAnsi="Lucida Grande"/>
      <w:sz w:val="18"/>
      <w:szCs w:val="18"/>
    </w:rPr>
  </w:style>
  <w:style w:type="character" w:customStyle="1" w:styleId="BalloonTextChar4">
    <w:name w:val="Balloon Text Char4"/>
    <w:basedOn w:val="Absatz-Standardschrift12"/>
    <w:uiPriority w:val="99"/>
    <w:semiHidden/>
    <w:rsid w:val="00626832"/>
    <w:rPr>
      <w:rFonts w:ascii="Lucida Grande" w:hAnsi="Lucida Grande" w:cs="Times New Roman"/>
      <w:sz w:val="18"/>
      <w:lang w:eastAsia="de-DE"/>
    </w:rPr>
  </w:style>
  <w:style w:type="paragraph" w:customStyle="1" w:styleId="Sprechblasen5">
    <w:name w:val="Sprechblasen5"/>
    <w:basedOn w:val="Standa13"/>
    <w:uiPriority w:val="99"/>
    <w:semiHidden/>
    <w:rsid w:val="00496EF6"/>
    <w:rPr>
      <w:rFonts w:ascii="Lucida Grande" w:hAnsi="Lucida Grande"/>
      <w:sz w:val="18"/>
      <w:szCs w:val="18"/>
    </w:rPr>
  </w:style>
  <w:style w:type="character" w:customStyle="1" w:styleId="BalloonTextChar5">
    <w:name w:val="Balloon Text Char5"/>
    <w:basedOn w:val="Absatz-Standardschrift13"/>
    <w:uiPriority w:val="99"/>
    <w:semiHidden/>
    <w:rsid w:val="008E5B85"/>
    <w:rPr>
      <w:rFonts w:ascii="Lucida Grande" w:hAnsi="Lucida Grande" w:cs="Times New Roman"/>
      <w:sz w:val="18"/>
      <w:lang w:eastAsia="de-DE"/>
    </w:rPr>
  </w:style>
  <w:style w:type="paragraph" w:customStyle="1" w:styleId="Sprechblasen6">
    <w:name w:val="Sprechblasen6"/>
    <w:basedOn w:val="Standa14"/>
    <w:uiPriority w:val="99"/>
    <w:semiHidden/>
    <w:rsid w:val="005A09B7"/>
    <w:rPr>
      <w:rFonts w:ascii="Lucida Grande" w:hAnsi="Lucida Grande"/>
      <w:sz w:val="18"/>
      <w:szCs w:val="18"/>
    </w:rPr>
  </w:style>
  <w:style w:type="character" w:customStyle="1" w:styleId="BalloonTextChar6">
    <w:name w:val="Balloon Text Char6"/>
    <w:basedOn w:val="Absatz-Standardschrift14"/>
    <w:uiPriority w:val="99"/>
    <w:semiHidden/>
    <w:rsid w:val="0079542D"/>
    <w:rPr>
      <w:rFonts w:ascii="Lucida Grande" w:hAnsi="Lucida Grande" w:cs="Times New Roman"/>
      <w:sz w:val="18"/>
      <w:lang w:eastAsia="de-DE"/>
    </w:rPr>
  </w:style>
  <w:style w:type="character" w:customStyle="1" w:styleId="st">
    <w:name w:val="st"/>
    <w:basedOn w:val="Absatz-Standardschrift14"/>
    <w:uiPriority w:val="99"/>
    <w:rsid w:val="00946A6E"/>
    <w:rPr>
      <w:rFonts w:cs="Times New Roman"/>
    </w:rPr>
  </w:style>
  <w:style w:type="paragraph" w:customStyle="1" w:styleId="Sprechblasen7">
    <w:name w:val="Sprechblasen7"/>
    <w:basedOn w:val="Standa15"/>
    <w:uiPriority w:val="99"/>
    <w:semiHidden/>
    <w:rsid w:val="000830AB"/>
    <w:rPr>
      <w:rFonts w:ascii="Lucida Grande" w:hAnsi="Lucida Grande"/>
      <w:sz w:val="18"/>
      <w:szCs w:val="18"/>
    </w:rPr>
  </w:style>
  <w:style w:type="character" w:customStyle="1" w:styleId="BalloonTextChar7">
    <w:name w:val="Balloon Text Char7"/>
    <w:basedOn w:val="Absatz-Standardschrift15"/>
    <w:uiPriority w:val="99"/>
    <w:semiHidden/>
    <w:rsid w:val="00DB7EA3"/>
    <w:rPr>
      <w:rFonts w:ascii="Lucida Grande" w:hAnsi="Lucida Grande" w:cs="Times New Roman"/>
      <w:sz w:val="18"/>
      <w:lang w:eastAsia="de-DE"/>
    </w:rPr>
  </w:style>
  <w:style w:type="paragraph" w:customStyle="1" w:styleId="Sprechblasen8">
    <w:name w:val="Sprechblasen8"/>
    <w:basedOn w:val="Standa16"/>
    <w:uiPriority w:val="99"/>
    <w:semiHidden/>
    <w:rsid w:val="00DA62ED"/>
    <w:rPr>
      <w:rFonts w:ascii="Lucida Grande" w:hAnsi="Lucida Grande"/>
      <w:sz w:val="18"/>
      <w:szCs w:val="18"/>
    </w:rPr>
  </w:style>
  <w:style w:type="character" w:customStyle="1" w:styleId="BalloonTextChar8">
    <w:name w:val="Balloon Text Char8"/>
    <w:basedOn w:val="Absatz-Standardschrift16"/>
    <w:uiPriority w:val="99"/>
    <w:semiHidden/>
    <w:rsid w:val="00DC27E5"/>
    <w:rPr>
      <w:rFonts w:ascii="Lucida Grande" w:hAnsi="Lucida Grande" w:cs="Times New Roman"/>
      <w:sz w:val="18"/>
      <w:lang w:eastAsia="de-DE"/>
    </w:rPr>
  </w:style>
  <w:style w:type="paragraph" w:customStyle="1" w:styleId="Sprechblasen9">
    <w:name w:val="Sprechblasen9"/>
    <w:basedOn w:val="Standa17"/>
    <w:uiPriority w:val="99"/>
    <w:semiHidden/>
    <w:rsid w:val="00F63885"/>
    <w:rPr>
      <w:rFonts w:ascii="Lucida Grande" w:hAnsi="Lucida Grande"/>
      <w:sz w:val="18"/>
      <w:szCs w:val="18"/>
    </w:rPr>
  </w:style>
  <w:style w:type="character" w:customStyle="1" w:styleId="BalloonTextChar9">
    <w:name w:val="Balloon Text Char9"/>
    <w:basedOn w:val="Absatz-Standardschrift17"/>
    <w:uiPriority w:val="99"/>
    <w:semiHidden/>
    <w:rsid w:val="00DD22F3"/>
    <w:rPr>
      <w:rFonts w:ascii="Lucida Grande" w:hAnsi="Lucida Grande" w:cs="Times New Roman"/>
      <w:sz w:val="18"/>
      <w:lang w:eastAsia="de-DE"/>
    </w:rPr>
  </w:style>
  <w:style w:type="paragraph" w:customStyle="1" w:styleId="Sprechblasen10">
    <w:name w:val="Sprechblasen10"/>
    <w:basedOn w:val="Standa18"/>
    <w:uiPriority w:val="99"/>
    <w:semiHidden/>
    <w:rsid w:val="00F2318A"/>
    <w:rPr>
      <w:rFonts w:ascii="Lucida Grande" w:hAnsi="Lucida Grande"/>
      <w:sz w:val="18"/>
      <w:szCs w:val="18"/>
    </w:rPr>
  </w:style>
  <w:style w:type="character" w:customStyle="1" w:styleId="BalloonTextChar10">
    <w:name w:val="Balloon Text Char10"/>
    <w:basedOn w:val="Absatz-Standardschrift18"/>
    <w:uiPriority w:val="99"/>
    <w:semiHidden/>
    <w:rsid w:val="00A91DFF"/>
    <w:rPr>
      <w:rFonts w:ascii="Lucida Grande" w:hAnsi="Lucida Grande" w:cs="Times New Roman"/>
      <w:sz w:val="18"/>
      <w:lang w:eastAsia="de-DE"/>
    </w:rPr>
  </w:style>
  <w:style w:type="paragraph" w:customStyle="1" w:styleId="Sprechblasen11">
    <w:name w:val="Sprechblasen11"/>
    <w:basedOn w:val="Standa19"/>
    <w:uiPriority w:val="99"/>
    <w:semiHidden/>
    <w:rsid w:val="000F548D"/>
    <w:rPr>
      <w:rFonts w:ascii="Lucida Grande" w:hAnsi="Lucida Grande"/>
      <w:sz w:val="18"/>
      <w:szCs w:val="18"/>
    </w:rPr>
  </w:style>
  <w:style w:type="character" w:customStyle="1" w:styleId="BalloonTextChar11">
    <w:name w:val="Balloon Text Char11"/>
    <w:basedOn w:val="Absatz-Standardschrift19"/>
    <w:uiPriority w:val="99"/>
    <w:semiHidden/>
    <w:rsid w:val="00A20BFB"/>
    <w:rPr>
      <w:rFonts w:ascii="Lucida Grande" w:hAnsi="Lucida Grande" w:cs="Times New Roman"/>
      <w:sz w:val="18"/>
      <w:lang w:eastAsia="de-DE"/>
    </w:rPr>
  </w:style>
  <w:style w:type="paragraph" w:customStyle="1" w:styleId="Sprechblasen12">
    <w:name w:val="Sprechblasen12"/>
    <w:basedOn w:val="Standa20"/>
    <w:uiPriority w:val="99"/>
    <w:semiHidden/>
    <w:rsid w:val="00930112"/>
    <w:rPr>
      <w:rFonts w:ascii="Lucida Grande" w:hAnsi="Lucida Grande"/>
      <w:sz w:val="18"/>
      <w:szCs w:val="18"/>
    </w:rPr>
  </w:style>
  <w:style w:type="character" w:customStyle="1" w:styleId="BalloonTextChar12">
    <w:name w:val="Balloon Text Char12"/>
    <w:basedOn w:val="Absatz-Standardschrift20"/>
    <w:uiPriority w:val="99"/>
    <w:semiHidden/>
    <w:rsid w:val="00560D8A"/>
    <w:rPr>
      <w:rFonts w:ascii="Lucida Grande" w:hAnsi="Lucida Grande" w:cs="Times New Roman"/>
      <w:sz w:val="18"/>
      <w:lang w:eastAsia="de-DE"/>
    </w:rPr>
  </w:style>
  <w:style w:type="paragraph" w:customStyle="1" w:styleId="Sprechblasen13">
    <w:name w:val="Sprechblasen13"/>
    <w:basedOn w:val="Standa21"/>
    <w:uiPriority w:val="99"/>
    <w:semiHidden/>
    <w:rsid w:val="008327C1"/>
    <w:rPr>
      <w:rFonts w:ascii="Lucida Grande" w:hAnsi="Lucida Grande"/>
      <w:sz w:val="18"/>
      <w:szCs w:val="18"/>
    </w:rPr>
  </w:style>
  <w:style w:type="character" w:customStyle="1" w:styleId="BalloonTextChar13">
    <w:name w:val="Balloon Text Char13"/>
    <w:basedOn w:val="Absatz-Standardschrift21"/>
    <w:uiPriority w:val="99"/>
    <w:semiHidden/>
    <w:rsid w:val="007605DE"/>
    <w:rPr>
      <w:rFonts w:ascii="Lucida Grande" w:hAnsi="Lucida Grande" w:cs="Times New Roman"/>
      <w:sz w:val="18"/>
      <w:lang w:eastAsia="de-DE"/>
    </w:rPr>
  </w:style>
  <w:style w:type="paragraph" w:customStyle="1" w:styleId="Sprechblasen14">
    <w:name w:val="Sprechblasen14"/>
    <w:basedOn w:val="Standa22"/>
    <w:uiPriority w:val="99"/>
    <w:semiHidden/>
    <w:rsid w:val="00DF2F69"/>
    <w:rPr>
      <w:rFonts w:ascii="Lucida Grande" w:hAnsi="Lucida Grande"/>
      <w:sz w:val="18"/>
      <w:szCs w:val="18"/>
    </w:rPr>
  </w:style>
  <w:style w:type="character" w:customStyle="1" w:styleId="BalloonTextChar14">
    <w:name w:val="Balloon Text Char14"/>
    <w:basedOn w:val="Absatz-Standardschrift22"/>
    <w:uiPriority w:val="99"/>
    <w:semiHidden/>
    <w:rsid w:val="00AF4DDF"/>
    <w:rPr>
      <w:rFonts w:ascii="Lucida Grande" w:hAnsi="Lucida Grande" w:cs="Times New Roman"/>
      <w:sz w:val="18"/>
      <w:lang w:eastAsia="de-DE"/>
    </w:rPr>
  </w:style>
  <w:style w:type="character" w:customStyle="1" w:styleId="GesichteterHyperl1">
    <w:name w:val="GesichteterHyperl1"/>
    <w:basedOn w:val="Absatz-Standardschrift22"/>
    <w:uiPriority w:val="99"/>
    <w:rsid w:val="00DF2F69"/>
    <w:rPr>
      <w:rFonts w:cs="Times New Roman"/>
      <w:color w:val="800080"/>
      <w:u w:val="single"/>
    </w:rPr>
  </w:style>
  <w:style w:type="character" w:customStyle="1" w:styleId="b">
    <w:name w:val="b"/>
    <w:basedOn w:val="Absatz-Standardschrift22"/>
    <w:uiPriority w:val="99"/>
    <w:rsid w:val="00DF2F69"/>
    <w:rPr>
      <w:rFonts w:cs="Times New Roman"/>
    </w:rPr>
  </w:style>
  <w:style w:type="character" w:customStyle="1" w:styleId="bi">
    <w:name w:val="b i"/>
    <w:basedOn w:val="Absatz-Standardschrift22"/>
    <w:uiPriority w:val="99"/>
    <w:rsid w:val="00DF2F69"/>
    <w:rPr>
      <w:rFonts w:cs="Times New Roman"/>
    </w:rPr>
  </w:style>
  <w:style w:type="character" w:customStyle="1" w:styleId="i">
    <w:name w:val="i"/>
    <w:basedOn w:val="Absatz-Standardschrift22"/>
    <w:uiPriority w:val="99"/>
    <w:rsid w:val="00DF2F69"/>
    <w:rPr>
      <w:rFonts w:cs="Times New Roman"/>
    </w:rPr>
  </w:style>
  <w:style w:type="character" w:customStyle="1" w:styleId="sup">
    <w:name w:val="sup"/>
    <w:basedOn w:val="Absatz-Standardschrift22"/>
    <w:uiPriority w:val="99"/>
    <w:rsid w:val="00DF2F69"/>
    <w:rPr>
      <w:rFonts w:cs="Times New Roman"/>
    </w:rPr>
  </w:style>
  <w:style w:type="character" w:customStyle="1" w:styleId="Herausst">
    <w:name w:val="Herausst"/>
    <w:basedOn w:val="Absatz-Standardschrift22"/>
    <w:uiPriority w:val="99"/>
    <w:rsid w:val="00DF2F69"/>
    <w:rPr>
      <w:rFonts w:cs="Times New Roman"/>
      <w:i/>
    </w:rPr>
  </w:style>
  <w:style w:type="paragraph" w:customStyle="1" w:styleId="Sprechblasen15">
    <w:name w:val="Sprechblasen15"/>
    <w:basedOn w:val="Standa23"/>
    <w:uiPriority w:val="99"/>
    <w:semiHidden/>
    <w:rsid w:val="00A43FEB"/>
    <w:rPr>
      <w:rFonts w:ascii="Lucida Grande" w:hAnsi="Lucida Grande"/>
      <w:sz w:val="18"/>
      <w:szCs w:val="18"/>
    </w:rPr>
  </w:style>
  <w:style w:type="character" w:customStyle="1" w:styleId="BalloonTextChar15">
    <w:name w:val="Balloon Text Char15"/>
    <w:basedOn w:val="Absatz-Standardschrift23"/>
    <w:uiPriority w:val="99"/>
    <w:semiHidden/>
    <w:rsid w:val="000C6D83"/>
    <w:rPr>
      <w:rFonts w:ascii="Lucida Grande" w:hAnsi="Lucida Grande" w:cs="Times New Roman"/>
      <w:sz w:val="18"/>
      <w:lang w:eastAsia="de-DE"/>
    </w:rPr>
  </w:style>
  <w:style w:type="paragraph" w:customStyle="1" w:styleId="Sprechblasen16">
    <w:name w:val="Sprechblasen16"/>
    <w:basedOn w:val="Standa24"/>
    <w:uiPriority w:val="99"/>
    <w:semiHidden/>
    <w:rsid w:val="002B7D51"/>
    <w:rPr>
      <w:rFonts w:ascii="Lucida Grande" w:hAnsi="Lucida Grande"/>
      <w:sz w:val="18"/>
      <w:szCs w:val="18"/>
    </w:rPr>
  </w:style>
  <w:style w:type="character" w:customStyle="1" w:styleId="BalloonTextChar16">
    <w:name w:val="Balloon Text Char16"/>
    <w:basedOn w:val="Absatz-Standardschrift24"/>
    <w:uiPriority w:val="99"/>
    <w:semiHidden/>
    <w:rsid w:val="00C90DE5"/>
    <w:rPr>
      <w:rFonts w:ascii="Lucida Grande" w:hAnsi="Lucida Grande" w:cs="Times New Roman"/>
      <w:sz w:val="18"/>
      <w:lang w:eastAsia="de-DE"/>
    </w:rPr>
  </w:style>
  <w:style w:type="paragraph" w:customStyle="1" w:styleId="Sprechblasen17">
    <w:name w:val="Sprechblasen17"/>
    <w:basedOn w:val="Standa25"/>
    <w:uiPriority w:val="99"/>
    <w:semiHidden/>
    <w:rsid w:val="00BA44F5"/>
    <w:rPr>
      <w:rFonts w:ascii="Lucida Grande" w:hAnsi="Lucida Grande"/>
      <w:sz w:val="18"/>
      <w:szCs w:val="18"/>
    </w:rPr>
  </w:style>
  <w:style w:type="character" w:customStyle="1" w:styleId="BalloonTextChar17">
    <w:name w:val="Balloon Text Char17"/>
    <w:basedOn w:val="Absatz-Standardschrift25"/>
    <w:uiPriority w:val="99"/>
    <w:semiHidden/>
    <w:rsid w:val="00D02244"/>
    <w:rPr>
      <w:rFonts w:ascii="Lucida Grande" w:hAnsi="Lucida Grande" w:cs="Times New Roman"/>
      <w:sz w:val="18"/>
      <w:lang w:eastAsia="de-DE"/>
    </w:rPr>
  </w:style>
  <w:style w:type="paragraph" w:customStyle="1" w:styleId="Sprechblasen18">
    <w:name w:val="Sprechblasen18"/>
    <w:basedOn w:val="Standa26"/>
    <w:uiPriority w:val="99"/>
    <w:semiHidden/>
    <w:rsid w:val="00755831"/>
    <w:rPr>
      <w:rFonts w:ascii="Lucida Grande" w:hAnsi="Lucida Grande"/>
      <w:sz w:val="18"/>
      <w:szCs w:val="18"/>
    </w:rPr>
  </w:style>
  <w:style w:type="character" w:customStyle="1" w:styleId="BalloonTextChar18">
    <w:name w:val="Balloon Text Char18"/>
    <w:basedOn w:val="Absatz-Standardschrift26"/>
    <w:uiPriority w:val="99"/>
    <w:semiHidden/>
    <w:rsid w:val="0094152C"/>
    <w:rPr>
      <w:rFonts w:ascii="Lucida Grande" w:hAnsi="Lucida Grande" w:cs="Times New Roman"/>
      <w:sz w:val="18"/>
      <w:lang w:eastAsia="de-DE"/>
    </w:rPr>
  </w:style>
  <w:style w:type="paragraph" w:customStyle="1" w:styleId="Sprechblasen19">
    <w:name w:val="Sprechblasen19"/>
    <w:basedOn w:val="Standa27"/>
    <w:uiPriority w:val="99"/>
    <w:semiHidden/>
    <w:rsid w:val="00057053"/>
    <w:rPr>
      <w:rFonts w:ascii="Lucida Grande" w:hAnsi="Lucida Grande"/>
      <w:sz w:val="18"/>
      <w:szCs w:val="18"/>
    </w:rPr>
  </w:style>
  <w:style w:type="character" w:customStyle="1" w:styleId="BalloonTextChar19">
    <w:name w:val="Balloon Text Char19"/>
    <w:basedOn w:val="Absatz-Standardschrift27"/>
    <w:uiPriority w:val="99"/>
    <w:semiHidden/>
    <w:rsid w:val="00DD576C"/>
    <w:rPr>
      <w:rFonts w:ascii="Lucida Grande" w:hAnsi="Lucida Grande" w:cs="Times New Roman"/>
      <w:sz w:val="18"/>
      <w:lang w:eastAsia="de-DE"/>
    </w:rPr>
  </w:style>
  <w:style w:type="paragraph" w:customStyle="1" w:styleId="Sprechblasen20">
    <w:name w:val="Sprechblasen20"/>
    <w:basedOn w:val="Standa28"/>
    <w:uiPriority w:val="99"/>
    <w:semiHidden/>
    <w:rsid w:val="009D1BC8"/>
    <w:rPr>
      <w:rFonts w:ascii="Lucida Grande" w:hAnsi="Lucida Grande"/>
      <w:sz w:val="18"/>
      <w:szCs w:val="18"/>
    </w:rPr>
  </w:style>
  <w:style w:type="character" w:customStyle="1" w:styleId="BalloonTextChar20">
    <w:name w:val="Balloon Text Char20"/>
    <w:basedOn w:val="Absatz-Standardschrift28"/>
    <w:uiPriority w:val="99"/>
    <w:semiHidden/>
    <w:rsid w:val="00934060"/>
    <w:rPr>
      <w:rFonts w:ascii="Lucida Grande" w:hAnsi="Lucida Grande" w:cs="Times New Roman"/>
      <w:sz w:val="18"/>
      <w:lang w:eastAsia="de-DE"/>
    </w:rPr>
  </w:style>
  <w:style w:type="character" w:customStyle="1" w:styleId="Herausst1">
    <w:name w:val="Herausst1"/>
    <w:basedOn w:val="Absatz-Standardschrift28"/>
    <w:uiPriority w:val="99"/>
    <w:rsid w:val="009D1BC8"/>
    <w:rPr>
      <w:rFonts w:cs="Times New Roman"/>
      <w:i/>
    </w:rPr>
  </w:style>
  <w:style w:type="paragraph" w:customStyle="1" w:styleId="Sprechblasen21">
    <w:name w:val="Sprechblasen21"/>
    <w:basedOn w:val="Standa29"/>
    <w:uiPriority w:val="99"/>
    <w:semiHidden/>
    <w:rsid w:val="00FA6C76"/>
    <w:rPr>
      <w:rFonts w:ascii="Lucida Grande" w:hAnsi="Lucida Grande"/>
      <w:sz w:val="18"/>
      <w:szCs w:val="18"/>
    </w:rPr>
  </w:style>
  <w:style w:type="character" w:customStyle="1" w:styleId="BalloonTextChar21">
    <w:name w:val="Balloon Text Char21"/>
    <w:basedOn w:val="Absatz-Standardschrift29"/>
    <w:uiPriority w:val="99"/>
    <w:semiHidden/>
    <w:rsid w:val="00595B1D"/>
    <w:rPr>
      <w:rFonts w:ascii="Lucida Grande" w:hAnsi="Lucida Grande" w:cs="Times New Roman"/>
      <w:sz w:val="18"/>
      <w:lang w:eastAsia="de-DE"/>
    </w:rPr>
  </w:style>
  <w:style w:type="character" w:customStyle="1" w:styleId="Herausst2">
    <w:name w:val="Herausst2"/>
    <w:basedOn w:val="Absatz-Standardschrift30"/>
    <w:uiPriority w:val="99"/>
    <w:rsid w:val="001A6612"/>
    <w:rPr>
      <w:rFonts w:cs="Times New Roman"/>
      <w:i/>
      <w:iCs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5111C2"/>
    <w:rPr>
      <w:rFonts w:ascii="Lucida Grande" w:hAnsi="Lucida Grande" w:cs="Lucida Grande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5111C2"/>
    <w:rPr>
      <w:rFonts w:ascii="Lucida Grande" w:hAnsi="Lucida Grande" w:cs="Lucida Grande"/>
      <w:sz w:val="18"/>
      <w:szCs w:val="18"/>
      <w:lang w:eastAsia="de-DE"/>
    </w:rPr>
  </w:style>
  <w:style w:type="character" w:styleId="Zeilennummer">
    <w:name w:val="line number"/>
    <w:basedOn w:val="Absatz-Standardschriftart"/>
    <w:uiPriority w:val="99"/>
    <w:semiHidden/>
    <w:unhideWhenUsed/>
    <w:rsid w:val="0014682F"/>
  </w:style>
  <w:style w:type="paragraph" w:styleId="Kopfzeile">
    <w:name w:val="header"/>
    <w:basedOn w:val="Standard"/>
    <w:link w:val="KopfzeileZchn"/>
    <w:uiPriority w:val="99"/>
    <w:unhideWhenUsed/>
    <w:rsid w:val="00445EE0"/>
    <w:pPr>
      <w:tabs>
        <w:tab w:val="center" w:pos="4536"/>
        <w:tab w:val="right" w:pos="9072"/>
      </w:tabs>
    </w:pPr>
  </w:style>
  <w:style w:type="character" w:customStyle="1" w:styleId="KopfzeileZchn">
    <w:name w:val="Kopfzeile Zchn"/>
    <w:basedOn w:val="Absatz-Standardschriftart"/>
    <w:link w:val="Kopfzeile"/>
    <w:uiPriority w:val="99"/>
    <w:rsid w:val="00445EE0"/>
    <w:rPr>
      <w:rFonts w:ascii="Times New Roman" w:hAnsi="Times New Roman"/>
      <w:sz w:val="24"/>
      <w:szCs w:val="24"/>
      <w:lang w:eastAsia="de-DE"/>
    </w:rPr>
  </w:style>
  <w:style w:type="paragraph" w:styleId="Fuzeile">
    <w:name w:val="footer"/>
    <w:basedOn w:val="Standard"/>
    <w:link w:val="FuzeileZchn"/>
    <w:uiPriority w:val="99"/>
    <w:unhideWhenUsed/>
    <w:rsid w:val="00445EE0"/>
    <w:pPr>
      <w:tabs>
        <w:tab w:val="center" w:pos="4536"/>
        <w:tab w:val="right" w:pos="9072"/>
      </w:tabs>
    </w:pPr>
  </w:style>
  <w:style w:type="character" w:customStyle="1" w:styleId="FuzeileZchn">
    <w:name w:val="Fußzeile Zchn"/>
    <w:basedOn w:val="Absatz-Standardschriftart"/>
    <w:link w:val="Fuzeile"/>
    <w:uiPriority w:val="99"/>
    <w:rsid w:val="00445EE0"/>
    <w:rPr>
      <w:rFonts w:ascii="Times New Roman" w:hAnsi="Times New Roman"/>
      <w:sz w:val="24"/>
      <w:szCs w:val="24"/>
      <w:lang w:eastAsia="de-DE"/>
    </w:rPr>
  </w:style>
  <w:style w:type="paragraph" w:customStyle="1" w:styleId="EndNoteBibliographyTitle">
    <w:name w:val="EndNote Bibliography Title"/>
    <w:basedOn w:val="Standard"/>
    <w:rsid w:val="001F64DA"/>
    <w:pPr>
      <w:jc w:val="center"/>
    </w:pPr>
    <w:rPr>
      <w:rFonts w:ascii="Arial" w:hAnsi="Arial" w:cs="Arial"/>
    </w:rPr>
  </w:style>
  <w:style w:type="paragraph" w:customStyle="1" w:styleId="EndNoteBibliography">
    <w:name w:val="EndNote Bibliography"/>
    <w:basedOn w:val="Standard"/>
    <w:link w:val="EndNoteBibliographyZchn"/>
    <w:rsid w:val="001F64DA"/>
    <w:rPr>
      <w:rFonts w:ascii="Arial" w:hAnsi="Arial" w:cs="Arial"/>
    </w:rPr>
  </w:style>
  <w:style w:type="table" w:styleId="Tabellenraster">
    <w:name w:val="Table Grid"/>
    <w:basedOn w:val="NormaleTabelle"/>
    <w:uiPriority w:val="59"/>
    <w:rsid w:val="00EE69DD"/>
    <w:rPr>
      <w:rFonts w:asciiTheme="minorHAnsi" w:eastAsiaTheme="minorHAnsi" w:hAnsiTheme="minorHAnsi" w:cstheme="minorBidi"/>
      <w:sz w:val="24"/>
      <w:szCs w:val="24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enabsatz">
    <w:name w:val="List Paragraph"/>
    <w:basedOn w:val="Standard"/>
    <w:uiPriority w:val="34"/>
    <w:qFormat/>
    <w:rsid w:val="002B3181"/>
    <w:pPr>
      <w:ind w:left="720"/>
      <w:contextualSpacing/>
    </w:pPr>
  </w:style>
  <w:style w:type="paragraph" w:styleId="berarbeitung">
    <w:name w:val="Revision"/>
    <w:hidden/>
    <w:uiPriority w:val="99"/>
    <w:semiHidden/>
    <w:rsid w:val="00C370DB"/>
    <w:rPr>
      <w:rFonts w:ascii="Times New Roman" w:hAnsi="Times New Roman"/>
      <w:sz w:val="24"/>
      <w:szCs w:val="24"/>
      <w:lang w:eastAsia="de-DE"/>
    </w:rPr>
  </w:style>
  <w:style w:type="character" w:customStyle="1" w:styleId="apple-converted-space">
    <w:name w:val="apple-converted-space"/>
    <w:basedOn w:val="Absatz-Standardschriftart"/>
    <w:rsid w:val="00AC41F1"/>
  </w:style>
  <w:style w:type="paragraph" w:styleId="Textkrper-Zeileneinzug">
    <w:name w:val="Body Text Indent"/>
    <w:basedOn w:val="Standard"/>
    <w:link w:val="Textkrper-ZeileneinzugZchn"/>
    <w:uiPriority w:val="99"/>
    <w:semiHidden/>
    <w:unhideWhenUsed/>
    <w:rsid w:val="006C009E"/>
    <w:pPr>
      <w:spacing w:after="120" w:line="276" w:lineRule="auto"/>
      <w:ind w:left="283"/>
    </w:pPr>
    <w:rPr>
      <w:rFonts w:asciiTheme="minorHAnsi" w:eastAsiaTheme="minorHAnsi" w:hAnsiTheme="minorHAnsi" w:cstheme="minorBidi"/>
      <w:sz w:val="22"/>
      <w:szCs w:val="22"/>
    </w:rPr>
  </w:style>
  <w:style w:type="character" w:customStyle="1" w:styleId="Textkrper-ZeileneinzugZchn">
    <w:name w:val="Textkörper-Zeileneinzug Zchn"/>
    <w:basedOn w:val="Absatz-Standardschriftart"/>
    <w:link w:val="Textkrper-Zeileneinzug"/>
    <w:uiPriority w:val="99"/>
    <w:semiHidden/>
    <w:rsid w:val="006C009E"/>
    <w:rPr>
      <w:rFonts w:asciiTheme="minorHAnsi" w:eastAsiaTheme="minorHAnsi" w:hAnsiTheme="minorHAnsi" w:cstheme="minorBidi"/>
      <w:sz w:val="22"/>
      <w:szCs w:val="22"/>
    </w:rPr>
  </w:style>
  <w:style w:type="character" w:customStyle="1" w:styleId="EndNoteBibliographyZchn">
    <w:name w:val="EndNote Bibliography Zchn"/>
    <w:basedOn w:val="Absatz-Standardschriftart"/>
    <w:link w:val="EndNoteBibliography"/>
    <w:rsid w:val="007D79B7"/>
    <w:rPr>
      <w:rFonts w:ascii="Arial" w:hAnsi="Arial" w:cs="Arial"/>
      <w:sz w:val="24"/>
      <w:szCs w:val="24"/>
      <w:lang w:val="en-US"/>
    </w:rPr>
  </w:style>
  <w:style w:type="paragraph" w:styleId="Beschriftung">
    <w:name w:val="caption"/>
    <w:basedOn w:val="Standard"/>
    <w:next w:val="Standard"/>
    <w:uiPriority w:val="35"/>
    <w:unhideWhenUsed/>
    <w:qFormat/>
    <w:rsid w:val="002772D7"/>
    <w:pPr>
      <w:spacing w:after="200"/>
    </w:pPr>
    <w:rPr>
      <w:rFonts w:eastAsiaTheme="minorHAnsi" w:cstheme="minorBidi"/>
      <w:b/>
      <w:bCs/>
      <w:caps/>
      <w:sz w:val="22"/>
      <w:szCs w:val="18"/>
    </w:rPr>
  </w:style>
  <w:style w:type="paragraph" w:customStyle="1" w:styleId="NoteLevel11">
    <w:name w:val="Note Level 11"/>
    <w:basedOn w:val="Standard"/>
    <w:uiPriority w:val="99"/>
    <w:unhideWhenUsed/>
    <w:rsid w:val="00AD1494"/>
    <w:pPr>
      <w:keepNext/>
      <w:numPr>
        <w:numId w:val="12"/>
      </w:numPr>
      <w:contextualSpacing/>
      <w:outlineLvl w:val="0"/>
    </w:pPr>
    <w:rPr>
      <w:rFonts w:ascii="Verdana" w:hAnsi="Verdana"/>
    </w:rPr>
  </w:style>
  <w:style w:type="paragraph" w:customStyle="1" w:styleId="NoteLevel21">
    <w:name w:val="Note Level 21"/>
    <w:basedOn w:val="Standard"/>
    <w:uiPriority w:val="99"/>
    <w:semiHidden/>
    <w:unhideWhenUsed/>
    <w:rsid w:val="00AD1494"/>
    <w:pPr>
      <w:keepNext/>
      <w:numPr>
        <w:ilvl w:val="1"/>
        <w:numId w:val="12"/>
      </w:numPr>
      <w:contextualSpacing/>
      <w:outlineLvl w:val="1"/>
    </w:pPr>
    <w:rPr>
      <w:rFonts w:ascii="Verdana" w:hAnsi="Verdana"/>
    </w:rPr>
  </w:style>
  <w:style w:type="paragraph" w:customStyle="1" w:styleId="NoteLevel31">
    <w:name w:val="Note Level 31"/>
    <w:basedOn w:val="Standard"/>
    <w:uiPriority w:val="99"/>
    <w:semiHidden/>
    <w:unhideWhenUsed/>
    <w:rsid w:val="00AD1494"/>
    <w:pPr>
      <w:keepNext/>
      <w:numPr>
        <w:ilvl w:val="2"/>
        <w:numId w:val="12"/>
      </w:numPr>
      <w:contextualSpacing/>
      <w:outlineLvl w:val="2"/>
    </w:pPr>
    <w:rPr>
      <w:rFonts w:ascii="Verdana" w:hAnsi="Verdana"/>
    </w:rPr>
  </w:style>
  <w:style w:type="paragraph" w:customStyle="1" w:styleId="NoteLevel41">
    <w:name w:val="Note Level 41"/>
    <w:basedOn w:val="Standard"/>
    <w:uiPriority w:val="99"/>
    <w:semiHidden/>
    <w:unhideWhenUsed/>
    <w:rsid w:val="00AD1494"/>
    <w:pPr>
      <w:keepNext/>
      <w:numPr>
        <w:ilvl w:val="3"/>
        <w:numId w:val="12"/>
      </w:numPr>
      <w:contextualSpacing/>
      <w:outlineLvl w:val="3"/>
    </w:pPr>
    <w:rPr>
      <w:rFonts w:ascii="Verdana" w:hAnsi="Verdana"/>
    </w:rPr>
  </w:style>
  <w:style w:type="paragraph" w:customStyle="1" w:styleId="NoteLevel51">
    <w:name w:val="Note Level 51"/>
    <w:basedOn w:val="Standard"/>
    <w:uiPriority w:val="99"/>
    <w:semiHidden/>
    <w:unhideWhenUsed/>
    <w:rsid w:val="00AD1494"/>
    <w:pPr>
      <w:keepNext/>
      <w:numPr>
        <w:ilvl w:val="4"/>
        <w:numId w:val="12"/>
      </w:numPr>
      <w:contextualSpacing/>
      <w:outlineLvl w:val="4"/>
    </w:pPr>
    <w:rPr>
      <w:rFonts w:ascii="Verdana" w:hAnsi="Verdana"/>
    </w:rPr>
  </w:style>
  <w:style w:type="paragraph" w:customStyle="1" w:styleId="NoteLevel61">
    <w:name w:val="Note Level 61"/>
    <w:basedOn w:val="Standard"/>
    <w:uiPriority w:val="99"/>
    <w:semiHidden/>
    <w:unhideWhenUsed/>
    <w:rsid w:val="00AD1494"/>
    <w:pPr>
      <w:keepNext/>
      <w:numPr>
        <w:ilvl w:val="5"/>
        <w:numId w:val="12"/>
      </w:numPr>
      <w:contextualSpacing/>
      <w:outlineLvl w:val="5"/>
    </w:pPr>
    <w:rPr>
      <w:rFonts w:ascii="Verdana" w:hAnsi="Verdana"/>
    </w:rPr>
  </w:style>
  <w:style w:type="paragraph" w:customStyle="1" w:styleId="NoteLevel71">
    <w:name w:val="Note Level 71"/>
    <w:basedOn w:val="Standard"/>
    <w:uiPriority w:val="99"/>
    <w:semiHidden/>
    <w:unhideWhenUsed/>
    <w:rsid w:val="00AD1494"/>
    <w:pPr>
      <w:keepNext/>
      <w:numPr>
        <w:ilvl w:val="6"/>
        <w:numId w:val="12"/>
      </w:numPr>
      <w:contextualSpacing/>
      <w:outlineLvl w:val="6"/>
    </w:pPr>
    <w:rPr>
      <w:rFonts w:ascii="Verdana" w:hAnsi="Verdana"/>
    </w:rPr>
  </w:style>
  <w:style w:type="paragraph" w:customStyle="1" w:styleId="NoteLevel81">
    <w:name w:val="Note Level 81"/>
    <w:basedOn w:val="Standard"/>
    <w:uiPriority w:val="99"/>
    <w:semiHidden/>
    <w:unhideWhenUsed/>
    <w:rsid w:val="00AD1494"/>
    <w:pPr>
      <w:keepNext/>
      <w:numPr>
        <w:ilvl w:val="7"/>
        <w:numId w:val="12"/>
      </w:numPr>
      <w:contextualSpacing/>
      <w:outlineLvl w:val="7"/>
    </w:pPr>
    <w:rPr>
      <w:rFonts w:ascii="Verdana" w:hAnsi="Verdana"/>
    </w:rPr>
  </w:style>
  <w:style w:type="paragraph" w:customStyle="1" w:styleId="NoteLevel91">
    <w:name w:val="Note Level 91"/>
    <w:basedOn w:val="Standard"/>
    <w:uiPriority w:val="99"/>
    <w:semiHidden/>
    <w:unhideWhenUsed/>
    <w:rsid w:val="00AD1494"/>
    <w:pPr>
      <w:keepNext/>
      <w:numPr>
        <w:ilvl w:val="8"/>
        <w:numId w:val="12"/>
      </w:numPr>
      <w:contextualSpacing/>
      <w:outlineLvl w:val="8"/>
    </w:pPr>
    <w:rPr>
      <w:rFonts w:ascii="Verdana" w:hAnsi="Verdana"/>
    </w:rPr>
  </w:style>
  <w:style w:type="character" w:styleId="BesuchterLink">
    <w:name w:val="FollowedHyperlink"/>
    <w:basedOn w:val="Absatz-Standardschriftart"/>
    <w:uiPriority w:val="99"/>
    <w:semiHidden/>
    <w:unhideWhenUsed/>
    <w:rsid w:val="00D25E3E"/>
    <w:rPr>
      <w:color w:val="800080" w:themeColor="followedHyperlink"/>
      <w:u w:val="single"/>
    </w:rPr>
  </w:style>
  <w:style w:type="paragraph" w:customStyle="1" w:styleId="p1">
    <w:name w:val="p1"/>
    <w:basedOn w:val="Standard"/>
    <w:rsid w:val="00D25E3E"/>
    <w:rPr>
      <w:rFonts w:ascii="Helvetica" w:eastAsiaTheme="minorHAnsi" w:hAnsi="Helvetica"/>
      <w:sz w:val="17"/>
      <w:szCs w:val="17"/>
      <w:lang w:val="en-GB" w:eastAsia="en-GB"/>
    </w:rPr>
  </w:style>
  <w:style w:type="paragraph" w:customStyle="1" w:styleId="NotizEbene11">
    <w:name w:val="Notiz Ebene 11"/>
    <w:basedOn w:val="Standard"/>
    <w:uiPriority w:val="99"/>
    <w:unhideWhenUsed/>
    <w:rsid w:val="00CA51F2"/>
    <w:pPr>
      <w:keepNext/>
      <w:tabs>
        <w:tab w:val="num" w:pos="0"/>
      </w:tabs>
      <w:contextualSpacing/>
      <w:outlineLvl w:val="0"/>
    </w:pPr>
    <w:rPr>
      <w:rFonts w:ascii="Verdana" w:hAnsi="Verdana"/>
    </w:rPr>
  </w:style>
  <w:style w:type="paragraph" w:customStyle="1" w:styleId="NotizEbene21">
    <w:name w:val="Notiz Ebene 21"/>
    <w:basedOn w:val="Standard"/>
    <w:uiPriority w:val="99"/>
    <w:unhideWhenUsed/>
    <w:rsid w:val="00CA51F2"/>
    <w:pPr>
      <w:keepNext/>
      <w:tabs>
        <w:tab w:val="num" w:pos="720"/>
      </w:tabs>
      <w:ind w:left="1080" w:hanging="360"/>
      <w:contextualSpacing/>
      <w:outlineLvl w:val="1"/>
    </w:pPr>
    <w:rPr>
      <w:rFonts w:ascii="Verdana" w:hAnsi="Verdana"/>
    </w:rPr>
  </w:style>
  <w:style w:type="paragraph" w:customStyle="1" w:styleId="NotizEbene31">
    <w:name w:val="Notiz Ebene 31"/>
    <w:basedOn w:val="Standard"/>
    <w:uiPriority w:val="99"/>
    <w:unhideWhenUsed/>
    <w:rsid w:val="00CA51F2"/>
    <w:pPr>
      <w:keepNext/>
      <w:tabs>
        <w:tab w:val="num" w:pos="1440"/>
      </w:tabs>
      <w:ind w:left="1800" w:hanging="360"/>
      <w:contextualSpacing/>
      <w:outlineLvl w:val="2"/>
    </w:pPr>
    <w:rPr>
      <w:rFonts w:ascii="Verdana" w:hAnsi="Verdana"/>
    </w:rPr>
  </w:style>
  <w:style w:type="paragraph" w:customStyle="1" w:styleId="NotizEbene41">
    <w:name w:val="Notiz Ebene 41"/>
    <w:basedOn w:val="Standard"/>
    <w:uiPriority w:val="99"/>
    <w:unhideWhenUsed/>
    <w:rsid w:val="00CA51F2"/>
    <w:pPr>
      <w:keepNext/>
      <w:tabs>
        <w:tab w:val="num" w:pos="2160"/>
      </w:tabs>
      <w:ind w:left="2520" w:hanging="360"/>
      <w:contextualSpacing/>
      <w:outlineLvl w:val="3"/>
    </w:pPr>
    <w:rPr>
      <w:rFonts w:ascii="Verdana" w:hAnsi="Verdana"/>
    </w:rPr>
  </w:style>
  <w:style w:type="paragraph" w:customStyle="1" w:styleId="NotizEbene51">
    <w:name w:val="Notiz Ebene 51"/>
    <w:basedOn w:val="Standard"/>
    <w:uiPriority w:val="99"/>
    <w:unhideWhenUsed/>
    <w:rsid w:val="00CA51F2"/>
    <w:pPr>
      <w:keepNext/>
      <w:tabs>
        <w:tab w:val="num" w:pos="2880"/>
      </w:tabs>
      <w:ind w:left="3240" w:hanging="360"/>
      <w:contextualSpacing/>
      <w:outlineLvl w:val="4"/>
    </w:pPr>
    <w:rPr>
      <w:rFonts w:ascii="Verdana" w:hAnsi="Verdana"/>
    </w:rPr>
  </w:style>
  <w:style w:type="paragraph" w:customStyle="1" w:styleId="NotizEbene61">
    <w:name w:val="Notiz Ebene 61"/>
    <w:basedOn w:val="Standard"/>
    <w:uiPriority w:val="99"/>
    <w:unhideWhenUsed/>
    <w:rsid w:val="00CA51F2"/>
    <w:pPr>
      <w:keepNext/>
      <w:tabs>
        <w:tab w:val="num" w:pos="3600"/>
      </w:tabs>
      <w:ind w:left="3960" w:hanging="360"/>
      <w:contextualSpacing/>
      <w:outlineLvl w:val="5"/>
    </w:pPr>
    <w:rPr>
      <w:rFonts w:ascii="Verdana" w:hAnsi="Verdana"/>
    </w:rPr>
  </w:style>
  <w:style w:type="paragraph" w:customStyle="1" w:styleId="NotizEbene71">
    <w:name w:val="Notiz Ebene 71"/>
    <w:basedOn w:val="Standard"/>
    <w:uiPriority w:val="99"/>
    <w:unhideWhenUsed/>
    <w:rsid w:val="00CA51F2"/>
    <w:pPr>
      <w:keepNext/>
      <w:tabs>
        <w:tab w:val="num" w:pos="4320"/>
      </w:tabs>
      <w:ind w:left="4680" w:hanging="360"/>
      <w:contextualSpacing/>
      <w:outlineLvl w:val="6"/>
    </w:pPr>
    <w:rPr>
      <w:rFonts w:ascii="Verdana" w:hAnsi="Verdana"/>
    </w:rPr>
  </w:style>
  <w:style w:type="paragraph" w:customStyle="1" w:styleId="NotizEbene81">
    <w:name w:val="Notiz Ebene 81"/>
    <w:basedOn w:val="Standard"/>
    <w:uiPriority w:val="99"/>
    <w:unhideWhenUsed/>
    <w:rsid w:val="00CA51F2"/>
    <w:pPr>
      <w:keepNext/>
      <w:tabs>
        <w:tab w:val="num" w:pos="5040"/>
      </w:tabs>
      <w:ind w:left="5400" w:hanging="360"/>
      <w:contextualSpacing/>
      <w:outlineLvl w:val="7"/>
    </w:pPr>
    <w:rPr>
      <w:rFonts w:ascii="Verdana" w:hAnsi="Verdana"/>
    </w:rPr>
  </w:style>
  <w:style w:type="paragraph" w:customStyle="1" w:styleId="NotizEbene91">
    <w:name w:val="Notiz Ebene 91"/>
    <w:basedOn w:val="Standard"/>
    <w:uiPriority w:val="99"/>
    <w:unhideWhenUsed/>
    <w:rsid w:val="00CA51F2"/>
    <w:pPr>
      <w:keepNext/>
      <w:tabs>
        <w:tab w:val="num" w:pos="5760"/>
      </w:tabs>
      <w:ind w:left="6120" w:hanging="360"/>
      <w:contextualSpacing/>
      <w:outlineLvl w:val="8"/>
    </w:pPr>
    <w:rPr>
      <w:rFonts w:ascii="Verdana" w:hAnsi="Verdana"/>
    </w:rPr>
  </w:style>
  <w:style w:type="paragraph" w:styleId="StandardWeb">
    <w:name w:val="Normal (Web)"/>
    <w:basedOn w:val="Standard"/>
    <w:uiPriority w:val="99"/>
    <w:unhideWhenUsed/>
    <w:rsid w:val="004038F5"/>
    <w:pPr>
      <w:spacing w:before="100" w:beforeAutospacing="1" w:after="100" w:afterAutospacing="1"/>
    </w:pPr>
  </w:style>
  <w:style w:type="character" w:styleId="NichtaufgelsteErwhnung">
    <w:name w:val="Unresolved Mention"/>
    <w:basedOn w:val="Absatz-Standardschriftart"/>
    <w:uiPriority w:val="99"/>
    <w:rsid w:val="00416AA2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55948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6984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0464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30828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746003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67874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4745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1313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4781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doNotRelyOnCSS/>
  <w:doNotOrganizeInFolder/>
  <w:doNotUseLongFileNames/>
  <w:pixelsPerInch w:val="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F3E46217-02AC-4D4E-86C8-094B746A044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332</Words>
  <Characters>2098</Characters>
  <Application>Microsoft Office Word</Application>
  <DocSecurity>0</DocSecurity>
  <Lines>17</Lines>
  <Paragraphs>4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>Program-specific target gene control by Tec1-Ste12 complex formation involves several distinct mechanisms</vt:lpstr>
    </vt:vector>
  </TitlesOfParts>
  <Company>Institut f_r Mikrobiologie und Genetik, Georg-August-</Company>
  <LinksUpToDate>false</LinksUpToDate>
  <CharactersWithSpaces>242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rogram-specific target gene control by Tec1-Ste12 complex formation involves several distinct mechanisms</dc:title>
  <dc:creator>Hans-Ulrich M_sch</dc:creator>
  <cp:lastModifiedBy>moesch@staff.uni-marburg.de</cp:lastModifiedBy>
  <cp:revision>146</cp:revision>
  <cp:lastPrinted>2016-07-14T07:56:00Z</cp:lastPrinted>
  <dcterms:created xsi:type="dcterms:W3CDTF">2018-04-26T15:46:00Z</dcterms:created>
  <dcterms:modified xsi:type="dcterms:W3CDTF">2020-03-25T06:0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PAPERS2_INFO_01">
    <vt:lpwstr>&lt;info&gt;&lt;style id="http://www.zotero.org/styles/apa"/&gt;&lt;format class="1"/&gt;&lt;/info&gt;PAPERS2_INFO_END</vt:lpwstr>
  </property>
</Properties>
</file>